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83F0C3" w14:textId="02F52D28" w:rsidR="00165E0B" w:rsidRPr="00920529" w:rsidRDefault="00165E0B" w:rsidP="00165E0B">
      <w:pPr>
        <w:spacing w:after="0" w:line="240" w:lineRule="auto"/>
        <w:rPr>
          <w:color w:val="000000" w:themeColor="text1"/>
        </w:rPr>
      </w:pPr>
      <w:r w:rsidRPr="00920529">
        <w:rPr>
          <w:b/>
          <w:color w:val="000000" w:themeColor="text1"/>
        </w:rPr>
        <w:t>Title:</w:t>
      </w:r>
      <w:r w:rsidRPr="00920529">
        <w:rPr>
          <w:color w:val="000000" w:themeColor="text1"/>
        </w:rPr>
        <w:t xml:space="preserve"> </w:t>
      </w:r>
      <w:bookmarkStart w:id="0" w:name="_Hlk172705313"/>
      <w:r w:rsidR="009A34C0" w:rsidRPr="00920529">
        <w:rPr>
          <w:color w:val="000000" w:themeColor="text1"/>
        </w:rPr>
        <w:t xml:space="preserve">Head, face and neck cooling for </w:t>
      </w:r>
      <w:r w:rsidR="00A45719" w:rsidRPr="00920529">
        <w:rPr>
          <w:color w:val="000000" w:themeColor="text1"/>
        </w:rPr>
        <w:t>performance</w:t>
      </w:r>
      <w:bookmarkEnd w:id="0"/>
      <w:r w:rsidR="009A34C0" w:rsidRPr="00920529">
        <w:rPr>
          <w:color w:val="000000" w:themeColor="text1"/>
        </w:rPr>
        <w:t>: A systematic review and meta-analysis</w:t>
      </w:r>
    </w:p>
    <w:p w14:paraId="66B8514A" w14:textId="77777777" w:rsidR="00165E0B" w:rsidRPr="00920529" w:rsidRDefault="00165E0B" w:rsidP="00165E0B">
      <w:pPr>
        <w:spacing w:after="0" w:line="240" w:lineRule="auto"/>
        <w:rPr>
          <w:b/>
          <w:color w:val="000000" w:themeColor="text1"/>
        </w:rPr>
      </w:pPr>
    </w:p>
    <w:p w14:paraId="4EF97BF8" w14:textId="00B4EB7D" w:rsidR="0099162E" w:rsidRPr="00920529" w:rsidRDefault="0099162E" w:rsidP="005575D4">
      <w:pPr>
        <w:spacing w:after="0" w:line="240" w:lineRule="auto"/>
        <w:jc w:val="both"/>
        <w:rPr>
          <w:color w:val="000000" w:themeColor="text1"/>
        </w:rPr>
      </w:pPr>
      <w:r w:rsidRPr="00920529">
        <w:rPr>
          <w:b/>
          <w:color w:val="000000" w:themeColor="text1"/>
        </w:rPr>
        <w:t>Authors:</w:t>
      </w:r>
      <w:r w:rsidRPr="00920529">
        <w:rPr>
          <w:color w:val="000000" w:themeColor="text1"/>
        </w:rPr>
        <w:t xml:space="preserve"> Christopher J Stevens</w:t>
      </w:r>
      <w:r w:rsidR="00A50038" w:rsidRPr="00920529">
        <w:rPr>
          <w:color w:val="000000" w:themeColor="text1"/>
        </w:rPr>
        <w:t>,</w:t>
      </w:r>
      <w:r w:rsidR="00A8583E" w:rsidRPr="00920529">
        <w:rPr>
          <w:color w:val="000000" w:themeColor="text1"/>
          <w:vertAlign w:val="superscript"/>
        </w:rPr>
        <w:t>1</w:t>
      </w:r>
      <w:r w:rsidRPr="00920529">
        <w:rPr>
          <w:color w:val="000000" w:themeColor="text1"/>
        </w:rPr>
        <w:t xml:space="preserve"> </w:t>
      </w:r>
      <w:r w:rsidR="00602942" w:rsidRPr="00920529">
        <w:rPr>
          <w:color w:val="000000" w:themeColor="text1"/>
        </w:rPr>
        <w:t>David Borg,</w:t>
      </w:r>
      <w:r w:rsidR="00A50038" w:rsidRPr="00920529">
        <w:rPr>
          <w:color w:val="000000" w:themeColor="text1"/>
          <w:vertAlign w:val="superscript"/>
        </w:rPr>
        <w:t>2</w:t>
      </w:r>
      <w:r w:rsidR="00602942" w:rsidRPr="00920529">
        <w:rPr>
          <w:color w:val="000000" w:themeColor="text1"/>
        </w:rPr>
        <w:t xml:space="preserve"> </w:t>
      </w:r>
      <w:r w:rsidRPr="00920529">
        <w:rPr>
          <w:color w:val="000000" w:themeColor="text1"/>
        </w:rPr>
        <w:t>Carly Brade,</w:t>
      </w:r>
      <w:r w:rsidR="00AE6F24" w:rsidRPr="00920529">
        <w:rPr>
          <w:color w:val="000000" w:themeColor="text1"/>
          <w:vertAlign w:val="superscript"/>
        </w:rPr>
        <w:t>3</w:t>
      </w:r>
      <w:r w:rsidRPr="00920529">
        <w:rPr>
          <w:color w:val="000000" w:themeColor="text1"/>
        </w:rPr>
        <w:t xml:space="preserve"> Sarah Carter,</w:t>
      </w:r>
      <w:r w:rsidR="00AE6F24" w:rsidRPr="00920529">
        <w:rPr>
          <w:color w:val="000000" w:themeColor="text1"/>
          <w:vertAlign w:val="superscript"/>
        </w:rPr>
        <w:t>4</w:t>
      </w:r>
      <w:r w:rsidRPr="00920529">
        <w:rPr>
          <w:color w:val="000000" w:themeColor="text1"/>
        </w:rPr>
        <w:t xml:space="preserve"> Davide Filingeri,</w:t>
      </w:r>
      <w:r w:rsidR="00AE6F24" w:rsidRPr="00920529">
        <w:rPr>
          <w:color w:val="000000" w:themeColor="text1"/>
          <w:vertAlign w:val="superscript"/>
        </w:rPr>
        <w:t>5</w:t>
      </w:r>
      <w:r w:rsidRPr="00920529">
        <w:rPr>
          <w:color w:val="000000" w:themeColor="text1"/>
        </w:rPr>
        <w:t xml:space="preserve"> Jason Lee,</w:t>
      </w:r>
      <w:r w:rsidR="00490C6B" w:rsidRPr="00920529">
        <w:rPr>
          <w:color w:val="000000" w:themeColor="text1"/>
          <w:vertAlign w:val="superscript"/>
        </w:rPr>
        <w:t>6,7,8</w:t>
      </w:r>
      <w:r w:rsidRPr="00920529">
        <w:rPr>
          <w:color w:val="000000" w:themeColor="text1"/>
        </w:rPr>
        <w:t xml:space="preserve"> Louisa Lim,</w:t>
      </w:r>
      <w:r w:rsidR="00490C6B" w:rsidRPr="00920529">
        <w:rPr>
          <w:color w:val="000000" w:themeColor="text1"/>
          <w:vertAlign w:val="superscript"/>
        </w:rPr>
        <w:t>6,7</w:t>
      </w:r>
      <w:r w:rsidRPr="00920529">
        <w:rPr>
          <w:color w:val="000000" w:themeColor="text1"/>
        </w:rPr>
        <w:t xml:space="preserve"> Toby M</w:t>
      </w:r>
      <w:r w:rsidR="00E32345" w:rsidRPr="00920529">
        <w:rPr>
          <w:rFonts w:cstheme="minorHAnsi"/>
          <w:color w:val="000000" w:themeColor="text1"/>
        </w:rPr>
        <w:t>ü</w:t>
      </w:r>
      <w:r w:rsidRPr="00920529">
        <w:rPr>
          <w:color w:val="000000" w:themeColor="text1"/>
        </w:rPr>
        <w:t>ndel,</w:t>
      </w:r>
      <w:r w:rsidR="00490C6B" w:rsidRPr="00920529">
        <w:rPr>
          <w:color w:val="000000" w:themeColor="text1"/>
          <w:vertAlign w:val="superscript"/>
        </w:rPr>
        <w:t>9</w:t>
      </w:r>
      <w:r w:rsidRPr="00920529">
        <w:rPr>
          <w:color w:val="000000" w:themeColor="text1"/>
        </w:rPr>
        <w:t xml:space="preserve"> Lee Taylor</w:t>
      </w:r>
      <w:r w:rsidR="00490C6B" w:rsidRPr="00920529">
        <w:rPr>
          <w:color w:val="000000" w:themeColor="text1"/>
          <w:vertAlign w:val="superscript"/>
        </w:rPr>
        <w:t>10,11,12</w:t>
      </w:r>
      <w:r w:rsidRPr="00920529">
        <w:rPr>
          <w:color w:val="000000" w:themeColor="text1"/>
          <w:vertAlign w:val="superscript"/>
        </w:rPr>
        <w:t xml:space="preserve"> </w:t>
      </w:r>
      <w:r w:rsidRPr="00920529">
        <w:rPr>
          <w:color w:val="000000" w:themeColor="text1"/>
        </w:rPr>
        <w:t>and Chris</w:t>
      </w:r>
      <w:r w:rsidR="00547099" w:rsidRPr="00920529">
        <w:rPr>
          <w:color w:val="000000" w:themeColor="text1"/>
        </w:rPr>
        <w:t>topher J</w:t>
      </w:r>
      <w:r w:rsidRPr="00920529">
        <w:rPr>
          <w:color w:val="000000" w:themeColor="text1"/>
        </w:rPr>
        <w:t xml:space="preserve"> Tyler</w:t>
      </w:r>
      <w:r w:rsidR="00490C6B" w:rsidRPr="00920529">
        <w:rPr>
          <w:color w:val="000000" w:themeColor="text1"/>
          <w:vertAlign w:val="superscript"/>
        </w:rPr>
        <w:t>13</w:t>
      </w:r>
    </w:p>
    <w:p w14:paraId="5415C6CA" w14:textId="77777777" w:rsidR="0099162E" w:rsidRPr="00920529" w:rsidRDefault="0099162E" w:rsidP="0099162E">
      <w:pPr>
        <w:spacing w:after="0" w:line="240" w:lineRule="auto"/>
        <w:rPr>
          <w:color w:val="000000" w:themeColor="text1"/>
        </w:rPr>
      </w:pPr>
    </w:p>
    <w:p w14:paraId="62780A39" w14:textId="5A9DDEE5" w:rsidR="0099162E" w:rsidRPr="00920529" w:rsidRDefault="0099162E" w:rsidP="0099162E">
      <w:pPr>
        <w:spacing w:after="0" w:line="240" w:lineRule="auto"/>
        <w:rPr>
          <w:b/>
          <w:color w:val="000000" w:themeColor="text1"/>
        </w:rPr>
      </w:pPr>
      <w:r w:rsidRPr="00920529">
        <w:rPr>
          <w:b/>
          <w:color w:val="000000" w:themeColor="text1"/>
        </w:rPr>
        <w:t>Affiliations</w:t>
      </w:r>
    </w:p>
    <w:p w14:paraId="322D1A8E" w14:textId="338A9F30" w:rsidR="0099162E" w:rsidRPr="00920529" w:rsidRDefault="0099162E" w:rsidP="005575D4">
      <w:pPr>
        <w:pStyle w:val="ListParagraph"/>
        <w:numPr>
          <w:ilvl w:val="0"/>
          <w:numId w:val="8"/>
        </w:numPr>
        <w:spacing w:after="0" w:line="240" w:lineRule="auto"/>
        <w:jc w:val="both"/>
        <w:rPr>
          <w:color w:val="000000" w:themeColor="text1"/>
        </w:rPr>
      </w:pPr>
      <w:r w:rsidRPr="00920529">
        <w:rPr>
          <w:color w:val="000000" w:themeColor="text1"/>
        </w:rPr>
        <w:t>Physical Activity, Sport and Exercise Research (PASER) Theme, Faculty of Health, Southern Cross University, Coffs Harbour, NSW, Australia</w:t>
      </w:r>
    </w:p>
    <w:p w14:paraId="087DD011" w14:textId="63EFBABA" w:rsidR="00191942" w:rsidRPr="00920529" w:rsidRDefault="007D372E" w:rsidP="005575D4">
      <w:pPr>
        <w:pStyle w:val="ListParagraph"/>
        <w:numPr>
          <w:ilvl w:val="0"/>
          <w:numId w:val="8"/>
        </w:numPr>
        <w:spacing w:after="0" w:line="240" w:lineRule="auto"/>
        <w:jc w:val="both"/>
        <w:rPr>
          <w:color w:val="000000" w:themeColor="text1"/>
        </w:rPr>
      </w:pPr>
      <w:r w:rsidRPr="00920529">
        <w:rPr>
          <w:color w:val="000000" w:themeColor="text1"/>
        </w:rPr>
        <w:t>School of Exercise and Nutrition Sciences</w:t>
      </w:r>
      <w:r w:rsidR="00037E0A" w:rsidRPr="00920529">
        <w:rPr>
          <w:color w:val="000000" w:themeColor="text1"/>
        </w:rPr>
        <w:t>, Queensland University of Technology, Brisbane, QLD, Australia</w:t>
      </w:r>
    </w:p>
    <w:p w14:paraId="1DF95DA4" w14:textId="5899461A" w:rsidR="00191942" w:rsidRPr="00920529" w:rsidRDefault="00132543" w:rsidP="005575D4">
      <w:pPr>
        <w:pStyle w:val="ListParagraph"/>
        <w:numPr>
          <w:ilvl w:val="0"/>
          <w:numId w:val="8"/>
        </w:numPr>
        <w:spacing w:after="0" w:line="240" w:lineRule="auto"/>
        <w:jc w:val="both"/>
        <w:rPr>
          <w:color w:val="000000" w:themeColor="text1"/>
        </w:rPr>
      </w:pPr>
      <w:r w:rsidRPr="00920529">
        <w:rPr>
          <w:color w:val="000000" w:themeColor="text1"/>
        </w:rPr>
        <w:t xml:space="preserve">School of Allied Health, Exercise Science Discipline, Curtin University, Bentley, </w:t>
      </w:r>
      <w:r w:rsidR="00F5630A" w:rsidRPr="00920529">
        <w:rPr>
          <w:color w:val="000000" w:themeColor="text1"/>
        </w:rPr>
        <w:t xml:space="preserve">WA, </w:t>
      </w:r>
      <w:r w:rsidRPr="00920529">
        <w:rPr>
          <w:color w:val="000000" w:themeColor="text1"/>
        </w:rPr>
        <w:t>Australia</w:t>
      </w:r>
    </w:p>
    <w:p w14:paraId="557013DF" w14:textId="1049AC04" w:rsidR="00191942" w:rsidRPr="00920529" w:rsidRDefault="002C0A45" w:rsidP="005575D4">
      <w:pPr>
        <w:pStyle w:val="ListParagraph"/>
        <w:numPr>
          <w:ilvl w:val="0"/>
          <w:numId w:val="8"/>
        </w:numPr>
        <w:spacing w:after="0" w:line="240" w:lineRule="auto"/>
        <w:jc w:val="both"/>
        <w:rPr>
          <w:color w:val="000000" w:themeColor="text1"/>
        </w:rPr>
      </w:pPr>
      <w:r w:rsidRPr="00920529">
        <w:rPr>
          <w:color w:val="000000" w:themeColor="text1"/>
        </w:rPr>
        <w:t xml:space="preserve">Discipline of Exercise and Sports Science, Faculty of Health, Charles Darwin University, Darwin, </w:t>
      </w:r>
      <w:r w:rsidR="006A401E" w:rsidRPr="00920529">
        <w:rPr>
          <w:color w:val="000000" w:themeColor="text1"/>
        </w:rPr>
        <w:t xml:space="preserve">NT, </w:t>
      </w:r>
      <w:r w:rsidRPr="00920529">
        <w:rPr>
          <w:color w:val="000000" w:themeColor="text1"/>
        </w:rPr>
        <w:t>Australia</w:t>
      </w:r>
    </w:p>
    <w:p w14:paraId="6B83609C" w14:textId="4182E2A8" w:rsidR="00191942" w:rsidRPr="00920529" w:rsidRDefault="00485430" w:rsidP="005575D4">
      <w:pPr>
        <w:pStyle w:val="ListParagraph"/>
        <w:numPr>
          <w:ilvl w:val="0"/>
          <w:numId w:val="8"/>
        </w:numPr>
        <w:spacing w:after="0" w:line="240" w:lineRule="auto"/>
        <w:jc w:val="both"/>
        <w:rPr>
          <w:color w:val="000000" w:themeColor="text1"/>
        </w:rPr>
      </w:pPr>
      <w:proofErr w:type="spellStart"/>
      <w:r w:rsidRPr="00920529">
        <w:rPr>
          <w:color w:val="000000" w:themeColor="text1"/>
        </w:rPr>
        <w:t>Thermosenselab</w:t>
      </w:r>
      <w:proofErr w:type="spellEnd"/>
      <w:r w:rsidRPr="00920529">
        <w:rPr>
          <w:color w:val="000000" w:themeColor="text1"/>
        </w:rPr>
        <w:t>, Skin Sensing Research Group, School of Health Science, University of Southampton, Southampton, SO16 6YD, UK</w:t>
      </w:r>
    </w:p>
    <w:p w14:paraId="5AA13BC9" w14:textId="77777777" w:rsidR="0019715D" w:rsidRPr="00920529" w:rsidRDefault="008908E0" w:rsidP="005575D4">
      <w:pPr>
        <w:pStyle w:val="ListParagraph"/>
        <w:numPr>
          <w:ilvl w:val="0"/>
          <w:numId w:val="8"/>
        </w:numPr>
        <w:spacing w:after="0"/>
        <w:jc w:val="both"/>
        <w:rPr>
          <w:color w:val="000000" w:themeColor="text1"/>
        </w:rPr>
      </w:pPr>
      <w:r w:rsidRPr="00920529">
        <w:rPr>
          <w:color w:val="000000" w:themeColor="text1"/>
        </w:rPr>
        <w:t>Human Potential Translational Research Programme, Yong Loo Lin School of Medicine, National University of Singapore, Singapore</w:t>
      </w:r>
    </w:p>
    <w:p w14:paraId="41928F39" w14:textId="77777777" w:rsidR="0019715D" w:rsidRPr="00920529" w:rsidRDefault="008908E0" w:rsidP="005575D4">
      <w:pPr>
        <w:pStyle w:val="ListParagraph"/>
        <w:numPr>
          <w:ilvl w:val="0"/>
          <w:numId w:val="8"/>
        </w:numPr>
        <w:spacing w:after="0"/>
        <w:jc w:val="both"/>
        <w:rPr>
          <w:color w:val="000000" w:themeColor="text1"/>
        </w:rPr>
      </w:pPr>
      <w:r w:rsidRPr="00920529">
        <w:rPr>
          <w:color w:val="000000" w:themeColor="text1"/>
        </w:rPr>
        <w:t>Department of Physiology, Yong Loo Lin School of Medicine, National University of Singapore, Singapore</w:t>
      </w:r>
    </w:p>
    <w:p w14:paraId="6463E27C" w14:textId="77777777" w:rsidR="00E948F0" w:rsidRPr="00920529" w:rsidRDefault="008908E0" w:rsidP="005575D4">
      <w:pPr>
        <w:pStyle w:val="ListParagraph"/>
        <w:numPr>
          <w:ilvl w:val="0"/>
          <w:numId w:val="8"/>
        </w:numPr>
        <w:spacing w:after="0"/>
        <w:jc w:val="both"/>
        <w:rPr>
          <w:color w:val="000000" w:themeColor="text1"/>
        </w:rPr>
      </w:pPr>
      <w:r w:rsidRPr="00920529">
        <w:rPr>
          <w:color w:val="000000" w:themeColor="text1"/>
        </w:rPr>
        <w:t>Heat Resilience and Performance Centre, Yong Loo Lin School of Medicine, National University of Singapore, Singapore</w:t>
      </w:r>
    </w:p>
    <w:p w14:paraId="46B2111F" w14:textId="77777777" w:rsidR="00E948F0" w:rsidRPr="00920529" w:rsidRDefault="00E32345" w:rsidP="005575D4">
      <w:pPr>
        <w:pStyle w:val="ListParagraph"/>
        <w:numPr>
          <w:ilvl w:val="0"/>
          <w:numId w:val="8"/>
        </w:numPr>
        <w:spacing w:after="0"/>
        <w:jc w:val="both"/>
        <w:rPr>
          <w:color w:val="000000" w:themeColor="text1"/>
        </w:rPr>
      </w:pPr>
      <w:r w:rsidRPr="00920529">
        <w:rPr>
          <w:color w:val="000000" w:themeColor="text1"/>
        </w:rPr>
        <w:t xml:space="preserve">Hydration Exercise and Temperature Laboratory, Department of Kinesiology, Brock University, St. </w:t>
      </w:r>
      <w:proofErr w:type="spellStart"/>
      <w:r w:rsidRPr="00920529">
        <w:rPr>
          <w:color w:val="000000" w:themeColor="text1"/>
        </w:rPr>
        <w:t>Catharines</w:t>
      </w:r>
      <w:proofErr w:type="spellEnd"/>
      <w:r w:rsidRPr="00920529">
        <w:rPr>
          <w:color w:val="000000" w:themeColor="text1"/>
        </w:rPr>
        <w:t>, ON, Canada</w:t>
      </w:r>
    </w:p>
    <w:p w14:paraId="27A1C828" w14:textId="0821E178" w:rsidR="00E948F0" w:rsidRPr="00920529" w:rsidRDefault="00352424" w:rsidP="005575D4">
      <w:pPr>
        <w:pStyle w:val="ListParagraph"/>
        <w:numPr>
          <w:ilvl w:val="0"/>
          <w:numId w:val="8"/>
        </w:numPr>
        <w:spacing w:after="0"/>
        <w:jc w:val="both"/>
        <w:rPr>
          <w:color w:val="000000" w:themeColor="text1"/>
        </w:rPr>
      </w:pPr>
      <w:r w:rsidRPr="00920529">
        <w:rPr>
          <w:color w:val="000000" w:themeColor="text1"/>
        </w:rPr>
        <w:t xml:space="preserve">National Centre for Sport and Exercise Medicine (NCSEM), </w:t>
      </w:r>
      <w:r w:rsidR="004C6E98" w:rsidRPr="00920529">
        <w:rPr>
          <w:color w:val="000000" w:themeColor="text1"/>
        </w:rPr>
        <w:t>School of Sport, Exercise and Health Sciences, Loughborough University</w:t>
      </w:r>
      <w:r w:rsidRPr="00920529">
        <w:rPr>
          <w:color w:val="000000" w:themeColor="text1"/>
        </w:rPr>
        <w:t xml:space="preserve">, </w:t>
      </w:r>
      <w:r w:rsidR="004C6E98" w:rsidRPr="00920529">
        <w:rPr>
          <w:color w:val="000000" w:themeColor="text1"/>
        </w:rPr>
        <w:t>Loughborough, United Kingdom</w:t>
      </w:r>
    </w:p>
    <w:p w14:paraId="40154439" w14:textId="77777777" w:rsidR="00E948F0" w:rsidRPr="00920529" w:rsidRDefault="00E622CA" w:rsidP="005575D4">
      <w:pPr>
        <w:pStyle w:val="ListParagraph"/>
        <w:numPr>
          <w:ilvl w:val="0"/>
          <w:numId w:val="8"/>
        </w:numPr>
        <w:spacing w:after="0"/>
        <w:jc w:val="both"/>
        <w:rPr>
          <w:color w:val="000000" w:themeColor="text1"/>
        </w:rPr>
      </w:pPr>
      <w:r w:rsidRPr="00920529">
        <w:rPr>
          <w:color w:val="000000" w:themeColor="text1"/>
          <w:lang w:val="en-US"/>
        </w:rPr>
        <w:t>S</w:t>
      </w:r>
      <w:r w:rsidR="004C6E98" w:rsidRPr="00920529">
        <w:rPr>
          <w:color w:val="000000" w:themeColor="text1"/>
          <w:lang w:val="en-US"/>
        </w:rPr>
        <w:t>port and Exercise Discipline Group, Faculty of Health, University of Technology Sydney, Moore Park, NSW, Australia</w:t>
      </w:r>
    </w:p>
    <w:p w14:paraId="22F16BC9" w14:textId="3D62DB5C" w:rsidR="00E3187D" w:rsidRPr="00920529" w:rsidRDefault="00E622CA" w:rsidP="005575D4">
      <w:pPr>
        <w:pStyle w:val="ListParagraph"/>
        <w:numPr>
          <w:ilvl w:val="0"/>
          <w:numId w:val="8"/>
        </w:numPr>
        <w:spacing w:after="0"/>
        <w:jc w:val="both"/>
        <w:rPr>
          <w:color w:val="000000" w:themeColor="text1"/>
        </w:rPr>
      </w:pPr>
      <w:r w:rsidRPr="00920529">
        <w:rPr>
          <w:bCs/>
          <w:color w:val="000000" w:themeColor="text1"/>
          <w:lang w:val="en-US"/>
        </w:rPr>
        <w:t>H</w:t>
      </w:r>
      <w:r w:rsidR="004C6E98" w:rsidRPr="00920529">
        <w:rPr>
          <w:bCs/>
          <w:color w:val="000000" w:themeColor="text1"/>
          <w:lang w:val="en-US"/>
        </w:rPr>
        <w:t xml:space="preserve">uman Performance Research Centre, University of Technology Sydney, Sydney, </w:t>
      </w:r>
      <w:r w:rsidR="00CC572D" w:rsidRPr="00920529">
        <w:rPr>
          <w:bCs/>
          <w:color w:val="000000" w:themeColor="text1"/>
          <w:lang w:val="en-US"/>
        </w:rPr>
        <w:t xml:space="preserve">NSW, </w:t>
      </w:r>
      <w:r w:rsidR="004C6E98" w:rsidRPr="00920529">
        <w:rPr>
          <w:bCs/>
          <w:color w:val="000000" w:themeColor="text1"/>
          <w:lang w:val="en-US"/>
        </w:rPr>
        <w:t>Australia</w:t>
      </w:r>
    </w:p>
    <w:p w14:paraId="398C08FD" w14:textId="6D2797A4" w:rsidR="00191942" w:rsidRPr="00920529" w:rsidRDefault="000A064F" w:rsidP="005575D4">
      <w:pPr>
        <w:pStyle w:val="ListParagraph"/>
        <w:numPr>
          <w:ilvl w:val="0"/>
          <w:numId w:val="8"/>
        </w:numPr>
        <w:spacing w:after="0"/>
        <w:jc w:val="both"/>
        <w:rPr>
          <w:color w:val="000000" w:themeColor="text1"/>
        </w:rPr>
      </w:pPr>
      <w:r w:rsidRPr="00920529">
        <w:rPr>
          <w:color w:val="000000" w:themeColor="text1"/>
        </w:rPr>
        <w:t>School of Human and Life Sciences, University of Roehampton, London, SW15 4JD, UK</w:t>
      </w:r>
    </w:p>
    <w:p w14:paraId="07607801" w14:textId="77777777" w:rsidR="0099162E" w:rsidRPr="00920529" w:rsidRDefault="0099162E" w:rsidP="0099162E">
      <w:pPr>
        <w:spacing w:after="0" w:line="240" w:lineRule="auto"/>
        <w:rPr>
          <w:color w:val="000000" w:themeColor="text1"/>
        </w:rPr>
      </w:pPr>
    </w:p>
    <w:p w14:paraId="1AE87D9B" w14:textId="77777777" w:rsidR="0099162E" w:rsidRPr="00920529" w:rsidRDefault="0099162E" w:rsidP="0099162E">
      <w:pPr>
        <w:spacing w:after="0" w:line="240" w:lineRule="auto"/>
        <w:rPr>
          <w:b/>
          <w:color w:val="000000" w:themeColor="text1"/>
        </w:rPr>
      </w:pPr>
      <w:r w:rsidRPr="00920529">
        <w:rPr>
          <w:b/>
          <w:color w:val="000000" w:themeColor="text1"/>
        </w:rPr>
        <w:t>Corresponding Author</w:t>
      </w:r>
    </w:p>
    <w:p w14:paraId="64276279" w14:textId="77777777" w:rsidR="0099162E" w:rsidRPr="00920529" w:rsidRDefault="0099162E" w:rsidP="0099162E">
      <w:pPr>
        <w:spacing w:after="0" w:line="240" w:lineRule="auto"/>
        <w:rPr>
          <w:color w:val="000000" w:themeColor="text1"/>
        </w:rPr>
      </w:pPr>
      <w:r w:rsidRPr="00920529">
        <w:rPr>
          <w:color w:val="000000" w:themeColor="text1"/>
        </w:rPr>
        <w:t>Associate Professor Christopher Stevens</w:t>
      </w:r>
    </w:p>
    <w:p w14:paraId="55F99A84" w14:textId="39C9B8D5" w:rsidR="0099162E" w:rsidRPr="00920529" w:rsidRDefault="0099162E" w:rsidP="0099162E">
      <w:pPr>
        <w:spacing w:after="0" w:line="240" w:lineRule="auto"/>
        <w:rPr>
          <w:color w:val="000000" w:themeColor="text1"/>
        </w:rPr>
      </w:pPr>
      <w:r w:rsidRPr="00920529">
        <w:rPr>
          <w:color w:val="000000" w:themeColor="text1"/>
        </w:rPr>
        <w:t>Chair of Human Sciences</w:t>
      </w:r>
      <w:r w:rsidR="007F218C" w:rsidRPr="00920529">
        <w:rPr>
          <w:color w:val="000000" w:themeColor="text1"/>
        </w:rPr>
        <w:t xml:space="preserve"> and Rehabilitation</w:t>
      </w:r>
    </w:p>
    <w:p w14:paraId="63A99CA2" w14:textId="3318474B" w:rsidR="0099162E" w:rsidRPr="00920529" w:rsidRDefault="0099162E" w:rsidP="0099162E">
      <w:pPr>
        <w:spacing w:after="0" w:line="240" w:lineRule="auto"/>
        <w:rPr>
          <w:color w:val="000000" w:themeColor="text1"/>
        </w:rPr>
      </w:pPr>
      <w:r w:rsidRPr="00920529">
        <w:rPr>
          <w:color w:val="000000" w:themeColor="text1"/>
        </w:rPr>
        <w:t xml:space="preserve">Faculty of </w:t>
      </w:r>
      <w:r w:rsidR="007F218C" w:rsidRPr="00920529">
        <w:rPr>
          <w:color w:val="000000" w:themeColor="text1"/>
        </w:rPr>
        <w:t>H</w:t>
      </w:r>
      <w:r w:rsidRPr="00920529">
        <w:rPr>
          <w:color w:val="000000" w:themeColor="text1"/>
        </w:rPr>
        <w:t>ealth, Southern Cross University</w:t>
      </w:r>
    </w:p>
    <w:p w14:paraId="7CEAD527" w14:textId="77777777" w:rsidR="0099162E" w:rsidRPr="00920529" w:rsidRDefault="0099162E" w:rsidP="0099162E">
      <w:pPr>
        <w:spacing w:after="0" w:line="240" w:lineRule="auto"/>
        <w:rPr>
          <w:color w:val="000000" w:themeColor="text1"/>
        </w:rPr>
      </w:pPr>
      <w:hyperlink r:id="rId8" w:history="1">
        <w:r w:rsidRPr="00920529">
          <w:rPr>
            <w:rStyle w:val="Hyperlink"/>
            <w:color w:val="000000" w:themeColor="text1"/>
          </w:rPr>
          <w:t>Christopher.Stevens@scu.edu.au</w:t>
        </w:r>
      </w:hyperlink>
    </w:p>
    <w:p w14:paraId="5800455C" w14:textId="77777777" w:rsidR="0099162E" w:rsidRPr="00920529" w:rsidRDefault="0099162E" w:rsidP="0099162E">
      <w:pPr>
        <w:spacing w:after="0" w:line="240" w:lineRule="auto"/>
        <w:rPr>
          <w:color w:val="000000" w:themeColor="text1"/>
        </w:rPr>
      </w:pPr>
      <w:r w:rsidRPr="00920529">
        <w:rPr>
          <w:color w:val="000000" w:themeColor="text1"/>
        </w:rPr>
        <w:t>+61 411 797 245</w:t>
      </w:r>
    </w:p>
    <w:p w14:paraId="348626B6" w14:textId="77777777" w:rsidR="0099162E" w:rsidRPr="00920529" w:rsidRDefault="0099162E" w:rsidP="00020A57">
      <w:pPr>
        <w:spacing w:after="0"/>
        <w:jc w:val="both"/>
        <w:rPr>
          <w:b/>
          <w:color w:val="000000" w:themeColor="text1"/>
        </w:rPr>
      </w:pPr>
    </w:p>
    <w:p w14:paraId="0E844465" w14:textId="77777777" w:rsidR="0099162E" w:rsidRPr="00920529" w:rsidRDefault="0099162E" w:rsidP="00020A57">
      <w:pPr>
        <w:spacing w:after="0"/>
        <w:jc w:val="both"/>
        <w:rPr>
          <w:b/>
          <w:color w:val="000000" w:themeColor="text1"/>
        </w:rPr>
      </w:pPr>
    </w:p>
    <w:p w14:paraId="5F68B520" w14:textId="77777777" w:rsidR="0099162E" w:rsidRPr="00920529" w:rsidRDefault="0099162E" w:rsidP="00020A57">
      <w:pPr>
        <w:spacing w:after="0"/>
        <w:jc w:val="both"/>
        <w:rPr>
          <w:b/>
          <w:color w:val="000000" w:themeColor="text1"/>
        </w:rPr>
      </w:pPr>
    </w:p>
    <w:p w14:paraId="63CF7E5A" w14:textId="77777777" w:rsidR="0099162E" w:rsidRPr="00920529" w:rsidRDefault="0099162E" w:rsidP="00020A57">
      <w:pPr>
        <w:spacing w:after="0"/>
        <w:jc w:val="both"/>
        <w:rPr>
          <w:b/>
          <w:color w:val="000000" w:themeColor="text1"/>
        </w:rPr>
      </w:pPr>
      <w:r w:rsidRPr="00920529">
        <w:rPr>
          <w:b/>
          <w:color w:val="000000" w:themeColor="text1"/>
        </w:rPr>
        <w:br w:type="page"/>
      </w:r>
    </w:p>
    <w:p w14:paraId="6B68DBEB" w14:textId="77777777" w:rsidR="0099162E" w:rsidRPr="00920529" w:rsidRDefault="0099162E" w:rsidP="00020A57">
      <w:pPr>
        <w:spacing w:after="0"/>
        <w:jc w:val="both"/>
        <w:rPr>
          <w:b/>
          <w:color w:val="000000" w:themeColor="text1"/>
        </w:rPr>
      </w:pPr>
      <w:r w:rsidRPr="00920529">
        <w:rPr>
          <w:b/>
          <w:color w:val="000000" w:themeColor="text1"/>
        </w:rPr>
        <w:lastRenderedPageBreak/>
        <w:t>Abstract</w:t>
      </w:r>
    </w:p>
    <w:p w14:paraId="47834AC5" w14:textId="77777777" w:rsidR="0099162E" w:rsidRPr="00920529" w:rsidRDefault="0099162E" w:rsidP="00020A57">
      <w:pPr>
        <w:spacing w:after="0"/>
        <w:jc w:val="both"/>
        <w:rPr>
          <w:b/>
          <w:color w:val="000000" w:themeColor="text1"/>
        </w:rPr>
      </w:pPr>
    </w:p>
    <w:p w14:paraId="762A0735" w14:textId="7CF07722" w:rsidR="00EC6703" w:rsidRPr="00920529" w:rsidRDefault="00827F52" w:rsidP="009E055C">
      <w:pPr>
        <w:spacing w:after="0"/>
        <w:jc w:val="both"/>
        <w:rPr>
          <w:color w:val="000000" w:themeColor="text1"/>
        </w:rPr>
      </w:pPr>
      <w:r w:rsidRPr="00920529">
        <w:rPr>
          <w:b/>
          <w:bCs/>
          <w:color w:val="000000" w:themeColor="text1"/>
        </w:rPr>
        <w:t>Purpose:</w:t>
      </w:r>
      <w:r w:rsidRPr="00920529">
        <w:rPr>
          <w:color w:val="000000" w:themeColor="text1"/>
        </w:rPr>
        <w:t xml:space="preserve"> </w:t>
      </w:r>
      <w:r w:rsidR="00DB0125" w:rsidRPr="00920529">
        <w:rPr>
          <w:color w:val="000000" w:themeColor="text1"/>
        </w:rPr>
        <w:t>Cooling the head</w:t>
      </w:r>
      <w:r w:rsidR="0093552D" w:rsidRPr="00920529">
        <w:rPr>
          <w:color w:val="000000" w:themeColor="text1"/>
        </w:rPr>
        <w:t>,</w:t>
      </w:r>
      <w:r w:rsidR="00DB0125" w:rsidRPr="00920529">
        <w:rPr>
          <w:color w:val="000000" w:themeColor="text1"/>
        </w:rPr>
        <w:t xml:space="preserve"> face and neck can </w:t>
      </w:r>
      <w:r w:rsidR="001002AD" w:rsidRPr="00920529">
        <w:rPr>
          <w:color w:val="000000" w:themeColor="text1"/>
        </w:rPr>
        <w:t xml:space="preserve">have strong perceptual effects </w:t>
      </w:r>
      <w:r w:rsidR="008B42EF" w:rsidRPr="00920529">
        <w:rPr>
          <w:color w:val="000000" w:themeColor="text1"/>
        </w:rPr>
        <w:t xml:space="preserve">that contribute to improved </w:t>
      </w:r>
      <w:r w:rsidR="00892F2F" w:rsidRPr="00920529">
        <w:rPr>
          <w:color w:val="000000" w:themeColor="text1"/>
        </w:rPr>
        <w:t>perfor</w:t>
      </w:r>
      <w:r w:rsidR="00196EF8" w:rsidRPr="00920529">
        <w:rPr>
          <w:color w:val="000000" w:themeColor="text1"/>
        </w:rPr>
        <w:t>mance</w:t>
      </w:r>
      <w:r w:rsidR="00860FA3" w:rsidRPr="00920529">
        <w:rPr>
          <w:color w:val="000000" w:themeColor="text1"/>
        </w:rPr>
        <w:t>. This systematic review aimed</w:t>
      </w:r>
      <w:r w:rsidR="00892F2F" w:rsidRPr="00920529">
        <w:rPr>
          <w:color w:val="000000" w:themeColor="text1"/>
        </w:rPr>
        <w:t xml:space="preserve"> </w:t>
      </w:r>
      <w:r w:rsidR="00A531D0" w:rsidRPr="00920529">
        <w:rPr>
          <w:color w:val="000000" w:themeColor="text1"/>
        </w:rPr>
        <w:t>t</w:t>
      </w:r>
      <w:r w:rsidR="000A2F40" w:rsidRPr="00920529">
        <w:rPr>
          <w:color w:val="000000" w:themeColor="text1"/>
        </w:rPr>
        <w:t>o</w:t>
      </w:r>
      <w:r w:rsidR="00535C50" w:rsidRPr="00920529">
        <w:rPr>
          <w:color w:val="000000" w:themeColor="text1"/>
        </w:rPr>
        <w:t xml:space="preserve"> determine the effect of cooling strategies targeting the head, face and neck on physical and cognitive performance</w:t>
      </w:r>
      <w:r w:rsidR="00C67653" w:rsidRPr="00920529">
        <w:rPr>
          <w:color w:val="000000" w:themeColor="text1"/>
        </w:rPr>
        <w:t xml:space="preserve">, </w:t>
      </w:r>
      <w:r w:rsidR="00A503B9" w:rsidRPr="00920529">
        <w:rPr>
          <w:color w:val="000000" w:themeColor="text1"/>
        </w:rPr>
        <w:t xml:space="preserve">determine </w:t>
      </w:r>
      <w:r w:rsidR="00C67653" w:rsidRPr="00920529">
        <w:rPr>
          <w:color w:val="000000" w:themeColor="text1"/>
        </w:rPr>
        <w:t>an</w:t>
      </w:r>
      <w:r w:rsidR="00A503B9" w:rsidRPr="00920529">
        <w:rPr>
          <w:color w:val="000000" w:themeColor="text1"/>
        </w:rPr>
        <w:t>y</w:t>
      </w:r>
      <w:r w:rsidR="00C67653" w:rsidRPr="00920529">
        <w:rPr>
          <w:color w:val="000000" w:themeColor="text1"/>
        </w:rPr>
        <w:t xml:space="preserve"> </w:t>
      </w:r>
      <w:r w:rsidR="00535C50" w:rsidRPr="00920529">
        <w:rPr>
          <w:color w:val="000000" w:themeColor="text1"/>
        </w:rPr>
        <w:t>associated physiological and perceptual responses</w:t>
      </w:r>
      <w:r w:rsidR="00C238F8" w:rsidRPr="00920529">
        <w:rPr>
          <w:color w:val="000000" w:themeColor="text1"/>
        </w:rPr>
        <w:t>, synthesi</w:t>
      </w:r>
      <w:r w:rsidR="008111C3" w:rsidRPr="00920529">
        <w:rPr>
          <w:color w:val="000000" w:themeColor="text1"/>
        </w:rPr>
        <w:t>z</w:t>
      </w:r>
      <w:r w:rsidR="00C238F8" w:rsidRPr="00920529">
        <w:rPr>
          <w:color w:val="000000" w:themeColor="text1"/>
        </w:rPr>
        <w:t xml:space="preserve">e adverse events, and </w:t>
      </w:r>
      <w:r w:rsidR="00DB0125" w:rsidRPr="00920529">
        <w:rPr>
          <w:color w:val="000000" w:themeColor="text1"/>
        </w:rPr>
        <w:t>provide practical applications.</w:t>
      </w:r>
    </w:p>
    <w:p w14:paraId="197506ED" w14:textId="243E04D6" w:rsidR="006D0168" w:rsidRPr="00920529" w:rsidRDefault="00EC6703" w:rsidP="009E055C">
      <w:pPr>
        <w:spacing w:after="0"/>
        <w:jc w:val="both"/>
        <w:rPr>
          <w:rFonts w:cstheme="minorHAnsi"/>
          <w:color w:val="000000" w:themeColor="text1"/>
        </w:rPr>
      </w:pPr>
      <w:r w:rsidRPr="00920529">
        <w:rPr>
          <w:b/>
          <w:bCs/>
          <w:color w:val="000000" w:themeColor="text1"/>
        </w:rPr>
        <w:t>Method</w:t>
      </w:r>
      <w:r w:rsidR="00827F52" w:rsidRPr="00920529">
        <w:rPr>
          <w:b/>
          <w:bCs/>
          <w:color w:val="000000" w:themeColor="text1"/>
        </w:rPr>
        <w:t>s</w:t>
      </w:r>
      <w:r w:rsidRPr="00920529">
        <w:rPr>
          <w:b/>
          <w:bCs/>
          <w:color w:val="000000" w:themeColor="text1"/>
        </w:rPr>
        <w:t>:</w:t>
      </w:r>
      <w:r w:rsidRPr="00920529">
        <w:rPr>
          <w:color w:val="000000" w:themeColor="text1"/>
        </w:rPr>
        <w:t xml:space="preserve"> </w:t>
      </w:r>
      <w:r w:rsidR="00BF0CFA" w:rsidRPr="00920529">
        <w:rPr>
          <w:color w:val="000000" w:themeColor="text1"/>
        </w:rPr>
        <w:t>We conducted a</w:t>
      </w:r>
      <w:r w:rsidRPr="00920529">
        <w:rPr>
          <w:color w:val="000000" w:themeColor="text1"/>
        </w:rPr>
        <w:t xml:space="preserve"> systematic review </w:t>
      </w:r>
      <w:r w:rsidR="00BF0CFA" w:rsidRPr="00920529">
        <w:rPr>
          <w:color w:val="000000" w:themeColor="text1"/>
        </w:rPr>
        <w:t xml:space="preserve">and multi-level meta-analysis, </w:t>
      </w:r>
      <w:r w:rsidRPr="00920529">
        <w:rPr>
          <w:color w:val="000000" w:themeColor="text1"/>
        </w:rPr>
        <w:t>adhering to the PRISMA guidelines.</w:t>
      </w:r>
      <w:r w:rsidR="00BF0CFA" w:rsidRPr="00920529">
        <w:rPr>
          <w:color w:val="000000" w:themeColor="text1"/>
        </w:rPr>
        <w:t xml:space="preserve"> Studies </w:t>
      </w:r>
      <w:bookmarkStart w:id="1" w:name="_Hlk131066843"/>
      <w:r w:rsidR="00BF0CFA" w:rsidRPr="00920529">
        <w:rPr>
          <w:rFonts w:cstheme="minorHAnsi"/>
          <w:color w:val="000000" w:themeColor="text1"/>
        </w:rPr>
        <w:t xml:space="preserve">that investigated the effect of </w:t>
      </w:r>
      <w:r w:rsidR="00A31E73" w:rsidRPr="00920529">
        <w:rPr>
          <w:rFonts w:cstheme="minorHAnsi"/>
          <w:color w:val="000000" w:themeColor="text1"/>
        </w:rPr>
        <w:t>cooling strateg</w:t>
      </w:r>
      <w:r w:rsidR="00BF0CFA" w:rsidRPr="00920529">
        <w:rPr>
          <w:rFonts w:cstheme="minorHAnsi"/>
          <w:color w:val="000000" w:themeColor="text1"/>
        </w:rPr>
        <w:t>ies</w:t>
      </w:r>
      <w:r w:rsidR="00A31E73" w:rsidRPr="00920529">
        <w:rPr>
          <w:rFonts w:cstheme="minorHAnsi"/>
          <w:color w:val="000000" w:themeColor="text1"/>
        </w:rPr>
        <w:t xml:space="preserve"> targeting the head, face, or neck on a physical or </w:t>
      </w:r>
      <w:r w:rsidR="00A31E73" w:rsidRPr="00920529">
        <w:rPr>
          <w:rFonts w:eastAsia="Times New Roman"/>
          <w:color w:val="000000" w:themeColor="text1"/>
        </w:rPr>
        <w:t>cognitive task</w:t>
      </w:r>
      <w:r w:rsidR="00BF0CFA" w:rsidRPr="00920529">
        <w:rPr>
          <w:rFonts w:eastAsia="Times New Roman"/>
          <w:color w:val="000000" w:themeColor="text1"/>
        </w:rPr>
        <w:t xml:space="preserve"> using </w:t>
      </w:r>
      <w:r w:rsidR="00BF0CFA" w:rsidRPr="00920529">
        <w:rPr>
          <w:rFonts w:cstheme="minorHAnsi"/>
          <w:color w:val="000000" w:themeColor="text1"/>
        </w:rPr>
        <w:t>a controlled trial design were included.</w:t>
      </w:r>
      <w:bookmarkEnd w:id="1"/>
    </w:p>
    <w:p w14:paraId="683CAAA2" w14:textId="3AEBC4DE" w:rsidR="00686238" w:rsidRPr="00920529" w:rsidRDefault="006D0168" w:rsidP="009E055C">
      <w:pPr>
        <w:spacing w:after="0"/>
        <w:jc w:val="both"/>
        <w:rPr>
          <w:color w:val="000000" w:themeColor="text1"/>
        </w:rPr>
      </w:pPr>
      <w:r w:rsidRPr="00920529">
        <w:rPr>
          <w:rFonts w:cstheme="minorHAnsi"/>
          <w:b/>
          <w:bCs/>
          <w:color w:val="000000" w:themeColor="text1"/>
        </w:rPr>
        <w:t>Results:</w:t>
      </w:r>
      <w:r w:rsidR="005D0254" w:rsidRPr="00920529">
        <w:rPr>
          <w:rFonts w:cstheme="minorHAnsi"/>
          <w:color w:val="000000" w:themeColor="text1"/>
        </w:rPr>
        <w:t xml:space="preserve"> </w:t>
      </w:r>
      <w:r w:rsidR="00BF0CFA" w:rsidRPr="00920529">
        <w:rPr>
          <w:rFonts w:cstheme="minorHAnsi"/>
          <w:color w:val="000000" w:themeColor="text1"/>
        </w:rPr>
        <w:t xml:space="preserve">Sixty-three </w:t>
      </w:r>
      <w:r w:rsidR="00526043" w:rsidRPr="00920529">
        <w:rPr>
          <w:rFonts w:cstheme="minorHAnsi"/>
          <w:color w:val="000000" w:themeColor="text1"/>
        </w:rPr>
        <w:t xml:space="preserve">studies were identified, </w:t>
      </w:r>
      <w:r w:rsidR="00BF0CFA" w:rsidRPr="00920529">
        <w:rPr>
          <w:rFonts w:cstheme="minorHAnsi"/>
          <w:color w:val="000000" w:themeColor="text1"/>
        </w:rPr>
        <w:t xml:space="preserve">involving </w:t>
      </w:r>
      <w:r w:rsidR="00526043" w:rsidRPr="00920529">
        <w:rPr>
          <w:rFonts w:cstheme="minorHAnsi"/>
          <w:color w:val="000000" w:themeColor="text1"/>
        </w:rPr>
        <w:t>618 participants</w:t>
      </w:r>
      <w:r w:rsidR="00407538" w:rsidRPr="00920529">
        <w:rPr>
          <w:rFonts w:cstheme="minorHAnsi"/>
          <w:color w:val="000000" w:themeColor="text1"/>
        </w:rPr>
        <w:t xml:space="preserve"> </w:t>
      </w:r>
      <w:r w:rsidR="00526043" w:rsidRPr="00920529">
        <w:rPr>
          <w:rFonts w:cstheme="minorHAnsi"/>
          <w:color w:val="000000" w:themeColor="text1"/>
        </w:rPr>
        <w:t>(86.6%</w:t>
      </w:r>
      <w:r w:rsidR="00407538" w:rsidRPr="00920529">
        <w:rPr>
          <w:rFonts w:cstheme="minorHAnsi"/>
          <w:color w:val="000000" w:themeColor="text1"/>
        </w:rPr>
        <w:t xml:space="preserve"> male</w:t>
      </w:r>
      <w:r w:rsidR="00526043" w:rsidRPr="00920529">
        <w:rPr>
          <w:rFonts w:cstheme="minorHAnsi"/>
          <w:color w:val="000000" w:themeColor="text1"/>
        </w:rPr>
        <w:t xml:space="preserve">). </w:t>
      </w:r>
      <w:r w:rsidR="00E43FCD" w:rsidRPr="00920529">
        <w:rPr>
          <w:color w:val="000000" w:themeColor="text1"/>
        </w:rPr>
        <w:t>C</w:t>
      </w:r>
      <w:r w:rsidR="00526043" w:rsidRPr="00920529">
        <w:rPr>
          <w:color w:val="000000" w:themeColor="text1"/>
        </w:rPr>
        <w:t xml:space="preserve">ooling strategies </w:t>
      </w:r>
      <w:r w:rsidR="00E43FCD" w:rsidRPr="00920529">
        <w:rPr>
          <w:color w:val="000000" w:themeColor="text1"/>
        </w:rPr>
        <w:t>included</w:t>
      </w:r>
      <w:r w:rsidR="00526043" w:rsidRPr="00920529">
        <w:rPr>
          <w:color w:val="000000" w:themeColor="text1"/>
        </w:rPr>
        <w:t xml:space="preserve"> water-perfused devices (18.7%); phase change neck collars (17.3%); fanning/cold air (14.7%); phase change headwear (13.3%); ice/gel packs (13.3%); cold towels (5.3%); menthol application (4.0%); water spraying/dousing (4.0%); or a combination of strategies (9.3%).</w:t>
      </w:r>
      <w:r w:rsidR="005272AE" w:rsidRPr="00920529">
        <w:rPr>
          <w:color w:val="000000" w:themeColor="text1"/>
        </w:rPr>
        <w:t xml:space="preserve"> </w:t>
      </w:r>
      <w:r w:rsidR="005D05DD" w:rsidRPr="00920529">
        <w:rPr>
          <w:color w:val="000000" w:themeColor="text1"/>
        </w:rPr>
        <w:t xml:space="preserve">The effect of cooling on </w:t>
      </w:r>
      <w:r w:rsidR="00BF0CFA" w:rsidRPr="00920529">
        <w:rPr>
          <w:color w:val="000000" w:themeColor="text1"/>
        </w:rPr>
        <w:t xml:space="preserve">both </w:t>
      </w:r>
      <w:r w:rsidR="005D05DD" w:rsidRPr="00920529">
        <w:rPr>
          <w:color w:val="000000" w:themeColor="text1"/>
        </w:rPr>
        <w:t xml:space="preserve">self-paced and fixed-intensity exercise </w:t>
      </w:r>
      <w:r w:rsidR="00BF0CFA" w:rsidRPr="00920529">
        <w:rPr>
          <w:color w:val="000000" w:themeColor="text1"/>
        </w:rPr>
        <w:t xml:space="preserve">tasks </w:t>
      </w:r>
      <w:r w:rsidR="00D27DAD" w:rsidRPr="00920529">
        <w:rPr>
          <w:color w:val="000000" w:themeColor="text1"/>
        </w:rPr>
        <w:t>w</w:t>
      </w:r>
      <w:r w:rsidR="005D2363" w:rsidRPr="00920529">
        <w:rPr>
          <w:color w:val="000000" w:themeColor="text1"/>
        </w:rPr>
        <w:t>as</w:t>
      </w:r>
      <w:r w:rsidR="00D27DAD" w:rsidRPr="00920529">
        <w:rPr>
          <w:color w:val="000000" w:themeColor="text1"/>
        </w:rPr>
        <w:t xml:space="preserve"> inconclusive</w:t>
      </w:r>
      <w:r w:rsidR="00E43FCD" w:rsidRPr="00920529">
        <w:rPr>
          <w:color w:val="000000" w:themeColor="text1"/>
        </w:rPr>
        <w:t xml:space="preserve">; </w:t>
      </w:r>
      <w:r w:rsidR="00BF0CFA" w:rsidRPr="00920529">
        <w:rPr>
          <w:color w:val="000000" w:themeColor="text1"/>
        </w:rPr>
        <w:t xml:space="preserve">the 95%CI of the pooled effect </w:t>
      </w:r>
      <w:r w:rsidR="00E43FCD" w:rsidRPr="00920529">
        <w:rPr>
          <w:color w:val="000000" w:themeColor="text1"/>
        </w:rPr>
        <w:t xml:space="preserve">was </w:t>
      </w:r>
      <w:r w:rsidR="00BF0CFA" w:rsidRPr="00920529">
        <w:rPr>
          <w:color w:val="000000" w:themeColor="text1"/>
        </w:rPr>
        <w:t xml:space="preserve">compatible with </w:t>
      </w:r>
      <w:r w:rsidR="005D05DD" w:rsidRPr="00920529">
        <w:rPr>
          <w:color w:val="000000" w:themeColor="text1"/>
        </w:rPr>
        <w:t xml:space="preserve">no effect </w:t>
      </w:r>
      <w:r w:rsidR="00BF0CFA" w:rsidRPr="00920529">
        <w:rPr>
          <w:color w:val="000000" w:themeColor="text1"/>
        </w:rPr>
        <w:t xml:space="preserve">and </w:t>
      </w:r>
      <w:r w:rsidR="005D05DD" w:rsidRPr="00920529">
        <w:rPr>
          <w:color w:val="000000" w:themeColor="text1"/>
        </w:rPr>
        <w:t>medium beneficial effects</w:t>
      </w:r>
      <w:r w:rsidR="00E43FCD" w:rsidRPr="00920529">
        <w:rPr>
          <w:color w:val="000000" w:themeColor="text1"/>
        </w:rPr>
        <w:t xml:space="preserve">, but not </w:t>
      </w:r>
      <w:r w:rsidR="005D05DD" w:rsidRPr="00920529">
        <w:rPr>
          <w:color w:val="000000" w:themeColor="text1"/>
        </w:rPr>
        <w:t>harmful effects</w:t>
      </w:r>
      <w:r w:rsidR="009F550E" w:rsidRPr="00920529">
        <w:rPr>
          <w:color w:val="000000" w:themeColor="text1"/>
        </w:rPr>
        <w:t>.</w:t>
      </w:r>
      <w:r w:rsidR="002B74C4" w:rsidRPr="00920529">
        <w:rPr>
          <w:color w:val="000000" w:themeColor="text1"/>
        </w:rPr>
        <w:t xml:space="preserve"> </w:t>
      </w:r>
      <w:r w:rsidR="00E43FCD" w:rsidRPr="00920529">
        <w:rPr>
          <w:color w:val="000000" w:themeColor="text1"/>
        </w:rPr>
        <w:t xml:space="preserve">We were unable to pool </w:t>
      </w:r>
      <w:r w:rsidR="002B74C4" w:rsidRPr="00920529">
        <w:rPr>
          <w:color w:val="000000" w:themeColor="text1"/>
        </w:rPr>
        <w:t xml:space="preserve">cognitive </w:t>
      </w:r>
      <w:r w:rsidR="00E43FCD" w:rsidRPr="00920529">
        <w:rPr>
          <w:color w:val="000000" w:themeColor="text1"/>
        </w:rPr>
        <w:t>data</w:t>
      </w:r>
      <w:r w:rsidR="005D05DD" w:rsidRPr="00920529">
        <w:rPr>
          <w:color w:val="000000" w:themeColor="text1"/>
        </w:rPr>
        <w:t xml:space="preserve">. Cooling reduced the skin temperature at the target site and improved thermal sensation and thermal comfort. Effects on heart rate, </w:t>
      </w:r>
      <w:r w:rsidR="00E43FCD" w:rsidRPr="00920529">
        <w:rPr>
          <w:color w:val="000000" w:themeColor="text1"/>
        </w:rPr>
        <w:t xml:space="preserve">and </w:t>
      </w:r>
      <w:r w:rsidR="005D05DD" w:rsidRPr="00920529">
        <w:rPr>
          <w:color w:val="000000" w:themeColor="text1"/>
        </w:rPr>
        <w:t>core and mean skin temperature</w:t>
      </w:r>
      <w:r w:rsidR="00FC6F17" w:rsidRPr="00920529">
        <w:rPr>
          <w:color w:val="000000" w:themeColor="text1"/>
        </w:rPr>
        <w:t>s</w:t>
      </w:r>
      <w:r w:rsidR="005D05DD" w:rsidRPr="00920529">
        <w:rPr>
          <w:color w:val="000000" w:themeColor="text1"/>
        </w:rPr>
        <w:t xml:space="preserve"> were negligible. Adverse events were </w:t>
      </w:r>
      <w:r w:rsidR="00796670" w:rsidRPr="00920529">
        <w:rPr>
          <w:color w:val="000000" w:themeColor="text1"/>
        </w:rPr>
        <w:t>rare</w:t>
      </w:r>
      <w:r w:rsidR="005D05DD" w:rsidRPr="00920529">
        <w:rPr>
          <w:color w:val="000000" w:themeColor="text1"/>
        </w:rPr>
        <w:t xml:space="preserve">, </w:t>
      </w:r>
      <w:r w:rsidR="00686238" w:rsidRPr="00920529">
        <w:rPr>
          <w:color w:val="000000" w:themeColor="text1"/>
        </w:rPr>
        <w:t>and n</w:t>
      </w:r>
      <w:r w:rsidR="005D05DD" w:rsidRPr="00920529">
        <w:rPr>
          <w:color w:val="000000" w:themeColor="text1"/>
        </w:rPr>
        <w:t xml:space="preserve">o intervention subgroup </w:t>
      </w:r>
      <w:r w:rsidR="00CA4D8C" w:rsidRPr="00920529">
        <w:rPr>
          <w:color w:val="000000" w:themeColor="text1"/>
        </w:rPr>
        <w:t>was</w:t>
      </w:r>
      <w:r w:rsidR="005D05DD" w:rsidRPr="00920529">
        <w:rPr>
          <w:color w:val="000000" w:themeColor="text1"/>
        </w:rPr>
        <w:t xml:space="preserve"> superior</w:t>
      </w:r>
      <w:r w:rsidR="00686238" w:rsidRPr="00920529">
        <w:rPr>
          <w:color w:val="000000" w:themeColor="text1"/>
        </w:rPr>
        <w:t>.</w:t>
      </w:r>
    </w:p>
    <w:p w14:paraId="62C4D531" w14:textId="571CB99A" w:rsidR="005D05DD" w:rsidRPr="00920529" w:rsidRDefault="00686238" w:rsidP="009E055C">
      <w:pPr>
        <w:spacing w:after="0"/>
        <w:jc w:val="both"/>
        <w:rPr>
          <w:color w:val="000000" w:themeColor="text1"/>
        </w:rPr>
      </w:pPr>
      <w:r w:rsidRPr="00920529">
        <w:rPr>
          <w:b/>
          <w:bCs/>
          <w:color w:val="000000" w:themeColor="text1"/>
        </w:rPr>
        <w:t>Conclusion:</w:t>
      </w:r>
      <w:r w:rsidRPr="00920529">
        <w:rPr>
          <w:color w:val="000000" w:themeColor="text1"/>
        </w:rPr>
        <w:t xml:space="preserve"> </w:t>
      </w:r>
      <w:r w:rsidR="00E43FCD" w:rsidRPr="00920529">
        <w:rPr>
          <w:color w:val="000000" w:themeColor="text1"/>
        </w:rPr>
        <w:t>We recommend that a</w:t>
      </w:r>
      <w:r w:rsidR="005D05DD" w:rsidRPr="00920529">
        <w:rPr>
          <w:color w:val="000000" w:themeColor="text1"/>
        </w:rPr>
        <w:t xml:space="preserve">thletes experiment with a range of head, face and neck cooling strategies, including </w:t>
      </w:r>
      <w:r w:rsidR="00E43FCD" w:rsidRPr="00920529">
        <w:rPr>
          <w:color w:val="000000" w:themeColor="text1"/>
        </w:rPr>
        <w:t xml:space="preserve">using </w:t>
      </w:r>
      <w:r w:rsidR="005D05DD" w:rsidRPr="00920529">
        <w:rPr>
          <w:color w:val="000000" w:themeColor="text1"/>
        </w:rPr>
        <w:t xml:space="preserve">different doses and timings, to determine the optimal strategy for their </w:t>
      </w:r>
      <w:r w:rsidR="00E43FCD" w:rsidRPr="00920529">
        <w:rPr>
          <w:color w:val="000000" w:themeColor="text1"/>
        </w:rPr>
        <w:t xml:space="preserve">individual </w:t>
      </w:r>
      <w:r w:rsidR="00CC62F0" w:rsidRPr="00920529">
        <w:rPr>
          <w:color w:val="000000" w:themeColor="text1"/>
        </w:rPr>
        <w:t>and</w:t>
      </w:r>
      <w:r w:rsidR="00E43FCD" w:rsidRPr="00920529">
        <w:rPr>
          <w:color w:val="000000" w:themeColor="text1"/>
        </w:rPr>
        <w:t xml:space="preserve"> sport context.</w:t>
      </w:r>
    </w:p>
    <w:p w14:paraId="69159712" w14:textId="77777777" w:rsidR="00C20037" w:rsidRPr="00920529" w:rsidRDefault="00C20037" w:rsidP="009E055C">
      <w:pPr>
        <w:spacing w:after="0"/>
        <w:jc w:val="both"/>
        <w:rPr>
          <w:color w:val="000000" w:themeColor="text1"/>
        </w:rPr>
      </w:pPr>
    </w:p>
    <w:p w14:paraId="0EDC9D24" w14:textId="77777777" w:rsidR="00AB36C5" w:rsidRPr="00920529" w:rsidRDefault="00AB36C5" w:rsidP="00020A57">
      <w:pPr>
        <w:spacing w:after="0"/>
        <w:jc w:val="both"/>
        <w:rPr>
          <w:rFonts w:cstheme="minorHAnsi"/>
          <w:color w:val="000000" w:themeColor="text1"/>
        </w:rPr>
      </w:pPr>
    </w:p>
    <w:p w14:paraId="51895394" w14:textId="1B3E556B" w:rsidR="0099162E" w:rsidRPr="00920529" w:rsidRDefault="00AB36C5" w:rsidP="00020A57">
      <w:pPr>
        <w:spacing w:after="0"/>
        <w:jc w:val="both"/>
        <w:rPr>
          <w:b/>
          <w:bCs/>
          <w:color w:val="000000" w:themeColor="text1"/>
        </w:rPr>
      </w:pPr>
      <w:r w:rsidRPr="00920529">
        <w:rPr>
          <w:rFonts w:cstheme="minorHAnsi"/>
          <w:b/>
          <w:bCs/>
          <w:color w:val="000000" w:themeColor="text1"/>
        </w:rPr>
        <w:t xml:space="preserve">Keywords: </w:t>
      </w:r>
      <w:r w:rsidR="00146A89" w:rsidRPr="00920529">
        <w:rPr>
          <w:rFonts w:cstheme="minorHAnsi"/>
          <w:color w:val="000000" w:themeColor="text1"/>
        </w:rPr>
        <w:t>E</w:t>
      </w:r>
      <w:r w:rsidR="00E654C5" w:rsidRPr="00920529">
        <w:rPr>
          <w:rFonts w:cstheme="minorHAnsi"/>
          <w:color w:val="000000" w:themeColor="text1"/>
        </w:rPr>
        <w:t>xercise; Endurance; Cognit</w:t>
      </w:r>
      <w:r w:rsidR="00F00CEA" w:rsidRPr="00920529">
        <w:rPr>
          <w:rFonts w:cstheme="minorHAnsi"/>
          <w:color w:val="000000" w:themeColor="text1"/>
        </w:rPr>
        <w:t>ion</w:t>
      </w:r>
      <w:r w:rsidR="00E654C5" w:rsidRPr="00920529">
        <w:rPr>
          <w:rFonts w:cstheme="minorHAnsi"/>
          <w:color w:val="000000" w:themeColor="text1"/>
        </w:rPr>
        <w:t xml:space="preserve">; </w:t>
      </w:r>
      <w:r w:rsidR="00AC76BC" w:rsidRPr="00920529">
        <w:rPr>
          <w:rFonts w:cstheme="minorHAnsi"/>
          <w:color w:val="000000" w:themeColor="text1"/>
        </w:rPr>
        <w:t>Physiology; Perception</w:t>
      </w:r>
      <w:r w:rsidR="00B44CCF" w:rsidRPr="00920529">
        <w:rPr>
          <w:rFonts w:cstheme="minorHAnsi"/>
          <w:color w:val="000000" w:themeColor="text1"/>
        </w:rPr>
        <w:t>; Thermal sensation; Thermal comfort</w:t>
      </w:r>
      <w:r w:rsidR="0099162E" w:rsidRPr="00920529">
        <w:rPr>
          <w:b/>
          <w:bCs/>
          <w:color w:val="000000" w:themeColor="text1"/>
        </w:rPr>
        <w:br w:type="page"/>
      </w:r>
    </w:p>
    <w:p w14:paraId="586E0AF7" w14:textId="06814CFC" w:rsidR="0099162E" w:rsidRPr="00920529" w:rsidRDefault="0099162E" w:rsidP="00020A57">
      <w:pPr>
        <w:spacing w:after="0"/>
        <w:jc w:val="both"/>
        <w:rPr>
          <w:b/>
          <w:color w:val="000000" w:themeColor="text1"/>
        </w:rPr>
      </w:pPr>
      <w:r w:rsidRPr="00920529">
        <w:rPr>
          <w:b/>
          <w:color w:val="000000" w:themeColor="text1"/>
        </w:rPr>
        <w:lastRenderedPageBreak/>
        <w:t>1.0 Introduction</w:t>
      </w:r>
    </w:p>
    <w:p w14:paraId="6EBE7910" w14:textId="5E221B53" w:rsidR="0099162E" w:rsidRPr="00920529" w:rsidRDefault="00F6615E" w:rsidP="00BA16AA">
      <w:pPr>
        <w:spacing w:after="0"/>
        <w:jc w:val="both"/>
        <w:rPr>
          <w:rFonts w:cstheme="minorHAnsi"/>
          <w:color w:val="000000" w:themeColor="text1"/>
        </w:rPr>
      </w:pPr>
      <w:r w:rsidRPr="00920529">
        <w:rPr>
          <w:color w:val="000000" w:themeColor="text1"/>
        </w:rPr>
        <w:t>G</w:t>
      </w:r>
      <w:r w:rsidR="0099162E" w:rsidRPr="00920529">
        <w:rPr>
          <w:color w:val="000000" w:themeColor="text1"/>
        </w:rPr>
        <w:t xml:space="preserve">lobal mean temperatures for the past 8 years </w:t>
      </w:r>
      <w:r w:rsidR="0022022A" w:rsidRPr="00920529">
        <w:rPr>
          <w:color w:val="000000" w:themeColor="text1"/>
        </w:rPr>
        <w:t>were</w:t>
      </w:r>
      <w:r w:rsidR="0099162E" w:rsidRPr="00920529">
        <w:rPr>
          <w:color w:val="000000" w:themeColor="text1"/>
        </w:rPr>
        <w:t xml:space="preserve"> the highest on record</w:t>
      </w:r>
      <w:r w:rsidR="00F51A14" w:rsidRPr="00920529">
        <w:rPr>
          <w:color w:val="000000" w:themeColor="text1"/>
        </w:rPr>
        <w:t xml:space="preserve">, </w:t>
      </w:r>
      <w:r w:rsidRPr="00920529">
        <w:rPr>
          <w:color w:val="000000" w:themeColor="text1"/>
        </w:rPr>
        <w:t xml:space="preserve">with </w:t>
      </w:r>
      <w:r w:rsidR="0099162E" w:rsidRPr="00920529">
        <w:rPr>
          <w:rFonts w:cstheme="minorHAnsi"/>
          <w:color w:val="000000" w:themeColor="text1"/>
        </w:rPr>
        <w:t>heat wave</w:t>
      </w:r>
      <w:r w:rsidRPr="00920529">
        <w:rPr>
          <w:rFonts w:cstheme="minorHAnsi"/>
          <w:color w:val="000000" w:themeColor="text1"/>
        </w:rPr>
        <w:t xml:space="preserve">s </w:t>
      </w:r>
      <w:r w:rsidR="0099162E" w:rsidRPr="00920529">
        <w:rPr>
          <w:rFonts w:cstheme="minorHAnsi"/>
          <w:color w:val="000000" w:themeColor="text1"/>
        </w:rPr>
        <w:t>more frequent an</w:t>
      </w:r>
      <w:r w:rsidRPr="00920529">
        <w:rPr>
          <w:rFonts w:cstheme="minorHAnsi"/>
          <w:color w:val="000000" w:themeColor="text1"/>
        </w:rPr>
        <w:t xml:space="preserve">d </w:t>
      </w:r>
      <w:r w:rsidR="0099162E" w:rsidRPr="00920529">
        <w:rPr>
          <w:rFonts w:cstheme="minorHAnsi"/>
          <w:color w:val="000000" w:themeColor="text1"/>
        </w:rPr>
        <w:t>severe</w:t>
      </w:r>
      <w:r w:rsidR="006C0E91" w:rsidRPr="00920529">
        <w:rPr>
          <w:rFonts w:cstheme="minorHAnsi"/>
          <w:color w:val="000000" w:themeColor="text1"/>
        </w:rPr>
        <w:t>.</w:t>
      </w:r>
      <w:r w:rsidR="0099162E" w:rsidRPr="00920529">
        <w:rPr>
          <w:rFonts w:cstheme="minorHAnsi"/>
          <w:color w:val="000000" w:themeColor="text1"/>
        </w:rPr>
        <w:fldChar w:fldCharType="begin"/>
      </w:r>
      <w:r w:rsidR="006C0E91" w:rsidRPr="00920529">
        <w:rPr>
          <w:rFonts w:cstheme="minorHAnsi"/>
          <w:color w:val="000000" w:themeColor="text1"/>
        </w:rPr>
        <w:instrText xml:space="preserve"> ADDIN EN.CITE &lt;EndNote&gt;&lt;Cite&gt;&lt;Author&gt;Organization&lt;/Author&gt;&lt;Year&gt;2023&lt;/Year&gt;&lt;RecNum&gt;1&lt;/RecNum&gt;&lt;DisplayText&gt;&lt;style face="superscript"&gt;1&lt;/style&gt;&lt;/DisplayText&gt;&lt;record&gt;&lt;rec-number&gt;1&lt;/rec-number&gt;&lt;foreign-keys&gt;&lt;key app="EN" db-id="f5vwr5zeaadfz6e5f2ap0rxpda5pvwtrsp9p" timestamp="1720747469"&gt;1&lt;/key&gt;&lt;/foreign-keys&gt;&lt;ref-type name="Web Page"&gt;12&lt;/ref-type&gt;&lt;contributors&gt;&lt;authors&gt;&lt;author&gt;World Meteorological Organization,&lt;/author&gt;&lt;/authors&gt;&lt;/contributors&gt;&lt;titles&gt;&lt;title&gt;State of the Global Climate 2022&lt;/title&gt;&lt;/titles&gt;&lt;dates&gt;&lt;year&gt;2023&lt;/year&gt;&lt;/dates&gt;&lt;urls&gt;&lt;related-urls&gt;&lt;url&gt;https://library.wmo.int/index.php?lvl=notice_display&amp;amp;id=22265#.ZEEef-xBzjC&lt;/url&gt;&lt;/related-urls&gt;&lt;/urls&gt;&lt;/record&gt;&lt;/Cite&gt;&lt;/EndNote&gt;</w:instrText>
      </w:r>
      <w:r w:rsidR="0099162E" w:rsidRPr="00920529">
        <w:rPr>
          <w:rFonts w:cstheme="minorHAnsi"/>
          <w:color w:val="000000" w:themeColor="text1"/>
        </w:rPr>
        <w:fldChar w:fldCharType="separate"/>
      </w:r>
      <w:r w:rsidR="006C0E91" w:rsidRPr="00920529">
        <w:rPr>
          <w:rFonts w:cstheme="minorHAnsi"/>
          <w:noProof/>
          <w:color w:val="000000" w:themeColor="text1"/>
          <w:vertAlign w:val="superscript"/>
        </w:rPr>
        <w:t>1</w:t>
      </w:r>
      <w:r w:rsidR="0099162E" w:rsidRPr="00920529">
        <w:rPr>
          <w:rFonts w:cstheme="minorHAnsi"/>
          <w:color w:val="000000" w:themeColor="text1"/>
        </w:rPr>
        <w:fldChar w:fldCharType="end"/>
      </w:r>
      <w:r w:rsidR="0099162E" w:rsidRPr="00920529">
        <w:rPr>
          <w:rFonts w:cstheme="minorHAnsi"/>
          <w:color w:val="000000" w:themeColor="text1"/>
        </w:rPr>
        <w:t xml:space="preserve"> </w:t>
      </w:r>
      <w:r w:rsidR="00141091" w:rsidRPr="00920529">
        <w:rPr>
          <w:rFonts w:cstheme="minorHAnsi"/>
          <w:color w:val="000000" w:themeColor="text1"/>
        </w:rPr>
        <w:t>These rising temperatures create increasing challenges for sport, especially for elite athletes, with major sporting events</w:t>
      </w:r>
      <w:r w:rsidR="004D1FF0" w:rsidRPr="00920529">
        <w:rPr>
          <w:rFonts w:cstheme="minorHAnsi"/>
          <w:color w:val="000000" w:themeColor="text1"/>
        </w:rPr>
        <w:t xml:space="preserve"> often held</w:t>
      </w:r>
      <w:r w:rsidR="00141091" w:rsidRPr="00920529">
        <w:rPr>
          <w:rFonts w:cstheme="minorHAnsi"/>
          <w:color w:val="000000" w:themeColor="text1"/>
        </w:rPr>
        <w:t xml:space="preserve"> in hot climates </w:t>
      </w:r>
      <w:r w:rsidR="00E32345" w:rsidRPr="00920529">
        <w:rPr>
          <w:rFonts w:cstheme="minorHAnsi"/>
          <w:color w:val="000000" w:themeColor="text1"/>
        </w:rPr>
        <w:t xml:space="preserve">and seasons </w:t>
      </w:r>
      <w:r w:rsidR="00141091" w:rsidRPr="00920529">
        <w:rPr>
          <w:rFonts w:cstheme="minorHAnsi"/>
          <w:color w:val="000000" w:themeColor="text1"/>
        </w:rPr>
        <w:t>such as recent and upcoming summer Olympic Games and FIFA World Cups</w:t>
      </w:r>
      <w:r w:rsidR="006D509C" w:rsidRPr="00920529">
        <w:rPr>
          <w:rFonts w:cstheme="minorHAnsi"/>
          <w:color w:val="000000" w:themeColor="text1"/>
        </w:rPr>
        <w:t>.</w:t>
      </w:r>
      <w:r w:rsidR="00EB5854" w:rsidRPr="00920529">
        <w:rPr>
          <w:rFonts w:cstheme="minorHAnsi"/>
          <w:color w:val="000000" w:themeColor="text1"/>
        </w:rPr>
        <w:fldChar w:fldCharType="begin">
          <w:fldData xml:space="preserve">PEVuZE5vdGU+PENpdGU+PEF1dGhvcj5Cb25nZXJzPC9BdXRob3I+PFJlY051bT44NjwvUmVjTnVt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==
</w:fldData>
        </w:fldChar>
      </w:r>
      <w:r w:rsidR="00F71B6F" w:rsidRPr="00920529">
        <w:rPr>
          <w:rFonts w:cstheme="minorHAnsi"/>
          <w:color w:val="000000" w:themeColor="text1"/>
        </w:rPr>
        <w:instrText xml:space="preserve"> ADDIN EN.CITE </w:instrText>
      </w:r>
      <w:r w:rsidR="00F71B6F" w:rsidRPr="00920529">
        <w:rPr>
          <w:rFonts w:cstheme="minorHAnsi"/>
          <w:color w:val="000000" w:themeColor="text1"/>
        </w:rPr>
        <w:fldChar w:fldCharType="begin">
          <w:fldData xml:space="preserve">PEVuZE5vdGU+PENpdGU+PEF1dGhvcj5Cb25nZXJzPC9BdXRob3I+PFJlY051bT44NjwvUmVjTnVt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==
</w:fldData>
        </w:fldChar>
      </w:r>
      <w:r w:rsidR="00F71B6F" w:rsidRPr="00920529">
        <w:rPr>
          <w:rFonts w:cstheme="minorHAnsi"/>
          <w:color w:val="000000" w:themeColor="text1"/>
        </w:rPr>
        <w:instrText xml:space="preserve"> ADDIN EN.CITE.DATA </w:instrText>
      </w:r>
      <w:r w:rsidR="00F71B6F" w:rsidRPr="00920529">
        <w:rPr>
          <w:rFonts w:cstheme="minorHAnsi"/>
          <w:color w:val="000000" w:themeColor="text1"/>
        </w:rPr>
      </w:r>
      <w:r w:rsidR="00F71B6F" w:rsidRPr="00920529">
        <w:rPr>
          <w:rFonts w:cstheme="minorHAnsi"/>
          <w:color w:val="000000" w:themeColor="text1"/>
        </w:rPr>
        <w:fldChar w:fldCharType="end"/>
      </w:r>
      <w:r w:rsidR="00EB5854" w:rsidRPr="00920529">
        <w:rPr>
          <w:rFonts w:cstheme="minorHAnsi"/>
          <w:color w:val="000000" w:themeColor="text1"/>
        </w:rPr>
      </w:r>
      <w:r w:rsidR="00EB5854" w:rsidRPr="00920529">
        <w:rPr>
          <w:rFonts w:cstheme="minorHAnsi"/>
          <w:color w:val="000000" w:themeColor="text1"/>
        </w:rPr>
        <w:fldChar w:fldCharType="separate"/>
      </w:r>
      <w:r w:rsidR="00EB5854" w:rsidRPr="00920529">
        <w:rPr>
          <w:rFonts w:cstheme="minorHAnsi"/>
          <w:noProof/>
          <w:color w:val="000000" w:themeColor="text1"/>
          <w:vertAlign w:val="superscript"/>
        </w:rPr>
        <w:t>2,3</w:t>
      </w:r>
      <w:r w:rsidR="00EB5854" w:rsidRPr="00920529">
        <w:rPr>
          <w:rFonts w:cstheme="minorHAnsi"/>
          <w:color w:val="000000" w:themeColor="text1"/>
        </w:rPr>
        <w:fldChar w:fldCharType="end"/>
      </w:r>
      <w:r w:rsidR="00EB5854" w:rsidRPr="00920529">
        <w:rPr>
          <w:rFonts w:cstheme="minorHAnsi"/>
          <w:color w:val="000000" w:themeColor="text1"/>
        </w:rPr>
        <w:t xml:space="preserve"> </w:t>
      </w:r>
      <w:r w:rsidR="002C0B3F" w:rsidRPr="00920529">
        <w:rPr>
          <w:rFonts w:cstheme="minorHAnsi"/>
          <w:color w:val="000000" w:themeColor="text1"/>
        </w:rPr>
        <w:t>A</w:t>
      </w:r>
      <w:r w:rsidR="00F622DE" w:rsidRPr="00920529">
        <w:rPr>
          <w:rFonts w:cstheme="minorHAnsi"/>
          <w:color w:val="000000" w:themeColor="text1"/>
        </w:rPr>
        <w:t xml:space="preserve"> hotter environment is als</w:t>
      </w:r>
      <w:r w:rsidR="00EA745E" w:rsidRPr="00920529">
        <w:rPr>
          <w:rFonts w:cstheme="minorHAnsi"/>
          <w:color w:val="000000" w:themeColor="text1"/>
        </w:rPr>
        <w:t xml:space="preserve">o </w:t>
      </w:r>
      <w:r w:rsidR="00D0494A" w:rsidRPr="00920529">
        <w:rPr>
          <w:rFonts w:cstheme="minorHAnsi"/>
          <w:color w:val="000000" w:themeColor="text1"/>
        </w:rPr>
        <w:t xml:space="preserve">negatively </w:t>
      </w:r>
      <w:r w:rsidR="00EA745E" w:rsidRPr="00920529">
        <w:rPr>
          <w:rFonts w:cstheme="minorHAnsi"/>
          <w:color w:val="000000" w:themeColor="text1"/>
        </w:rPr>
        <w:t>impact</w:t>
      </w:r>
      <w:r w:rsidR="006A10FA" w:rsidRPr="00920529">
        <w:rPr>
          <w:rFonts w:cstheme="minorHAnsi"/>
          <w:color w:val="000000" w:themeColor="text1"/>
        </w:rPr>
        <w:t>ing</w:t>
      </w:r>
      <w:r w:rsidR="00895E42" w:rsidRPr="00920529">
        <w:rPr>
          <w:rFonts w:cstheme="minorHAnsi"/>
          <w:color w:val="000000" w:themeColor="text1"/>
        </w:rPr>
        <w:t xml:space="preserve"> recreational </w:t>
      </w:r>
      <w:r w:rsidR="00EA745E" w:rsidRPr="00920529">
        <w:rPr>
          <w:rFonts w:cstheme="minorHAnsi"/>
          <w:color w:val="000000" w:themeColor="text1"/>
        </w:rPr>
        <w:t>athletes</w:t>
      </w:r>
      <w:r w:rsidR="00D87F7C" w:rsidRPr="00920529">
        <w:rPr>
          <w:rFonts w:cstheme="minorHAnsi"/>
          <w:color w:val="000000" w:themeColor="text1"/>
        </w:rPr>
        <w:t xml:space="preserve"> and </w:t>
      </w:r>
      <w:r w:rsidR="000E2EA0" w:rsidRPr="00920529">
        <w:rPr>
          <w:rFonts w:cstheme="minorHAnsi"/>
          <w:color w:val="000000" w:themeColor="text1"/>
        </w:rPr>
        <w:t>exercisers</w:t>
      </w:r>
      <w:r w:rsidR="00E12E87" w:rsidRPr="00920529">
        <w:rPr>
          <w:rFonts w:cstheme="minorHAnsi"/>
          <w:color w:val="000000" w:themeColor="text1"/>
        </w:rPr>
        <w:t>.</w:t>
      </w:r>
      <w:r w:rsidR="00577C67" w:rsidRPr="00920529">
        <w:rPr>
          <w:rFonts w:cstheme="minorHAnsi"/>
          <w:color w:val="000000" w:themeColor="text1"/>
        </w:rPr>
        <w:fldChar w:fldCharType="begin"/>
      </w:r>
      <w:r w:rsidR="008067E4" w:rsidRPr="00920529">
        <w:rPr>
          <w:rFonts w:cstheme="minorHAnsi"/>
          <w:color w:val="000000" w:themeColor="text1"/>
        </w:rPr>
        <w:instrText xml:space="preserve"> ADDIN EN.CITE &lt;EndNote&gt;&lt;Cite&gt;&lt;Author&gt;Mason&lt;/Author&gt;&lt;Year&gt;2024&lt;/Year&gt;&lt;RecNum&gt;87&lt;/RecNum&gt;&lt;DisplayText&gt;&lt;style face="superscript"&gt;4&lt;/style&gt;&lt;/DisplayText&gt;&lt;record&gt;&lt;rec-number&gt;87&lt;/rec-number&gt;&lt;foreign-keys&gt;&lt;key app="EN" db-id="f5vwr5zeaadfz6e5f2ap0rxpda5pvwtrsp9p" timestamp="1724636488"&gt;87&lt;/key&gt;&lt;/foreign-keys&gt;&lt;ref-type name="Journal Article"&gt;17&lt;/ref-type&gt;&lt;contributors&gt;&lt;authors&gt;&lt;author&gt;Mason, Hannah M.&lt;/author&gt;&lt;author&gt;King, Jemma C.&lt;/author&gt;&lt;author&gt;Peden, Amy E.&lt;/author&gt;&lt;author&gt;Leicht, Anthony S.&lt;/author&gt;&lt;author&gt;Franklin, Richard C.&lt;/author&gt;&lt;/authors&gt;&lt;/contributors&gt;&lt;titles&gt;&lt;title&gt;The impact of extreme heat on mass-gathering sporting events: Implications for Australia and other countries&lt;/title&gt;&lt;secondary-title&gt;J Sci Med Sport&lt;/secondary-title&gt;&lt;/titles&gt;&lt;periodical&gt;&lt;full-title&gt;J Sci Med Sport&lt;/full-title&gt;&lt;/periodical&gt;&lt;pages&gt;515-524&lt;/pages&gt;&lt;volume&gt;27&lt;/volume&gt;&lt;number&gt;8&lt;/number&gt;&lt;keywords&gt;&lt;keyword&gt;Sport&lt;/keyword&gt;&lt;keyword&gt;Heatwaves&lt;/keyword&gt;&lt;keyword&gt;Exercise&lt;/keyword&gt;&lt;keyword&gt;Climate change&lt;/keyword&gt;&lt;keyword&gt;Disaster&lt;/keyword&gt;&lt;/keywords&gt;&lt;dates&gt;&lt;year&gt;2024&lt;/year&gt;&lt;pub-dates&gt;&lt;date&gt;2024/08/01/&lt;/date&gt;&lt;/pub-dates&gt;&lt;/dates&gt;&lt;isbn&gt;1440-2440&lt;/isbn&gt;&lt;urls&gt;&lt;related-urls&gt;&lt;url&gt;https://www.sciencedirect.com/science/article/pii/S1440244024001452&lt;/url&gt;&lt;/related-urls&gt;&lt;/urls&gt;&lt;electronic-resource-num&gt;https://doi.org/10.1016/j.jsams.2024.04.015&lt;/electronic-resource-num&gt;&lt;/record&gt;&lt;/Cite&gt;&lt;/EndNote&gt;</w:instrText>
      </w:r>
      <w:r w:rsidR="00577C67" w:rsidRPr="00920529">
        <w:rPr>
          <w:rFonts w:cstheme="minorHAnsi"/>
          <w:color w:val="000000" w:themeColor="text1"/>
        </w:rPr>
        <w:fldChar w:fldCharType="separate"/>
      </w:r>
      <w:r w:rsidR="00577C67" w:rsidRPr="00920529">
        <w:rPr>
          <w:rFonts w:cstheme="minorHAnsi"/>
          <w:noProof/>
          <w:color w:val="000000" w:themeColor="text1"/>
          <w:vertAlign w:val="superscript"/>
        </w:rPr>
        <w:t>4</w:t>
      </w:r>
      <w:r w:rsidR="00577C67" w:rsidRPr="00920529">
        <w:rPr>
          <w:rFonts w:cstheme="minorHAnsi"/>
          <w:color w:val="000000" w:themeColor="text1"/>
        </w:rPr>
        <w:fldChar w:fldCharType="end"/>
      </w:r>
      <w:r w:rsidR="00D4761A" w:rsidRPr="00920529">
        <w:rPr>
          <w:rFonts w:cstheme="minorHAnsi"/>
          <w:color w:val="000000" w:themeColor="text1"/>
        </w:rPr>
        <w:t xml:space="preserve"> </w:t>
      </w:r>
      <w:r w:rsidR="004023F0" w:rsidRPr="00920529">
        <w:rPr>
          <w:color w:val="000000" w:themeColor="text1"/>
        </w:rPr>
        <w:t>Regardless of the environmental con</w:t>
      </w:r>
      <w:r w:rsidR="00BA1D41" w:rsidRPr="00920529">
        <w:rPr>
          <w:color w:val="000000" w:themeColor="text1"/>
        </w:rPr>
        <w:t xml:space="preserve">ditions, muscle contractions </w:t>
      </w:r>
      <w:r w:rsidR="00EC7778" w:rsidRPr="00920529">
        <w:rPr>
          <w:color w:val="000000" w:themeColor="text1"/>
        </w:rPr>
        <w:t>produce heat</w:t>
      </w:r>
      <w:r w:rsidR="001A775B" w:rsidRPr="00920529">
        <w:rPr>
          <w:color w:val="000000" w:themeColor="text1"/>
        </w:rPr>
        <w:t>,</w:t>
      </w:r>
      <w:r w:rsidR="00CB1654" w:rsidRPr="00920529">
        <w:rPr>
          <w:color w:val="000000" w:themeColor="text1"/>
        </w:rPr>
        <w:fldChar w:fldCharType="begin">
          <w:fldData xml:space="preserve">PEVuZE5vdGU+PENpdGU+PEF1dGhvcj5Hb256w6FsZXotQWxvbnNvPC9BdXRob3I+PFllYXI+MjAw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</w:fldData>
        </w:fldChar>
      </w:r>
      <w:r w:rsidR="00486B34" w:rsidRPr="00920529">
        <w:rPr>
          <w:color w:val="000000" w:themeColor="text1"/>
        </w:rPr>
        <w:instrText xml:space="preserve"> ADDIN EN.CITE </w:instrText>
      </w:r>
      <w:r w:rsidR="00486B34" w:rsidRPr="00920529">
        <w:rPr>
          <w:color w:val="000000" w:themeColor="text1"/>
        </w:rPr>
        <w:fldChar w:fldCharType="begin">
          <w:fldData xml:space="preserve">PEVuZE5vdGU+PENpdGU+PEF1dGhvcj5Hb256w6FsZXotQWxvbnNvPC9BdXRob3I+PFllYXI+MjAw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</w:fldData>
        </w:fldChar>
      </w:r>
      <w:r w:rsidR="00486B34" w:rsidRPr="00920529">
        <w:rPr>
          <w:color w:val="000000" w:themeColor="text1"/>
        </w:rPr>
        <w:instrText xml:space="preserve"> ADDIN EN.CITE.DATA </w:instrText>
      </w:r>
      <w:r w:rsidR="00486B34" w:rsidRPr="00920529">
        <w:rPr>
          <w:color w:val="000000" w:themeColor="text1"/>
        </w:rPr>
      </w:r>
      <w:r w:rsidR="00486B34" w:rsidRPr="00920529">
        <w:rPr>
          <w:color w:val="000000" w:themeColor="text1"/>
        </w:rPr>
        <w:fldChar w:fldCharType="end"/>
      </w:r>
      <w:r w:rsidR="00CB1654" w:rsidRPr="00920529">
        <w:rPr>
          <w:color w:val="000000" w:themeColor="text1"/>
        </w:rPr>
      </w:r>
      <w:r w:rsidR="00CB1654" w:rsidRPr="00920529">
        <w:rPr>
          <w:color w:val="000000" w:themeColor="text1"/>
        </w:rPr>
        <w:fldChar w:fldCharType="separate"/>
      </w:r>
      <w:r w:rsidR="00E12E87" w:rsidRPr="00920529">
        <w:rPr>
          <w:noProof/>
          <w:color w:val="000000" w:themeColor="text1"/>
          <w:vertAlign w:val="superscript"/>
        </w:rPr>
        <w:t>5</w:t>
      </w:r>
      <w:r w:rsidR="00CB1654" w:rsidRPr="00920529">
        <w:rPr>
          <w:color w:val="000000" w:themeColor="text1"/>
        </w:rPr>
        <w:fldChar w:fldCharType="end"/>
      </w:r>
      <w:r w:rsidR="00EC7778" w:rsidRPr="00920529">
        <w:rPr>
          <w:color w:val="000000" w:themeColor="text1"/>
        </w:rPr>
        <w:t xml:space="preserve"> </w:t>
      </w:r>
      <w:r w:rsidR="001A775B" w:rsidRPr="00920529">
        <w:rPr>
          <w:color w:val="000000" w:themeColor="text1"/>
        </w:rPr>
        <w:t>which</w:t>
      </w:r>
      <w:r w:rsidR="00F44D94" w:rsidRPr="00920529">
        <w:rPr>
          <w:color w:val="000000" w:themeColor="text1"/>
        </w:rPr>
        <w:t xml:space="preserve"> </w:t>
      </w:r>
      <w:r w:rsidR="002006BE" w:rsidRPr="00920529">
        <w:rPr>
          <w:color w:val="000000" w:themeColor="text1"/>
        </w:rPr>
        <w:t xml:space="preserve">can increase </w:t>
      </w:r>
      <w:r w:rsidR="00EF0510" w:rsidRPr="00920529">
        <w:rPr>
          <w:color w:val="000000" w:themeColor="text1"/>
        </w:rPr>
        <w:t>the body heat content</w:t>
      </w:r>
      <w:r w:rsidR="00D75163" w:rsidRPr="00920529">
        <w:rPr>
          <w:color w:val="000000" w:themeColor="text1"/>
        </w:rPr>
        <w:t>.</w:t>
      </w:r>
      <w:r w:rsidR="00763AAB" w:rsidRPr="00920529">
        <w:rPr>
          <w:color w:val="000000" w:themeColor="text1"/>
        </w:rPr>
        <w:fldChar w:fldCharType="begin"/>
      </w:r>
      <w:r w:rsidR="002B5A81" w:rsidRPr="00920529">
        <w:rPr>
          <w:color w:val="000000" w:themeColor="text1"/>
        </w:rPr>
        <w:instrText xml:space="preserve"> ADDIN EN.CITE &lt;EndNote&gt;&lt;Cite&gt;&lt;Author&gt;Nielsen&lt;/Author&gt;&lt;Year&gt;1938&lt;/Year&gt;&lt;RecNum&gt;166&lt;/RecNum&gt;&lt;DisplayText&gt;&lt;style face="superscript"&gt;6&lt;/style&gt;&lt;/DisplayText&gt;&lt;record&gt;&lt;rec-number&gt;166&lt;/rec-number&gt;&lt;foreign-keys&gt;&lt;key app="EN" db-id="f5vwr5zeaadfz6e5f2ap0rxpda5pvwtrsp9p" timestamp="1734648361"&gt;166&lt;/key&gt;&lt;/foreign-keys&gt;&lt;ref-type name="Journal Article"&gt;17&lt;/ref-type&gt;&lt;contributors&gt;&lt;authors&gt;&lt;author&gt;Nielsen, Marius&lt;/author&gt;&lt;/authors&gt;&lt;/contributors&gt;&lt;titles&gt;&lt;title&gt;Die Regulation der Körpertemperatur bei Muskelarbeit&lt;/title&gt;&lt;secondary-title&gt;Scand Arch Physiol&lt;/secondary-title&gt;&lt;/titles&gt;&lt;periodical&gt;&lt;full-title&gt;Scand Arch Physiol&lt;/full-title&gt;&lt;/periodical&gt;&lt;pages&gt;193-230&lt;/pages&gt;&lt;volume&gt;79&lt;/volume&gt;&lt;dates&gt;&lt;year&gt;1938&lt;/year&gt;&lt;/dates&gt;&lt;urls&gt;&lt;/urls&gt;&lt;/record&gt;&lt;/Cite&gt;&lt;/EndNote&gt;</w:instrText>
      </w:r>
      <w:r w:rsidR="00763AAB" w:rsidRPr="00920529">
        <w:rPr>
          <w:color w:val="000000" w:themeColor="text1"/>
        </w:rPr>
        <w:fldChar w:fldCharType="separate"/>
      </w:r>
      <w:r w:rsidR="00763AAB" w:rsidRPr="00920529">
        <w:rPr>
          <w:noProof/>
          <w:color w:val="000000" w:themeColor="text1"/>
          <w:vertAlign w:val="superscript"/>
        </w:rPr>
        <w:t>6</w:t>
      </w:r>
      <w:r w:rsidR="00763AAB" w:rsidRPr="00920529">
        <w:rPr>
          <w:color w:val="000000" w:themeColor="text1"/>
        </w:rPr>
        <w:fldChar w:fldCharType="end"/>
      </w:r>
      <w:r w:rsidR="00A36D82" w:rsidRPr="00920529">
        <w:rPr>
          <w:color w:val="000000" w:themeColor="text1"/>
        </w:rPr>
        <w:t xml:space="preserve"> </w:t>
      </w:r>
      <w:r w:rsidR="004973D1" w:rsidRPr="00920529">
        <w:rPr>
          <w:color w:val="000000" w:themeColor="text1"/>
        </w:rPr>
        <w:t xml:space="preserve">If heat loss pathways are </w:t>
      </w:r>
      <w:r w:rsidR="00EF0510" w:rsidRPr="00920529">
        <w:rPr>
          <w:color w:val="000000" w:themeColor="text1"/>
        </w:rPr>
        <w:t>impeded</w:t>
      </w:r>
      <w:r w:rsidR="005C2834" w:rsidRPr="00920529">
        <w:rPr>
          <w:color w:val="000000" w:themeColor="text1"/>
        </w:rPr>
        <w:t xml:space="preserve"> </w:t>
      </w:r>
      <w:r w:rsidR="00D7431E" w:rsidRPr="00920529">
        <w:rPr>
          <w:color w:val="000000" w:themeColor="text1"/>
        </w:rPr>
        <w:t>(e.g. by</w:t>
      </w:r>
      <w:r w:rsidR="005C2834" w:rsidRPr="00920529">
        <w:rPr>
          <w:color w:val="000000" w:themeColor="text1"/>
        </w:rPr>
        <w:t xml:space="preserve"> </w:t>
      </w:r>
      <w:r w:rsidR="00224060" w:rsidRPr="00920529">
        <w:rPr>
          <w:color w:val="000000" w:themeColor="text1"/>
        </w:rPr>
        <w:t>high ambient temperature</w:t>
      </w:r>
      <w:r w:rsidR="00A63896" w:rsidRPr="00920529">
        <w:rPr>
          <w:color w:val="000000" w:themeColor="text1"/>
        </w:rPr>
        <w:t xml:space="preserve">, high humidity, </w:t>
      </w:r>
      <w:r w:rsidR="003A025F" w:rsidRPr="00920529">
        <w:rPr>
          <w:color w:val="000000" w:themeColor="text1"/>
        </w:rPr>
        <w:t xml:space="preserve">protective </w:t>
      </w:r>
      <w:r w:rsidR="00DD3083" w:rsidRPr="00920529">
        <w:rPr>
          <w:color w:val="000000" w:themeColor="text1"/>
        </w:rPr>
        <w:t>clothing</w:t>
      </w:r>
      <w:r w:rsidR="003A025F" w:rsidRPr="00920529">
        <w:rPr>
          <w:color w:val="000000" w:themeColor="text1"/>
        </w:rPr>
        <w:t xml:space="preserve"> or equipment worn</w:t>
      </w:r>
      <w:r w:rsidR="00D7431E" w:rsidRPr="00920529">
        <w:rPr>
          <w:color w:val="000000" w:themeColor="text1"/>
        </w:rPr>
        <w:t>)</w:t>
      </w:r>
      <w:r w:rsidR="000B7F9B" w:rsidRPr="00920529">
        <w:rPr>
          <w:color w:val="000000" w:themeColor="text1"/>
        </w:rPr>
        <w:t xml:space="preserve">, </w:t>
      </w:r>
      <w:r w:rsidR="00D031B3" w:rsidRPr="00920529">
        <w:rPr>
          <w:color w:val="000000" w:themeColor="text1"/>
        </w:rPr>
        <w:t xml:space="preserve">thermal and </w:t>
      </w:r>
      <w:r w:rsidR="00694E93" w:rsidRPr="00920529">
        <w:rPr>
          <w:color w:val="000000" w:themeColor="text1"/>
        </w:rPr>
        <w:t xml:space="preserve">cardiovascular </w:t>
      </w:r>
      <w:r w:rsidR="00E57718" w:rsidRPr="00920529">
        <w:rPr>
          <w:color w:val="000000" w:themeColor="text1"/>
        </w:rPr>
        <w:t>strain</w:t>
      </w:r>
      <w:r w:rsidR="00CB04D9" w:rsidRPr="00920529">
        <w:rPr>
          <w:color w:val="000000" w:themeColor="text1"/>
        </w:rPr>
        <w:t xml:space="preserve"> will ensue</w:t>
      </w:r>
      <w:r w:rsidR="00CF3214" w:rsidRPr="00920529">
        <w:rPr>
          <w:color w:val="000000" w:themeColor="text1"/>
        </w:rPr>
        <w:t xml:space="preserve"> (i.e. </w:t>
      </w:r>
      <w:r w:rsidR="00E125E7" w:rsidRPr="00920529">
        <w:rPr>
          <w:color w:val="000000" w:themeColor="text1"/>
        </w:rPr>
        <w:t>increased core temperature and heart rate)</w:t>
      </w:r>
      <w:r w:rsidR="00700C25" w:rsidRPr="00920529">
        <w:rPr>
          <w:color w:val="000000" w:themeColor="text1"/>
        </w:rPr>
        <w:t xml:space="preserve">, </w:t>
      </w:r>
      <w:r w:rsidR="008F363D" w:rsidRPr="00920529">
        <w:rPr>
          <w:color w:val="000000" w:themeColor="text1"/>
        </w:rPr>
        <w:t xml:space="preserve">often </w:t>
      </w:r>
      <w:r w:rsidR="008167ED" w:rsidRPr="00920529">
        <w:rPr>
          <w:color w:val="000000" w:themeColor="text1"/>
        </w:rPr>
        <w:t>impair</w:t>
      </w:r>
      <w:r w:rsidR="00707A99" w:rsidRPr="00920529">
        <w:rPr>
          <w:color w:val="000000" w:themeColor="text1"/>
        </w:rPr>
        <w:t>ing</w:t>
      </w:r>
      <w:r w:rsidR="008167ED" w:rsidRPr="00920529">
        <w:rPr>
          <w:color w:val="000000" w:themeColor="text1"/>
        </w:rPr>
        <w:t xml:space="preserve"> </w:t>
      </w:r>
      <w:r w:rsidR="00C56F53" w:rsidRPr="00920529">
        <w:rPr>
          <w:color w:val="000000" w:themeColor="text1"/>
        </w:rPr>
        <w:t xml:space="preserve">exercise </w:t>
      </w:r>
      <w:r w:rsidR="008167ED" w:rsidRPr="00920529">
        <w:rPr>
          <w:color w:val="000000" w:themeColor="text1"/>
        </w:rPr>
        <w:t>performance</w:t>
      </w:r>
      <w:r w:rsidR="00700C25" w:rsidRPr="00920529">
        <w:rPr>
          <w:color w:val="000000" w:themeColor="text1"/>
        </w:rPr>
        <w:t xml:space="preserve"> and</w:t>
      </w:r>
      <w:r w:rsidR="000116EE" w:rsidRPr="00920529">
        <w:rPr>
          <w:color w:val="000000" w:themeColor="text1"/>
        </w:rPr>
        <w:t xml:space="preserve">/or </w:t>
      </w:r>
      <w:r w:rsidR="00904102" w:rsidRPr="00920529">
        <w:rPr>
          <w:color w:val="000000" w:themeColor="text1"/>
        </w:rPr>
        <w:t>causing</w:t>
      </w:r>
      <w:r w:rsidR="008F363D" w:rsidRPr="00920529">
        <w:rPr>
          <w:color w:val="000000" w:themeColor="text1"/>
        </w:rPr>
        <w:t xml:space="preserve"> premature onset of fatigue</w:t>
      </w:r>
      <w:r w:rsidR="000116EE" w:rsidRPr="00920529">
        <w:rPr>
          <w:color w:val="000000" w:themeColor="text1"/>
        </w:rPr>
        <w:t>.</w:t>
      </w:r>
      <w:r w:rsidR="00763807" w:rsidRPr="00920529">
        <w:rPr>
          <w:color w:val="000000" w:themeColor="text1"/>
        </w:rPr>
        <w:fldChar w:fldCharType="begin">
          <w:fldData xml:space="preserve">PEVuZE5vdGU+PENpdGU+PEF1dGhvcj5QaGlsbGlwczwvQXV0aG9yPjxZZWFyPjIwMTg8L1llYXI+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</w:fldData>
        </w:fldChar>
      </w:r>
      <w:r w:rsidR="009554AC" w:rsidRPr="00920529">
        <w:rPr>
          <w:color w:val="000000" w:themeColor="text1"/>
        </w:rPr>
        <w:instrText xml:space="preserve"> ADDIN EN.CITE </w:instrText>
      </w:r>
      <w:r w:rsidR="009554AC" w:rsidRPr="00920529">
        <w:rPr>
          <w:color w:val="000000" w:themeColor="text1"/>
        </w:rPr>
        <w:fldChar w:fldCharType="begin">
          <w:fldData xml:space="preserve">PEVuZE5vdGU+PENpdGU+PEF1dGhvcj5QaGlsbGlwczwvQXV0aG9yPjxZZWFyPjIwMTg8L1llYXI+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</w:fldData>
        </w:fldChar>
      </w:r>
      <w:r w:rsidR="009554AC" w:rsidRPr="00920529">
        <w:rPr>
          <w:color w:val="000000" w:themeColor="text1"/>
        </w:rPr>
        <w:instrText xml:space="preserve"> ADDIN EN.CITE.DATA </w:instrText>
      </w:r>
      <w:r w:rsidR="009554AC" w:rsidRPr="00920529">
        <w:rPr>
          <w:color w:val="000000" w:themeColor="text1"/>
        </w:rPr>
      </w:r>
      <w:r w:rsidR="009554AC" w:rsidRPr="00920529">
        <w:rPr>
          <w:color w:val="000000" w:themeColor="text1"/>
        </w:rPr>
        <w:fldChar w:fldCharType="end"/>
      </w:r>
      <w:r w:rsidR="00763807" w:rsidRPr="00920529">
        <w:rPr>
          <w:color w:val="000000" w:themeColor="text1"/>
        </w:rPr>
      </w:r>
      <w:r w:rsidR="00763807" w:rsidRPr="00920529">
        <w:rPr>
          <w:color w:val="000000" w:themeColor="text1"/>
        </w:rPr>
        <w:fldChar w:fldCharType="separate"/>
      </w:r>
      <w:r w:rsidR="009554AC" w:rsidRPr="00920529">
        <w:rPr>
          <w:noProof/>
          <w:color w:val="000000" w:themeColor="text1"/>
          <w:vertAlign w:val="superscript"/>
        </w:rPr>
        <w:t>7-9</w:t>
      </w:r>
      <w:r w:rsidR="00763807" w:rsidRPr="00920529">
        <w:rPr>
          <w:color w:val="000000" w:themeColor="text1"/>
        </w:rPr>
        <w:fldChar w:fldCharType="end"/>
      </w:r>
      <w:r w:rsidR="00A63896" w:rsidRPr="00920529">
        <w:rPr>
          <w:color w:val="000000" w:themeColor="text1"/>
        </w:rPr>
        <w:t xml:space="preserve"> </w:t>
      </w:r>
      <w:r w:rsidR="00C76CD1" w:rsidRPr="00920529">
        <w:rPr>
          <w:color w:val="000000" w:themeColor="text1"/>
        </w:rPr>
        <w:t xml:space="preserve">Indeed, </w:t>
      </w:r>
      <w:r w:rsidR="004A5BC6" w:rsidRPr="00920529">
        <w:rPr>
          <w:color w:val="000000" w:themeColor="text1"/>
        </w:rPr>
        <w:t>e</w:t>
      </w:r>
      <w:r w:rsidR="00301A7A" w:rsidRPr="00920529">
        <w:rPr>
          <w:color w:val="000000" w:themeColor="text1"/>
        </w:rPr>
        <w:t xml:space="preserve">ndurance </w:t>
      </w:r>
      <w:r w:rsidR="0013417B" w:rsidRPr="00920529">
        <w:rPr>
          <w:color w:val="000000" w:themeColor="text1"/>
        </w:rPr>
        <w:t xml:space="preserve">sports </w:t>
      </w:r>
      <w:r w:rsidR="004F5C94" w:rsidRPr="00920529">
        <w:rPr>
          <w:color w:val="000000" w:themeColor="text1"/>
        </w:rPr>
        <w:t>competition</w:t>
      </w:r>
      <w:r w:rsidR="00301A7A" w:rsidRPr="00920529">
        <w:rPr>
          <w:color w:val="000000" w:themeColor="text1"/>
        </w:rPr>
        <w:t xml:space="preserve"> in the heat</w:t>
      </w:r>
      <w:r w:rsidR="00DA7F06" w:rsidRPr="00920529">
        <w:rPr>
          <w:color w:val="000000" w:themeColor="text1"/>
        </w:rPr>
        <w:t xml:space="preserve"> </w:t>
      </w:r>
      <w:r w:rsidR="00D85403" w:rsidRPr="00920529">
        <w:rPr>
          <w:color w:val="000000" w:themeColor="text1"/>
        </w:rPr>
        <w:t>has seen</w:t>
      </w:r>
      <w:r w:rsidR="001F5ADA" w:rsidRPr="00920529">
        <w:rPr>
          <w:color w:val="000000" w:themeColor="text1"/>
        </w:rPr>
        <w:t xml:space="preserve"> elite athletes present</w:t>
      </w:r>
      <w:r w:rsidR="00D41339" w:rsidRPr="00920529">
        <w:rPr>
          <w:color w:val="000000" w:themeColor="text1"/>
        </w:rPr>
        <w:t xml:space="preserve"> core temperatures </w:t>
      </w:r>
      <w:r w:rsidR="00D85403" w:rsidRPr="00920529">
        <w:rPr>
          <w:color w:val="000000" w:themeColor="text1"/>
        </w:rPr>
        <w:t>≥40</w:t>
      </w:r>
      <w:r w:rsidR="00C10EF2" w:rsidRPr="00920529">
        <w:rPr>
          <w:color w:val="000000" w:themeColor="text1"/>
        </w:rPr>
        <w:t xml:space="preserve"> </w:t>
      </w:r>
      <w:r w:rsidR="00D85403" w:rsidRPr="00920529">
        <w:rPr>
          <w:color w:val="000000" w:themeColor="text1"/>
        </w:rPr>
        <w:t>°C</w:t>
      </w:r>
      <w:r w:rsidR="001F5ADA" w:rsidRPr="00920529">
        <w:rPr>
          <w:color w:val="000000" w:themeColor="text1"/>
        </w:rPr>
        <w:t>.</w:t>
      </w:r>
      <w:r w:rsidR="001F5ADA" w:rsidRPr="00920529">
        <w:rPr>
          <w:color w:val="000000" w:themeColor="text1"/>
        </w:rPr>
        <w:fldChar w:fldCharType="begin">
          <w:fldData xml:space="preserve">PEVuZE5vdGU+PENpdGU+PEF1dGhvcj5TdGV2ZW5zPC9BdXRob3I+PFllYXI+MjAyMDwvWWVhcj48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</w:fldData>
        </w:fldChar>
      </w:r>
      <w:r w:rsidR="009554AC" w:rsidRPr="00920529">
        <w:rPr>
          <w:color w:val="000000" w:themeColor="text1"/>
        </w:rPr>
        <w:instrText xml:space="preserve"> ADDIN EN.CITE </w:instrText>
      </w:r>
      <w:r w:rsidR="009554AC" w:rsidRPr="00920529">
        <w:rPr>
          <w:color w:val="000000" w:themeColor="text1"/>
        </w:rPr>
        <w:fldChar w:fldCharType="begin">
          <w:fldData xml:space="preserve">PEVuZE5vdGU+PENpdGU+PEF1dGhvcj5TdGV2ZW5zPC9BdXRob3I+PFllYXI+MjAyMDwvWWVhcj48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</w:fldData>
        </w:fldChar>
      </w:r>
      <w:r w:rsidR="009554AC" w:rsidRPr="00920529">
        <w:rPr>
          <w:color w:val="000000" w:themeColor="text1"/>
        </w:rPr>
        <w:instrText xml:space="preserve"> ADDIN EN.CITE.DATA </w:instrText>
      </w:r>
      <w:r w:rsidR="009554AC" w:rsidRPr="00920529">
        <w:rPr>
          <w:color w:val="000000" w:themeColor="text1"/>
        </w:rPr>
      </w:r>
      <w:r w:rsidR="009554AC" w:rsidRPr="00920529">
        <w:rPr>
          <w:color w:val="000000" w:themeColor="text1"/>
        </w:rPr>
        <w:fldChar w:fldCharType="end"/>
      </w:r>
      <w:r w:rsidR="001F5ADA" w:rsidRPr="00920529">
        <w:rPr>
          <w:color w:val="000000" w:themeColor="text1"/>
        </w:rPr>
      </w:r>
      <w:r w:rsidR="001F5ADA" w:rsidRPr="00920529">
        <w:rPr>
          <w:color w:val="000000" w:themeColor="text1"/>
        </w:rPr>
        <w:fldChar w:fldCharType="separate"/>
      </w:r>
      <w:r w:rsidR="009554AC" w:rsidRPr="00920529">
        <w:rPr>
          <w:noProof/>
          <w:color w:val="000000" w:themeColor="text1"/>
          <w:vertAlign w:val="superscript"/>
        </w:rPr>
        <w:t>10,11</w:t>
      </w:r>
      <w:r w:rsidR="001F5ADA" w:rsidRPr="00920529">
        <w:rPr>
          <w:color w:val="000000" w:themeColor="text1"/>
        </w:rPr>
        <w:fldChar w:fldCharType="end"/>
      </w:r>
      <w:r w:rsidR="001F5ADA" w:rsidRPr="00920529">
        <w:rPr>
          <w:color w:val="000000" w:themeColor="text1"/>
        </w:rPr>
        <w:t xml:space="preserve"> </w:t>
      </w:r>
      <w:r w:rsidR="00D112FC" w:rsidRPr="00920529">
        <w:rPr>
          <w:color w:val="000000" w:themeColor="text1"/>
        </w:rPr>
        <w:t xml:space="preserve">In a recent </w:t>
      </w:r>
      <w:r w:rsidR="0076388E" w:rsidRPr="00920529">
        <w:rPr>
          <w:color w:val="000000" w:themeColor="text1"/>
        </w:rPr>
        <w:t xml:space="preserve">review </w:t>
      </w:r>
      <w:r w:rsidR="00760619" w:rsidRPr="00920529">
        <w:rPr>
          <w:color w:val="000000" w:themeColor="text1"/>
        </w:rPr>
        <w:t xml:space="preserve">on </w:t>
      </w:r>
      <w:r w:rsidR="001C4AA4" w:rsidRPr="00920529">
        <w:rPr>
          <w:color w:val="000000" w:themeColor="text1"/>
        </w:rPr>
        <w:t>athletes competing in sport</w:t>
      </w:r>
      <w:r w:rsidR="00224D81" w:rsidRPr="00920529">
        <w:rPr>
          <w:color w:val="000000" w:themeColor="text1"/>
        </w:rPr>
        <w:t>s</w:t>
      </w:r>
      <w:r w:rsidR="001C4AA4" w:rsidRPr="00920529">
        <w:rPr>
          <w:color w:val="000000" w:themeColor="text1"/>
        </w:rPr>
        <w:t xml:space="preserve"> competition</w:t>
      </w:r>
      <w:r w:rsidR="00224D81" w:rsidRPr="00920529">
        <w:rPr>
          <w:color w:val="000000" w:themeColor="text1"/>
        </w:rPr>
        <w:t>s</w:t>
      </w:r>
      <w:r w:rsidR="001C4AA4" w:rsidRPr="00920529">
        <w:rPr>
          <w:color w:val="000000" w:themeColor="text1"/>
        </w:rPr>
        <w:t xml:space="preserve">, </w:t>
      </w:r>
      <w:r w:rsidR="00395297" w:rsidRPr="00920529">
        <w:rPr>
          <w:color w:val="000000" w:themeColor="text1"/>
        </w:rPr>
        <w:t xml:space="preserve">11.9% of </w:t>
      </w:r>
      <w:r w:rsidR="00065744" w:rsidRPr="00920529">
        <w:rPr>
          <w:color w:val="000000" w:themeColor="text1"/>
        </w:rPr>
        <w:t xml:space="preserve">1,450 </w:t>
      </w:r>
      <w:r w:rsidR="00395297" w:rsidRPr="00920529">
        <w:rPr>
          <w:color w:val="000000" w:themeColor="text1"/>
        </w:rPr>
        <w:t>athletes experience</w:t>
      </w:r>
      <w:r w:rsidR="004A210A" w:rsidRPr="00920529">
        <w:rPr>
          <w:color w:val="000000" w:themeColor="text1"/>
        </w:rPr>
        <w:t>d</w:t>
      </w:r>
      <w:r w:rsidR="00395297" w:rsidRPr="00920529">
        <w:rPr>
          <w:color w:val="000000" w:themeColor="text1"/>
        </w:rPr>
        <w:t xml:space="preserve"> a core temperature </w:t>
      </w:r>
      <w:r w:rsidR="004A210A" w:rsidRPr="00920529">
        <w:rPr>
          <w:color w:val="000000" w:themeColor="text1"/>
        </w:rPr>
        <w:t>≥40</w:t>
      </w:r>
      <w:r w:rsidR="00C10EF2" w:rsidRPr="00920529">
        <w:rPr>
          <w:color w:val="000000" w:themeColor="text1"/>
        </w:rPr>
        <w:t xml:space="preserve"> </w:t>
      </w:r>
      <w:r w:rsidR="003B35BE" w:rsidRPr="00920529">
        <w:rPr>
          <w:color w:val="000000" w:themeColor="text1"/>
        </w:rPr>
        <w:t xml:space="preserve">°C, and 2.8% of those </w:t>
      </w:r>
      <w:r w:rsidR="004E0B04" w:rsidRPr="00920529">
        <w:rPr>
          <w:color w:val="000000" w:themeColor="text1"/>
        </w:rPr>
        <w:t xml:space="preserve">experienced symptoms of </w:t>
      </w:r>
      <w:r w:rsidR="005E3DA5" w:rsidRPr="00920529">
        <w:rPr>
          <w:color w:val="000000" w:themeColor="text1"/>
        </w:rPr>
        <w:t xml:space="preserve">exertional </w:t>
      </w:r>
      <w:r w:rsidR="004E0B04" w:rsidRPr="00920529">
        <w:rPr>
          <w:color w:val="000000" w:themeColor="text1"/>
        </w:rPr>
        <w:t>heat illness.</w:t>
      </w:r>
      <w:r w:rsidR="004E0B04" w:rsidRPr="00920529">
        <w:rPr>
          <w:color w:val="000000" w:themeColor="text1"/>
        </w:rPr>
        <w:fldChar w:fldCharType="begin">
          <w:fldData xml:space="preserve">PEVuZE5vdGU+PENpdGU+PEF1dGhvcj5TaW5naDwvQXV0aG9yPjxZZWFyPjIwMjM8L1llYXI+PFJl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</w:fldData>
        </w:fldChar>
      </w:r>
      <w:r w:rsidR="009554AC" w:rsidRPr="00920529">
        <w:rPr>
          <w:color w:val="000000" w:themeColor="text1"/>
        </w:rPr>
        <w:instrText xml:space="preserve"> ADDIN EN.CITE </w:instrText>
      </w:r>
      <w:r w:rsidR="009554AC" w:rsidRPr="00920529">
        <w:rPr>
          <w:color w:val="000000" w:themeColor="text1"/>
        </w:rPr>
        <w:fldChar w:fldCharType="begin">
          <w:fldData xml:space="preserve">PEVuZE5vdGU+PENpdGU+PEF1dGhvcj5TaW5naDwvQXV0aG9yPjxZZWFyPjIwMjM8L1llYXI+PFJl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</w:fldData>
        </w:fldChar>
      </w:r>
      <w:r w:rsidR="009554AC" w:rsidRPr="00920529">
        <w:rPr>
          <w:color w:val="000000" w:themeColor="text1"/>
        </w:rPr>
        <w:instrText xml:space="preserve"> ADDIN EN.CITE.DATA </w:instrText>
      </w:r>
      <w:r w:rsidR="009554AC" w:rsidRPr="00920529">
        <w:rPr>
          <w:color w:val="000000" w:themeColor="text1"/>
        </w:rPr>
      </w:r>
      <w:r w:rsidR="009554AC" w:rsidRPr="00920529">
        <w:rPr>
          <w:color w:val="000000" w:themeColor="text1"/>
        </w:rPr>
        <w:fldChar w:fldCharType="end"/>
      </w:r>
      <w:r w:rsidR="004E0B04" w:rsidRPr="00920529">
        <w:rPr>
          <w:color w:val="000000" w:themeColor="text1"/>
        </w:rPr>
      </w:r>
      <w:r w:rsidR="004E0B04" w:rsidRPr="00920529">
        <w:rPr>
          <w:color w:val="000000" w:themeColor="text1"/>
        </w:rPr>
        <w:fldChar w:fldCharType="separate"/>
      </w:r>
      <w:r w:rsidR="009554AC" w:rsidRPr="00920529">
        <w:rPr>
          <w:noProof/>
          <w:color w:val="000000" w:themeColor="text1"/>
          <w:vertAlign w:val="superscript"/>
        </w:rPr>
        <w:t>12</w:t>
      </w:r>
      <w:r w:rsidR="004E0B04" w:rsidRPr="00920529">
        <w:rPr>
          <w:color w:val="000000" w:themeColor="text1"/>
        </w:rPr>
        <w:fldChar w:fldCharType="end"/>
      </w:r>
    </w:p>
    <w:p w14:paraId="1C3748CF" w14:textId="77777777" w:rsidR="0099162E" w:rsidRPr="00920529" w:rsidRDefault="0099162E" w:rsidP="00BA16AA">
      <w:pPr>
        <w:spacing w:after="0"/>
        <w:jc w:val="both"/>
        <w:rPr>
          <w:color w:val="000000" w:themeColor="text1"/>
        </w:rPr>
      </w:pPr>
    </w:p>
    <w:p w14:paraId="2AA27396" w14:textId="5CB3670C" w:rsidR="0099162E" w:rsidRPr="00920529" w:rsidRDefault="00E76641" w:rsidP="00BA16AA">
      <w:pPr>
        <w:spacing w:after="0"/>
        <w:jc w:val="both"/>
        <w:rPr>
          <w:color w:val="000000" w:themeColor="text1"/>
        </w:rPr>
      </w:pPr>
      <w:r w:rsidRPr="00920529">
        <w:rPr>
          <w:color w:val="000000" w:themeColor="text1"/>
        </w:rPr>
        <w:t xml:space="preserve">Cooling </w:t>
      </w:r>
      <w:r w:rsidR="00040258" w:rsidRPr="00920529">
        <w:rPr>
          <w:color w:val="000000" w:themeColor="text1"/>
        </w:rPr>
        <w:t>strategies</w:t>
      </w:r>
      <w:r w:rsidR="00D67549" w:rsidRPr="00920529">
        <w:rPr>
          <w:color w:val="000000" w:themeColor="text1"/>
        </w:rPr>
        <w:t xml:space="preserve"> (e.g., cold-water immersion,</w:t>
      </w:r>
      <w:r w:rsidR="00D67549" w:rsidRPr="00920529">
        <w:rPr>
          <w:color w:val="000000" w:themeColor="text1"/>
        </w:rPr>
        <w:fldChar w:fldCharType="begin"/>
      </w:r>
      <w:r w:rsidR="00B82386" w:rsidRPr="00920529">
        <w:rPr>
          <w:color w:val="000000" w:themeColor="text1"/>
        </w:rPr>
        <w:instrText xml:space="preserve"> ADDIN EN.CITE &lt;EndNote&gt;&lt;Cite&gt;&lt;Author&gt;Moore&lt;/Author&gt;&lt;Year&gt;1970&lt;/Year&gt;&lt;RecNum&gt;102&lt;/RecNum&gt;&lt;DisplayText&gt;&lt;style face="superscript"&gt;13&lt;/style&gt;&lt;/DisplayText&gt;&lt;record&gt;&lt;rec-number&gt;102&lt;/rec-number&gt;&lt;foreign-keys&gt;&lt;key app="EN" db-id="f5vwr5zeaadfz6e5f2ap0rxpda5pvwtrsp9p" timestamp="1725511864"&gt;102&lt;/key&gt;&lt;/foreign-keys&gt;&lt;ref-type name="Journal Article"&gt;17&lt;/ref-type&gt;&lt;contributors&gt;&lt;authors&gt;&lt;author&gt;Moore, T. O.&lt;/author&gt;&lt;author&gt;Bernauer, E. M.&lt;/author&gt;&lt;author&gt;Seto, G.&lt;/author&gt;&lt;author&gt;Park, Y. S.&lt;/author&gt;&lt;author&gt;Hong, S. K.&lt;/author&gt;&lt;author&gt;Hayashi, E. M.&lt;/author&gt;&lt;/authors&gt;&lt;/contributors&gt;&lt;titles&gt;&lt;title&gt;Effect of immersion at different water temperatures on graded exercise performance in man&lt;/title&gt;&lt;secondary-title&gt;Aerosp Med&lt;/secondary-title&gt;&lt;alt-title&gt;Aerospace medicine&lt;/alt-title&gt;&lt;/titles&gt;&lt;periodical&gt;&lt;full-title&gt;Aerosp Med&lt;/full-title&gt;&lt;abbr-1&gt;Aerospace medicine&lt;/abbr-1&gt;&lt;/periodical&gt;&lt;alt-periodical&gt;&lt;full-title&gt;Aerosp Med&lt;/full-title&gt;&lt;abbr-1&gt;Aerospace medicine&lt;/abbr-1&gt;&lt;/alt-periodical&gt;&lt;pages&gt;1404-8&lt;/pages&gt;&lt;volume&gt;41&lt;/volume&gt;&lt;number&gt;12&lt;/number&gt;&lt;edition&gt;1970/12/01&lt;/edition&gt;&lt;keywords&gt;&lt;keyword&gt;Adaptation, Physiological&lt;/keyword&gt;&lt;keyword&gt;Adult&lt;/keyword&gt;&lt;keyword&gt;Carbon Dioxide/biosynthesis&lt;/keyword&gt;&lt;keyword&gt;Cold Temperature&lt;/keyword&gt;&lt;keyword&gt;Heart Rate&lt;/keyword&gt;&lt;keyword&gt;Humans&lt;/keyword&gt;&lt;keyword&gt;*Immersion&lt;/keyword&gt;&lt;keyword&gt;Lung/physiology&lt;/keyword&gt;&lt;keyword&gt;Male&lt;/keyword&gt;&lt;keyword&gt;Oxygen Consumption&lt;/keyword&gt;&lt;keyword&gt;*Physical Exertion&lt;/keyword&gt;&lt;keyword&gt;Respiration&lt;/keyword&gt;&lt;keyword&gt;Rest&lt;/keyword&gt;&lt;keyword&gt;*Temperature&lt;/keyword&gt;&lt;keyword&gt;Water&lt;/keyword&gt;&lt;/keywords&gt;&lt;dates&gt;&lt;year&gt;1970&lt;/year&gt;&lt;pub-dates&gt;&lt;date&gt;Dec&lt;/date&gt;&lt;/pub-dates&gt;&lt;/dates&gt;&lt;isbn&gt;0001-9402 (Print)&amp;#xD;0001-9402&lt;/isbn&gt;&lt;accession-num&gt;5482613&lt;/accession-num&gt;&lt;urls&gt;&lt;/urls&gt;&lt;remote-database-provider&gt;NLM&lt;/remote-database-provider&gt;&lt;language&gt;eng&lt;/language&gt;&lt;/record&gt;&lt;/Cite&gt;&lt;/EndNote&gt;</w:instrText>
      </w:r>
      <w:r w:rsidR="00D67549" w:rsidRPr="00920529">
        <w:rPr>
          <w:color w:val="000000" w:themeColor="text1"/>
        </w:rPr>
        <w:fldChar w:fldCharType="separate"/>
      </w:r>
      <w:r w:rsidR="00B82386" w:rsidRPr="00920529">
        <w:rPr>
          <w:noProof/>
          <w:color w:val="000000" w:themeColor="text1"/>
          <w:vertAlign w:val="superscript"/>
        </w:rPr>
        <w:t>13</w:t>
      </w:r>
      <w:r w:rsidR="00D67549" w:rsidRPr="00920529">
        <w:rPr>
          <w:color w:val="000000" w:themeColor="text1"/>
        </w:rPr>
        <w:fldChar w:fldCharType="end"/>
      </w:r>
      <w:r w:rsidR="00D67549" w:rsidRPr="00920529">
        <w:rPr>
          <w:color w:val="000000" w:themeColor="text1"/>
        </w:rPr>
        <w:t xml:space="preserve"> cooling vests,</w:t>
      </w:r>
      <w:r w:rsidR="00D67549" w:rsidRPr="00920529">
        <w:rPr>
          <w:color w:val="000000" w:themeColor="text1"/>
        </w:rPr>
        <w:fldChar w:fldCharType="begin"/>
      </w:r>
      <w:r w:rsidR="00B82386" w:rsidRPr="00920529">
        <w:rPr>
          <w:color w:val="000000" w:themeColor="text1"/>
        </w:rPr>
        <w:instrText xml:space="preserve"> ADDIN EN.CITE &lt;EndNote&gt;&lt;Cite&gt;&lt;Author&gt;Taylor&lt;/Author&gt;&lt;Year&gt;2019&lt;/Year&gt;&lt;RecNum&gt;103&lt;/RecNum&gt;&lt;DisplayText&gt;&lt;style face="superscript"&gt;14&lt;/style&gt;&lt;/DisplayText&gt;&lt;record&gt;&lt;rec-number&gt;103&lt;/rec-number&gt;&lt;foreign-keys&gt;&lt;key app="EN" db-id="f5vwr5zeaadfz6e5f2ap0rxpda5pvwtrsp9p" timestamp="1725511957"&gt;103&lt;/key&gt;&lt;/foreign-keys&gt;&lt;ref-type name="Journal Article"&gt;17&lt;/ref-type&gt;&lt;contributors&gt;&lt;authors&gt;&lt;author&gt;Taylor, L.&lt;/author&gt;&lt;author&gt;Stevens, C. J.&lt;/author&gt;&lt;author&gt;Thornton, H. R.&lt;/author&gt;&lt;author&gt;Poulos, N.&lt;/author&gt;&lt;author&gt;Chrismas, B. C. R.&lt;/author&gt;&lt;/authors&gt;&lt;/contributors&gt;&lt;titles&gt;&lt;title&gt;Limiting the rise in core temperature during a rugby sevens warm-up with an ice vest&lt;/title&gt;&lt;secondary-title&gt;Int J Sports Physiol Perform&lt;/secondary-title&gt;&lt;alt-title&gt;International journal of sports physiology and performance&lt;/alt-title&gt;&lt;/titles&gt;&lt;alt-periodical&gt;&lt;full-title&gt;International journal of sports physiology and performance&lt;/full-title&gt;&lt;/alt-periodical&gt;&lt;pages&gt;1212-1218&lt;/pages&gt;&lt;volume&gt;14&lt;/volume&gt;&lt;number&gt;9&lt;/number&gt;&lt;edition&gt;2019/03/07&lt;/edition&gt;&lt;keywords&gt;&lt;keyword&gt;cooling&lt;/keyword&gt;&lt;keyword&gt;elite&lt;/keyword&gt;&lt;keyword&gt;heat&lt;/keyword&gt;&lt;keyword&gt;hyperthermia&lt;/keyword&gt;&lt;keyword&gt;telemetric&lt;/keyword&gt;&lt;/keywords&gt;&lt;dates&gt;&lt;year&gt;2019&lt;/year&gt;&lt;pub-dates&gt;&lt;date&gt;Oct 1&lt;/date&gt;&lt;/pub-dates&gt;&lt;/dates&gt;&lt;isbn&gt;1555-0265&lt;/isbn&gt;&lt;accession-num&gt;30840530&lt;/accession-num&gt;&lt;urls&gt;&lt;/urls&gt;&lt;electronic-resource-num&gt;10.1123/ijspp.2018-0821&lt;/electronic-resource-num&gt;&lt;remote-database-provider&gt;NLM&lt;/remote-database-provider&gt;&lt;language&gt;eng&lt;/language&gt;&lt;/record&gt;&lt;/Cite&gt;&lt;/EndNote&gt;</w:instrText>
      </w:r>
      <w:r w:rsidR="00D67549" w:rsidRPr="00920529">
        <w:rPr>
          <w:color w:val="000000" w:themeColor="text1"/>
        </w:rPr>
        <w:fldChar w:fldCharType="separate"/>
      </w:r>
      <w:r w:rsidR="00B82386" w:rsidRPr="00920529">
        <w:rPr>
          <w:noProof/>
          <w:color w:val="000000" w:themeColor="text1"/>
          <w:vertAlign w:val="superscript"/>
        </w:rPr>
        <w:t>14</w:t>
      </w:r>
      <w:r w:rsidR="00D67549" w:rsidRPr="00920529">
        <w:rPr>
          <w:color w:val="000000" w:themeColor="text1"/>
        </w:rPr>
        <w:fldChar w:fldCharType="end"/>
      </w:r>
      <w:r w:rsidR="00D67549" w:rsidRPr="00920529">
        <w:rPr>
          <w:color w:val="000000" w:themeColor="text1"/>
        </w:rPr>
        <w:t xml:space="preserve"> cold drinks</w:t>
      </w:r>
      <w:r w:rsidR="00D67549" w:rsidRPr="00920529">
        <w:rPr>
          <w:color w:val="000000" w:themeColor="text1"/>
        </w:rPr>
        <w:fldChar w:fldCharType="begin"/>
      </w:r>
      <w:r w:rsidR="00B82386" w:rsidRPr="00920529">
        <w:rPr>
          <w:color w:val="000000" w:themeColor="text1"/>
        </w:rPr>
        <w:instrText xml:space="preserve"> ADDIN EN.CITE &lt;EndNote&gt;&lt;Cite&gt;&lt;Author&gt;Lee&lt;/Author&gt;&lt;Year&gt;2008&lt;/Year&gt;&lt;RecNum&gt;104&lt;/RecNum&gt;&lt;DisplayText&gt;&lt;style face="superscript"&gt;15&lt;/style&gt;&lt;/DisplayText&gt;&lt;record&gt;&lt;rec-number&gt;104&lt;/rec-number&gt;&lt;foreign-keys&gt;&lt;key app="EN" db-id="f5vwr5zeaadfz6e5f2ap0rxpda5pvwtrsp9p" timestamp="1725512065"&gt;104&lt;/key&gt;&lt;/foreign-keys&gt;&lt;ref-type name="Journal Article"&gt;17&lt;/ref-type&gt;&lt;contributors&gt;&lt;authors&gt;&lt;author&gt;Lee, J. K.&lt;/author&gt;&lt;author&gt;Shirreffs, S. M.&lt;/author&gt;&lt;author&gt;Maughan, R. J.&lt;/author&gt;&lt;/authors&gt;&lt;/contributors&gt;&lt;auth-address&gt;School of Sport &amp;amp; Exercise Sciences, Loughborough University, Leicestershire, United Kingdom.&lt;/auth-address&gt;&lt;titles&gt;&lt;title&gt;Cold drink ingestion improves exercise endurance capacity in the heat&lt;/title&gt;&lt;secondary-title&gt;Med Sci Sports Exerc&lt;/secondary-title&gt;&lt;alt-title&gt;Medicine and science in sports and exercise&lt;/alt-title&gt;&lt;/titles&gt;&lt;periodical&gt;&lt;full-title&gt;Med Sci Sports Exerc&lt;/full-title&gt;&lt;/periodical&gt;&lt;alt-periodical&gt;&lt;full-title&gt;Medicine and Science in Sports and Exercise&lt;/full-title&gt;&lt;/alt-periodical&gt;&lt;pages&gt;1637-44&lt;/pages&gt;&lt;volume&gt;40&lt;/volume&gt;&lt;number&gt;9&lt;/number&gt;&lt;edition&gt;2008/08/08&lt;/edition&gt;&lt;keywords&gt;&lt;keyword&gt;Adolescent&lt;/keyword&gt;&lt;keyword&gt;Adult&lt;/keyword&gt;&lt;keyword&gt;Body Temperature&lt;/keyword&gt;&lt;keyword&gt;Cold Temperature&lt;/keyword&gt;&lt;keyword&gt;Drinking/*physiology&lt;/keyword&gt;&lt;keyword&gt;*Exercise Test&lt;/keyword&gt;&lt;keyword&gt;Exercise Tolerance/*physiology&lt;/keyword&gt;&lt;keyword&gt;*Hot Temperature&lt;/keyword&gt;&lt;keyword&gt;Humans&lt;/keyword&gt;&lt;keyword&gt;Male&lt;/keyword&gt;&lt;keyword&gt;Water-Electrolyte Balance&lt;/keyword&gt;&lt;keyword&gt;Young Adult&lt;/keyword&gt;&lt;/keywords&gt;&lt;dates&gt;&lt;year&gt;2008&lt;/year&gt;&lt;pub-dates&gt;&lt;date&gt;Sep&lt;/date&gt;&lt;/pub-dates&gt;&lt;/dates&gt;&lt;isbn&gt;0195-9131&lt;/isbn&gt;&lt;accession-num&gt;18685527&lt;/accession-num&gt;&lt;urls&gt;&lt;/urls&gt;&lt;electronic-resource-num&gt;10.1249/MSS.0b013e318178465d&lt;/electronic-resource-num&gt;&lt;remote-database-provider&gt;NLM&lt;/remote-database-provider&gt;&lt;language&gt;eng&lt;/language&gt;&lt;/record&gt;&lt;/Cite&gt;&lt;/EndNote&gt;</w:instrText>
      </w:r>
      <w:r w:rsidR="00D67549" w:rsidRPr="00920529">
        <w:rPr>
          <w:color w:val="000000" w:themeColor="text1"/>
        </w:rPr>
        <w:fldChar w:fldCharType="separate"/>
      </w:r>
      <w:r w:rsidR="00B82386" w:rsidRPr="00920529">
        <w:rPr>
          <w:noProof/>
          <w:color w:val="000000" w:themeColor="text1"/>
          <w:vertAlign w:val="superscript"/>
        </w:rPr>
        <w:t>15</w:t>
      </w:r>
      <w:r w:rsidR="00D67549" w:rsidRPr="00920529">
        <w:rPr>
          <w:color w:val="000000" w:themeColor="text1"/>
        </w:rPr>
        <w:fldChar w:fldCharType="end"/>
      </w:r>
      <w:r w:rsidR="00D67549" w:rsidRPr="00920529">
        <w:rPr>
          <w:color w:val="000000" w:themeColor="text1"/>
        </w:rPr>
        <w:t xml:space="preserve"> etc.) can mitigate some</w:t>
      </w:r>
      <w:r w:rsidR="0033780D" w:rsidRPr="00920529">
        <w:rPr>
          <w:color w:val="000000" w:themeColor="text1"/>
        </w:rPr>
        <w:fldChar w:fldCharType="begin">
          <w:fldData xml:space="preserve">PEVuZE5vdGU+PENpdGU+PEF1dGhvcj52YW4gZGUgS2Vya2hvZjwvQXV0aG9yPjxZZWFyPjIwMjQ8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</w:fldData>
        </w:fldChar>
      </w:r>
      <w:r w:rsidR="00B82386" w:rsidRPr="00920529">
        <w:rPr>
          <w:color w:val="000000" w:themeColor="text1"/>
        </w:rPr>
        <w:instrText xml:space="preserve"> ADDIN EN.CITE </w:instrText>
      </w:r>
      <w:r w:rsidR="00B82386" w:rsidRPr="00920529">
        <w:rPr>
          <w:color w:val="000000" w:themeColor="text1"/>
        </w:rPr>
        <w:fldChar w:fldCharType="begin">
          <w:fldData xml:space="preserve">PEVuZE5vdGU+PENpdGU+PEF1dGhvcj52YW4gZGUgS2Vya2hvZjwvQXV0aG9yPjxZZWFyPjIwMjQ8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</w:fldData>
        </w:fldChar>
      </w:r>
      <w:r w:rsidR="00B82386" w:rsidRPr="00920529">
        <w:rPr>
          <w:color w:val="000000" w:themeColor="text1"/>
        </w:rPr>
        <w:instrText xml:space="preserve"> ADDIN EN.CITE.DATA </w:instrText>
      </w:r>
      <w:r w:rsidR="00B82386" w:rsidRPr="00920529">
        <w:rPr>
          <w:color w:val="000000" w:themeColor="text1"/>
        </w:rPr>
      </w:r>
      <w:r w:rsidR="00B82386" w:rsidRPr="00920529">
        <w:rPr>
          <w:color w:val="000000" w:themeColor="text1"/>
        </w:rPr>
        <w:fldChar w:fldCharType="end"/>
      </w:r>
      <w:r w:rsidR="0033780D" w:rsidRPr="00920529">
        <w:rPr>
          <w:color w:val="000000" w:themeColor="text1"/>
        </w:rPr>
      </w:r>
      <w:r w:rsidR="0033780D" w:rsidRPr="00920529">
        <w:rPr>
          <w:color w:val="000000" w:themeColor="text1"/>
        </w:rPr>
        <w:fldChar w:fldCharType="separate"/>
      </w:r>
      <w:r w:rsidR="00B82386" w:rsidRPr="00920529">
        <w:rPr>
          <w:noProof/>
          <w:color w:val="000000" w:themeColor="text1"/>
          <w:vertAlign w:val="superscript"/>
        </w:rPr>
        <w:t>16</w:t>
      </w:r>
      <w:r w:rsidR="0033780D" w:rsidRPr="00920529">
        <w:rPr>
          <w:color w:val="000000" w:themeColor="text1"/>
        </w:rPr>
        <w:fldChar w:fldCharType="end"/>
      </w:r>
      <w:r w:rsidR="00D67549" w:rsidRPr="00920529">
        <w:rPr>
          <w:color w:val="000000" w:themeColor="text1"/>
        </w:rPr>
        <w:t xml:space="preserve"> of the detrimental effects of heat on performance and </w:t>
      </w:r>
      <w:r w:rsidR="008007C7" w:rsidRPr="00920529">
        <w:rPr>
          <w:color w:val="000000" w:themeColor="text1"/>
        </w:rPr>
        <w:t xml:space="preserve">are </w:t>
      </w:r>
      <w:r w:rsidR="00D67549" w:rsidRPr="00920529">
        <w:rPr>
          <w:color w:val="000000" w:themeColor="text1"/>
        </w:rPr>
        <w:t>widely adopted</w:t>
      </w:r>
      <w:r w:rsidR="00D76287" w:rsidRPr="00920529">
        <w:rPr>
          <w:color w:val="000000" w:themeColor="text1"/>
        </w:rPr>
        <w:t>, with 52-</w:t>
      </w:r>
      <w:r w:rsidR="00697AD5" w:rsidRPr="00920529">
        <w:rPr>
          <w:color w:val="000000" w:themeColor="text1"/>
        </w:rPr>
        <w:t>8</w:t>
      </w:r>
      <w:r w:rsidR="00D76287" w:rsidRPr="00920529">
        <w:rPr>
          <w:color w:val="000000" w:themeColor="text1"/>
        </w:rPr>
        <w:t>0% of athletes using cooling strategies across four major</w:t>
      </w:r>
      <w:r w:rsidR="00697AD5" w:rsidRPr="00920529">
        <w:rPr>
          <w:color w:val="000000" w:themeColor="text1"/>
        </w:rPr>
        <w:t xml:space="preserve"> sporting</w:t>
      </w:r>
      <w:r w:rsidR="00D76287" w:rsidRPr="00920529">
        <w:rPr>
          <w:color w:val="000000" w:themeColor="text1"/>
        </w:rPr>
        <w:t xml:space="preserve"> champ</w:t>
      </w:r>
      <w:r w:rsidR="00697AD5" w:rsidRPr="00920529">
        <w:rPr>
          <w:color w:val="000000" w:themeColor="text1"/>
        </w:rPr>
        <w:t>ionships</w:t>
      </w:r>
      <w:r w:rsidR="00D67549" w:rsidRPr="00920529">
        <w:rPr>
          <w:color w:val="000000" w:themeColor="text1"/>
        </w:rPr>
        <w:t>.</w:t>
      </w:r>
      <w:r w:rsidR="00D67549" w:rsidRPr="00920529">
        <w:rPr>
          <w:color w:val="000000" w:themeColor="text1"/>
        </w:rPr>
        <w:fldChar w:fldCharType="begin"/>
      </w:r>
      <w:r w:rsidR="00B82386" w:rsidRPr="00920529">
        <w:rPr>
          <w:color w:val="000000" w:themeColor="text1"/>
        </w:rPr>
        <w:instrText xml:space="preserve"> ADDIN EN.CITE &lt;EndNote&gt;&lt;Cite&gt;&lt;Author&gt;Esh&lt;/Author&gt;&lt;Year&gt;2024&lt;/Year&gt;&lt;RecNum&gt;100&lt;/RecNum&gt;&lt;DisplayText&gt;&lt;style face="superscript"&gt;17&lt;/style&gt;&lt;/DisplayText&gt;&lt;record&gt;&lt;rec-number&gt;100&lt;/rec-number&gt;&lt;foreign-keys&gt;&lt;key app="EN" db-id="f5vwr5zeaadfz6e5f2ap0rxpda5pvwtrsp9p" timestamp="1725510025"&gt;100&lt;/key&gt;&lt;/foreign-keys&gt;&lt;ref-type name="Journal Article"&gt;17&lt;/ref-type&gt;&lt;contributors&gt;&lt;authors&gt;&lt;author&gt;Esh, Chris J.&lt;/author&gt;&lt;author&gt;Carter, Sarah&lt;/author&gt;&lt;author&gt;Galan-Lopez, Natalia&lt;/author&gt;&lt;author&gt;Garrandes, Frederic&lt;/author&gt;&lt;author&gt;Bermon, Stephane&lt;/author&gt;&lt;author&gt;Adami, Paolo Emilio&lt;/author&gt;&lt;author&gt;Racinais, Sebastien&lt;/author&gt;&lt;author&gt;James, Lewis&lt;/author&gt;&lt;author&gt;Stellingwerff, Trent&lt;/author&gt;&lt;author&gt;Adams, William M.&lt;/author&gt;&lt;author&gt;Chrismas, Bryna&lt;/author&gt;&lt;author&gt;Stevens, Christopher J.&lt;/author&gt;&lt;author&gt;Périard, Julien D.&lt;/author&gt;&lt;author&gt;Brade, Carly&lt;/author&gt;&lt;author&gt;Henderson, Mitchell J.&lt;/author&gt;&lt;author&gt;Taylor, Lee&lt;/author&gt;&lt;/authors&gt;&lt;/contributors&gt;&lt;titles&gt;&lt;title&gt;A review of elite athlete evidence-based knowledge and preparation for competing in the heat&lt;/title&gt;&lt;secondary-title&gt;J Sci Sport Exerc&lt;/secondary-title&gt;&lt;/titles&gt;&lt;periodical&gt;&lt;full-title&gt;J Sci Sport Exerc&lt;/full-title&gt;&lt;/periodical&gt;&lt;pages&gt;218-237&lt;/pages&gt;&lt;volume&gt;6&lt;/volume&gt;&lt;dates&gt;&lt;year&gt;2024&lt;/year&gt;&lt;pub-dates&gt;&lt;date&gt;2024/05/17&lt;/date&gt;&lt;/pub-dates&gt;&lt;/dates&gt;&lt;isbn&gt;2662-1371&lt;/isbn&gt;&lt;urls&gt;&lt;related-urls&gt;&lt;url&gt;https://doi.org/10.1007/s42978-024-00283-y&lt;/url&gt;&lt;/related-urls&gt;&lt;/urls&gt;&lt;electronic-resource-num&gt;10.1007/s42978-024-00283-y&lt;/electronic-resource-num&gt;&lt;/record&gt;&lt;/Cite&gt;&lt;/EndNote&gt;</w:instrText>
      </w:r>
      <w:r w:rsidR="00D67549" w:rsidRPr="00920529">
        <w:rPr>
          <w:color w:val="000000" w:themeColor="text1"/>
        </w:rPr>
        <w:fldChar w:fldCharType="separate"/>
      </w:r>
      <w:r w:rsidR="00B82386" w:rsidRPr="00920529">
        <w:rPr>
          <w:noProof/>
          <w:color w:val="000000" w:themeColor="text1"/>
          <w:vertAlign w:val="superscript"/>
        </w:rPr>
        <w:t>17</w:t>
      </w:r>
      <w:r w:rsidR="00D67549" w:rsidRPr="00920529">
        <w:rPr>
          <w:color w:val="000000" w:themeColor="text1"/>
        </w:rPr>
        <w:fldChar w:fldCharType="end"/>
      </w:r>
      <w:r w:rsidR="00D67549" w:rsidRPr="00920529">
        <w:rPr>
          <w:color w:val="000000" w:themeColor="text1"/>
        </w:rPr>
        <w:t xml:space="preserve"> </w:t>
      </w:r>
      <w:r w:rsidR="00B02014" w:rsidRPr="00920529">
        <w:rPr>
          <w:color w:val="000000" w:themeColor="text1"/>
        </w:rPr>
        <w:t xml:space="preserve">A recent </w:t>
      </w:r>
      <w:r w:rsidR="00F35EFA" w:rsidRPr="00920529">
        <w:rPr>
          <w:color w:val="000000" w:themeColor="text1"/>
        </w:rPr>
        <w:t>m</w:t>
      </w:r>
      <w:r w:rsidR="00F57515" w:rsidRPr="00920529">
        <w:rPr>
          <w:color w:val="000000" w:themeColor="text1"/>
        </w:rPr>
        <w:t>eta-analys</w:t>
      </w:r>
      <w:r w:rsidR="00D67549" w:rsidRPr="00920529">
        <w:rPr>
          <w:color w:val="000000" w:themeColor="text1"/>
        </w:rPr>
        <w:t>is</w:t>
      </w:r>
      <w:r w:rsidR="00524380" w:rsidRPr="00920529">
        <w:rPr>
          <w:color w:val="000000" w:themeColor="text1"/>
        </w:rPr>
        <w:t xml:space="preserve"> </w:t>
      </w:r>
      <w:r w:rsidR="00F57515" w:rsidRPr="00920529">
        <w:rPr>
          <w:color w:val="000000" w:themeColor="text1"/>
        </w:rPr>
        <w:t>demonstra</w:t>
      </w:r>
      <w:r w:rsidR="00D67549" w:rsidRPr="00920529">
        <w:rPr>
          <w:color w:val="000000" w:themeColor="text1"/>
        </w:rPr>
        <w:t>te</w:t>
      </w:r>
      <w:r w:rsidR="00F35EFA" w:rsidRPr="00920529">
        <w:rPr>
          <w:color w:val="000000" w:themeColor="text1"/>
        </w:rPr>
        <w:t>d</w:t>
      </w:r>
      <w:r w:rsidR="008A301A" w:rsidRPr="00920529">
        <w:rPr>
          <w:color w:val="000000" w:themeColor="text1"/>
        </w:rPr>
        <w:t xml:space="preserve"> cooling </w:t>
      </w:r>
      <w:r w:rsidR="004552AE" w:rsidRPr="00920529">
        <w:rPr>
          <w:color w:val="000000" w:themeColor="text1"/>
        </w:rPr>
        <w:t>led to</w:t>
      </w:r>
      <w:r w:rsidR="002B167C" w:rsidRPr="00920529">
        <w:rPr>
          <w:color w:val="000000" w:themeColor="text1"/>
        </w:rPr>
        <w:t xml:space="preserve"> </w:t>
      </w:r>
      <w:r w:rsidR="008A301A" w:rsidRPr="00920529">
        <w:rPr>
          <w:color w:val="000000" w:themeColor="text1"/>
        </w:rPr>
        <w:t>improvements in</w:t>
      </w:r>
      <w:r w:rsidR="00C16CE7" w:rsidRPr="00920529">
        <w:rPr>
          <w:color w:val="000000" w:themeColor="text1"/>
        </w:rPr>
        <w:t xml:space="preserve"> </w:t>
      </w:r>
      <w:r w:rsidR="00166A67" w:rsidRPr="00920529">
        <w:rPr>
          <w:color w:val="000000" w:themeColor="text1"/>
        </w:rPr>
        <w:t>fixed-intensity</w:t>
      </w:r>
      <w:r w:rsidR="00437626" w:rsidRPr="00920529">
        <w:rPr>
          <w:color w:val="000000" w:themeColor="text1"/>
        </w:rPr>
        <w:t xml:space="preserve"> exercise tests</w:t>
      </w:r>
      <w:r w:rsidR="00715ED5" w:rsidRPr="00920529">
        <w:rPr>
          <w:color w:val="000000" w:themeColor="text1"/>
        </w:rPr>
        <w:t xml:space="preserve"> (</w:t>
      </w:r>
      <w:r w:rsidR="00087C7D" w:rsidRPr="00920529">
        <w:rPr>
          <w:color w:val="000000" w:themeColor="text1"/>
        </w:rPr>
        <w:t>g</w:t>
      </w:r>
      <w:r w:rsidR="00E02418" w:rsidRPr="00920529">
        <w:rPr>
          <w:color w:val="000000" w:themeColor="text1"/>
        </w:rPr>
        <w:t>=0.62, 95% CI</w:t>
      </w:r>
      <w:r w:rsidR="00052E72" w:rsidRPr="00920529">
        <w:rPr>
          <w:color w:val="000000" w:themeColor="text1"/>
        </w:rPr>
        <w:t xml:space="preserve"> </w:t>
      </w:r>
      <w:r w:rsidR="0015638D" w:rsidRPr="00920529">
        <w:rPr>
          <w:color w:val="000000" w:themeColor="text1"/>
        </w:rPr>
        <w:t>0.44-0.81</w:t>
      </w:r>
      <w:r w:rsidR="00715ED5" w:rsidRPr="00920529">
        <w:rPr>
          <w:color w:val="000000" w:themeColor="text1"/>
        </w:rPr>
        <w:t>)</w:t>
      </w:r>
      <w:r w:rsidR="002B167C" w:rsidRPr="00920529">
        <w:rPr>
          <w:color w:val="000000" w:themeColor="text1"/>
        </w:rPr>
        <w:t xml:space="preserve"> </w:t>
      </w:r>
      <w:r w:rsidR="004437CD" w:rsidRPr="00920529">
        <w:rPr>
          <w:color w:val="000000" w:themeColor="text1"/>
        </w:rPr>
        <w:t xml:space="preserve">and </w:t>
      </w:r>
      <w:r w:rsidR="00437626" w:rsidRPr="00920529">
        <w:rPr>
          <w:color w:val="000000" w:themeColor="text1"/>
        </w:rPr>
        <w:t>self-paced exercise tests</w:t>
      </w:r>
      <w:r w:rsidR="0015638D" w:rsidRPr="00920529">
        <w:rPr>
          <w:color w:val="000000" w:themeColor="text1"/>
        </w:rPr>
        <w:t xml:space="preserve"> (</w:t>
      </w:r>
      <w:r w:rsidR="00087C7D" w:rsidRPr="00920529">
        <w:rPr>
          <w:color w:val="000000" w:themeColor="text1"/>
        </w:rPr>
        <w:t>g</w:t>
      </w:r>
      <w:r w:rsidR="0015638D" w:rsidRPr="00920529">
        <w:rPr>
          <w:color w:val="000000" w:themeColor="text1"/>
        </w:rPr>
        <w:t>=</w:t>
      </w:r>
      <w:r w:rsidR="00062241" w:rsidRPr="00920529">
        <w:rPr>
          <w:color w:val="000000" w:themeColor="text1"/>
        </w:rPr>
        <w:t>0.30, 95% CI 0.18-0.42</w:t>
      </w:r>
      <w:r w:rsidR="0015638D" w:rsidRPr="00920529">
        <w:rPr>
          <w:color w:val="000000" w:themeColor="text1"/>
        </w:rPr>
        <w:t>)</w:t>
      </w:r>
      <w:r w:rsidR="00CB3928" w:rsidRPr="00920529">
        <w:rPr>
          <w:color w:val="000000" w:themeColor="text1"/>
        </w:rPr>
        <w:t>,</w:t>
      </w:r>
      <w:r w:rsidR="003F381C" w:rsidRPr="00920529">
        <w:rPr>
          <w:color w:val="000000" w:themeColor="text1"/>
        </w:rPr>
        <w:fldChar w:fldCharType="begin">
          <w:fldData xml:space="preserve">PEVuZE5vdGU+PENpdGU+PEF1dGhvcj52YW4gZGUgS2Vya2hvZjwvQXV0aG9yPjxZZWFyPjIwMjQ8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</w:fldData>
        </w:fldChar>
      </w:r>
      <w:r w:rsidR="00B82386" w:rsidRPr="00920529">
        <w:rPr>
          <w:color w:val="000000" w:themeColor="text1"/>
        </w:rPr>
        <w:instrText xml:space="preserve"> ADDIN EN.CITE </w:instrText>
      </w:r>
      <w:r w:rsidR="00B82386" w:rsidRPr="00920529">
        <w:rPr>
          <w:color w:val="000000" w:themeColor="text1"/>
        </w:rPr>
        <w:fldChar w:fldCharType="begin">
          <w:fldData xml:space="preserve">PEVuZE5vdGU+PENpdGU+PEF1dGhvcj52YW4gZGUgS2Vya2hvZjwvQXV0aG9yPjxZZWFyPjIwMjQ8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</w:fldData>
        </w:fldChar>
      </w:r>
      <w:r w:rsidR="00B82386" w:rsidRPr="00920529">
        <w:rPr>
          <w:color w:val="000000" w:themeColor="text1"/>
        </w:rPr>
        <w:instrText xml:space="preserve"> ADDIN EN.CITE.DATA </w:instrText>
      </w:r>
      <w:r w:rsidR="00B82386" w:rsidRPr="00920529">
        <w:rPr>
          <w:color w:val="000000" w:themeColor="text1"/>
        </w:rPr>
      </w:r>
      <w:r w:rsidR="00B82386" w:rsidRPr="00920529">
        <w:rPr>
          <w:color w:val="000000" w:themeColor="text1"/>
        </w:rPr>
        <w:fldChar w:fldCharType="end"/>
      </w:r>
      <w:r w:rsidR="003F381C" w:rsidRPr="00920529">
        <w:rPr>
          <w:color w:val="000000" w:themeColor="text1"/>
        </w:rPr>
      </w:r>
      <w:r w:rsidR="003F381C" w:rsidRPr="00920529">
        <w:rPr>
          <w:color w:val="000000" w:themeColor="text1"/>
        </w:rPr>
        <w:fldChar w:fldCharType="separate"/>
      </w:r>
      <w:r w:rsidR="00B82386" w:rsidRPr="00920529">
        <w:rPr>
          <w:noProof/>
          <w:color w:val="000000" w:themeColor="text1"/>
          <w:vertAlign w:val="superscript"/>
        </w:rPr>
        <w:t>16</w:t>
      </w:r>
      <w:r w:rsidR="003F381C" w:rsidRPr="00920529">
        <w:rPr>
          <w:color w:val="000000" w:themeColor="text1"/>
        </w:rPr>
        <w:fldChar w:fldCharType="end"/>
      </w:r>
      <w:r w:rsidR="00ED0801" w:rsidRPr="00920529">
        <w:rPr>
          <w:color w:val="000000" w:themeColor="text1"/>
        </w:rPr>
        <w:t xml:space="preserve"> which are both exercise tests that are relevant to sport</w:t>
      </w:r>
      <w:r w:rsidR="00DB64EF" w:rsidRPr="00920529">
        <w:rPr>
          <w:color w:val="000000" w:themeColor="text1"/>
        </w:rPr>
        <w:t xml:space="preserve">. </w:t>
      </w:r>
      <w:r w:rsidR="00510692" w:rsidRPr="00920529">
        <w:rPr>
          <w:color w:val="000000" w:themeColor="text1"/>
        </w:rPr>
        <w:t>Fixed-intensity exercise tests are</w:t>
      </w:r>
      <w:r w:rsidR="00180051" w:rsidRPr="00920529">
        <w:rPr>
          <w:color w:val="000000" w:themeColor="text1"/>
        </w:rPr>
        <w:t xml:space="preserve"> also</w:t>
      </w:r>
      <w:r w:rsidR="00510692" w:rsidRPr="00920529">
        <w:rPr>
          <w:color w:val="000000" w:themeColor="text1"/>
        </w:rPr>
        <w:t xml:space="preserve"> useful to provide </w:t>
      </w:r>
      <w:r w:rsidR="005C4905" w:rsidRPr="00920529">
        <w:rPr>
          <w:color w:val="000000" w:themeColor="text1"/>
        </w:rPr>
        <w:t>precise measurement of physiological responses</w:t>
      </w:r>
      <w:r w:rsidR="00F1435C" w:rsidRPr="00920529">
        <w:rPr>
          <w:color w:val="000000" w:themeColor="text1"/>
        </w:rPr>
        <w:t xml:space="preserve">, while self-paced exercise tests are </w:t>
      </w:r>
      <w:r w:rsidR="00C95A0F" w:rsidRPr="00920529">
        <w:rPr>
          <w:color w:val="000000" w:themeColor="text1"/>
        </w:rPr>
        <w:t xml:space="preserve">useful </w:t>
      </w:r>
      <w:r w:rsidR="00652171" w:rsidRPr="00920529">
        <w:rPr>
          <w:color w:val="000000" w:themeColor="text1"/>
        </w:rPr>
        <w:t>to simulate the demands of</w:t>
      </w:r>
      <w:r w:rsidR="00C02A8A" w:rsidRPr="00920529">
        <w:rPr>
          <w:color w:val="000000" w:themeColor="text1"/>
        </w:rPr>
        <w:t xml:space="preserve"> time trials that often occur in</w:t>
      </w:r>
      <w:r w:rsidR="00652171" w:rsidRPr="00920529">
        <w:rPr>
          <w:color w:val="000000" w:themeColor="text1"/>
        </w:rPr>
        <w:t xml:space="preserve"> </w:t>
      </w:r>
      <w:r w:rsidR="009F600E" w:rsidRPr="00920529">
        <w:rPr>
          <w:color w:val="000000" w:themeColor="text1"/>
        </w:rPr>
        <w:t xml:space="preserve">sport </w:t>
      </w:r>
      <w:r w:rsidR="00652171" w:rsidRPr="00920529">
        <w:rPr>
          <w:color w:val="000000" w:themeColor="text1"/>
        </w:rPr>
        <w:t>competition</w:t>
      </w:r>
      <w:r w:rsidR="009F600E" w:rsidRPr="00920529">
        <w:rPr>
          <w:color w:val="000000" w:themeColor="text1"/>
        </w:rPr>
        <w:t>,</w:t>
      </w:r>
      <w:r w:rsidR="00652171" w:rsidRPr="00920529">
        <w:rPr>
          <w:color w:val="000000" w:themeColor="text1"/>
        </w:rPr>
        <w:t xml:space="preserve"> thereby providing a</w:t>
      </w:r>
      <w:r w:rsidR="0012765B" w:rsidRPr="00920529">
        <w:rPr>
          <w:color w:val="000000" w:themeColor="text1"/>
        </w:rPr>
        <w:t>n</w:t>
      </w:r>
      <w:r w:rsidR="00652171" w:rsidRPr="00920529">
        <w:rPr>
          <w:color w:val="000000" w:themeColor="text1"/>
        </w:rPr>
        <w:t xml:space="preserve"> </w:t>
      </w:r>
      <w:r w:rsidR="0012765B" w:rsidRPr="00920529">
        <w:rPr>
          <w:color w:val="000000" w:themeColor="text1"/>
        </w:rPr>
        <w:t>ecologically valid</w:t>
      </w:r>
      <w:r w:rsidR="00652171" w:rsidRPr="00920529">
        <w:rPr>
          <w:color w:val="000000" w:themeColor="text1"/>
        </w:rPr>
        <w:t xml:space="preserve"> assess</w:t>
      </w:r>
      <w:r w:rsidR="0012765B" w:rsidRPr="00920529">
        <w:rPr>
          <w:color w:val="000000" w:themeColor="text1"/>
        </w:rPr>
        <w:t>ment of</w:t>
      </w:r>
      <w:r w:rsidR="00652171" w:rsidRPr="00920529">
        <w:rPr>
          <w:color w:val="000000" w:themeColor="text1"/>
        </w:rPr>
        <w:t xml:space="preserve"> performance.</w:t>
      </w:r>
      <w:r w:rsidR="0012765B" w:rsidRPr="00920529">
        <w:rPr>
          <w:color w:val="000000" w:themeColor="text1"/>
        </w:rPr>
        <w:t xml:space="preserve"> H</w:t>
      </w:r>
      <w:r w:rsidR="008A301A" w:rsidRPr="00920529">
        <w:rPr>
          <w:color w:val="000000" w:themeColor="text1"/>
        </w:rPr>
        <w:t xml:space="preserve">eat acclimation/acclimatisation </w:t>
      </w:r>
      <w:r w:rsidR="00A24D8E" w:rsidRPr="00920529">
        <w:rPr>
          <w:color w:val="000000" w:themeColor="text1"/>
        </w:rPr>
        <w:t xml:space="preserve">training </w:t>
      </w:r>
      <w:r w:rsidR="008A301A" w:rsidRPr="00920529">
        <w:rPr>
          <w:color w:val="000000" w:themeColor="text1"/>
        </w:rPr>
        <w:t>affords the greatest protection to performance and health during exercise in the heat</w:t>
      </w:r>
      <w:r w:rsidR="008A301A" w:rsidRPr="00920529">
        <w:rPr>
          <w:color w:val="000000" w:themeColor="text1"/>
        </w:rPr>
        <w:fldChar w:fldCharType="begin">
          <w:fldData xml:space="preserve">PEVuZE5vdGU+PENpdGU+PEF1dGhvcj5SYWNpbmFpczwvQXV0aG9yPjxZZWFyPjIwMjM8L1llYXI+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</w:fldData>
        </w:fldChar>
      </w:r>
      <w:r w:rsidR="00B82386" w:rsidRPr="00920529">
        <w:rPr>
          <w:color w:val="000000" w:themeColor="text1"/>
        </w:rPr>
        <w:instrText xml:space="preserve"> ADDIN EN.CITE </w:instrText>
      </w:r>
      <w:r w:rsidR="00B82386" w:rsidRPr="00920529">
        <w:rPr>
          <w:color w:val="000000" w:themeColor="text1"/>
        </w:rPr>
        <w:fldChar w:fldCharType="begin">
          <w:fldData xml:space="preserve">PEVuZE5vdGU+PENpdGU+PEF1dGhvcj5SYWNpbmFpczwvQXV0aG9yPjxZZWFyPjIwMjM8L1llYXI+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</w:fldData>
        </w:fldChar>
      </w:r>
      <w:r w:rsidR="00B82386" w:rsidRPr="00920529">
        <w:rPr>
          <w:color w:val="000000" w:themeColor="text1"/>
        </w:rPr>
        <w:instrText xml:space="preserve"> ADDIN EN.CITE.DATA </w:instrText>
      </w:r>
      <w:r w:rsidR="00B82386" w:rsidRPr="00920529">
        <w:rPr>
          <w:color w:val="000000" w:themeColor="text1"/>
        </w:rPr>
      </w:r>
      <w:r w:rsidR="00B82386" w:rsidRPr="00920529">
        <w:rPr>
          <w:color w:val="000000" w:themeColor="text1"/>
        </w:rPr>
        <w:fldChar w:fldCharType="end"/>
      </w:r>
      <w:r w:rsidR="008A301A" w:rsidRPr="00920529">
        <w:rPr>
          <w:color w:val="000000" w:themeColor="text1"/>
        </w:rPr>
      </w:r>
      <w:r w:rsidR="008A301A" w:rsidRPr="00920529">
        <w:rPr>
          <w:color w:val="000000" w:themeColor="text1"/>
        </w:rPr>
        <w:fldChar w:fldCharType="separate"/>
      </w:r>
      <w:r w:rsidR="00B82386" w:rsidRPr="00920529">
        <w:rPr>
          <w:noProof/>
          <w:color w:val="000000" w:themeColor="text1"/>
          <w:vertAlign w:val="superscript"/>
        </w:rPr>
        <w:t>18</w:t>
      </w:r>
      <w:r w:rsidR="008A301A" w:rsidRPr="00920529">
        <w:rPr>
          <w:color w:val="000000" w:themeColor="text1"/>
        </w:rPr>
        <w:fldChar w:fldCharType="end"/>
      </w:r>
      <w:r w:rsidR="00515ED0" w:rsidRPr="00920529">
        <w:rPr>
          <w:color w:val="000000" w:themeColor="text1"/>
        </w:rPr>
        <w:t xml:space="preserve"> and can</w:t>
      </w:r>
      <w:r w:rsidR="00405FEE" w:rsidRPr="00920529">
        <w:rPr>
          <w:color w:val="000000" w:themeColor="text1"/>
        </w:rPr>
        <w:t xml:space="preserve"> attenuate the magnitude o</w:t>
      </w:r>
      <w:r w:rsidR="0019535A" w:rsidRPr="00920529">
        <w:rPr>
          <w:color w:val="000000" w:themeColor="text1"/>
        </w:rPr>
        <w:t>f improvements from cooling.</w:t>
      </w:r>
      <w:r w:rsidR="0019535A" w:rsidRPr="00920529">
        <w:rPr>
          <w:color w:val="000000" w:themeColor="text1"/>
        </w:rPr>
        <w:fldChar w:fldCharType="begin">
          <w:fldData xml:space="preserve">PEVuZE5vdGU+PENpdGU+PEF1dGhvcj5TY2htaXQ8L0F1dGhvcj48WWVhcj4yMDE3PC9ZZWFyPjxS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</w:fldData>
        </w:fldChar>
      </w:r>
      <w:r w:rsidR="00B82386" w:rsidRPr="00920529">
        <w:rPr>
          <w:color w:val="000000" w:themeColor="text1"/>
        </w:rPr>
        <w:instrText xml:space="preserve"> ADDIN EN.CITE </w:instrText>
      </w:r>
      <w:r w:rsidR="00B82386" w:rsidRPr="00920529">
        <w:rPr>
          <w:color w:val="000000" w:themeColor="text1"/>
        </w:rPr>
        <w:fldChar w:fldCharType="begin">
          <w:fldData xml:space="preserve">PEVuZE5vdGU+PENpdGU+PEF1dGhvcj5TY2htaXQ8L0F1dGhvcj48WWVhcj4yMDE3PC9ZZWFyPjxS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</w:fldData>
        </w:fldChar>
      </w:r>
      <w:r w:rsidR="00B82386" w:rsidRPr="00920529">
        <w:rPr>
          <w:color w:val="000000" w:themeColor="text1"/>
        </w:rPr>
        <w:instrText xml:space="preserve"> ADDIN EN.CITE.DATA </w:instrText>
      </w:r>
      <w:r w:rsidR="00B82386" w:rsidRPr="00920529">
        <w:rPr>
          <w:color w:val="000000" w:themeColor="text1"/>
        </w:rPr>
      </w:r>
      <w:r w:rsidR="00B82386" w:rsidRPr="00920529">
        <w:rPr>
          <w:color w:val="000000" w:themeColor="text1"/>
        </w:rPr>
        <w:fldChar w:fldCharType="end"/>
      </w:r>
      <w:r w:rsidR="0019535A" w:rsidRPr="00920529">
        <w:rPr>
          <w:color w:val="000000" w:themeColor="text1"/>
        </w:rPr>
      </w:r>
      <w:r w:rsidR="0019535A" w:rsidRPr="00920529">
        <w:rPr>
          <w:color w:val="000000" w:themeColor="text1"/>
        </w:rPr>
        <w:fldChar w:fldCharType="separate"/>
      </w:r>
      <w:r w:rsidR="00B82386" w:rsidRPr="00920529">
        <w:rPr>
          <w:noProof/>
          <w:color w:val="000000" w:themeColor="text1"/>
          <w:vertAlign w:val="superscript"/>
        </w:rPr>
        <w:t>19</w:t>
      </w:r>
      <w:r w:rsidR="0019535A" w:rsidRPr="00920529">
        <w:rPr>
          <w:color w:val="000000" w:themeColor="text1"/>
        </w:rPr>
        <w:fldChar w:fldCharType="end"/>
      </w:r>
      <w:r w:rsidR="0019535A" w:rsidRPr="00920529">
        <w:rPr>
          <w:color w:val="000000" w:themeColor="text1"/>
        </w:rPr>
        <w:t xml:space="preserve"> </w:t>
      </w:r>
      <w:r w:rsidR="00A00250" w:rsidRPr="00920529">
        <w:rPr>
          <w:color w:val="000000" w:themeColor="text1"/>
        </w:rPr>
        <w:t>Nevertheless,</w:t>
      </w:r>
      <w:r w:rsidR="007B55F9" w:rsidRPr="00920529">
        <w:rPr>
          <w:color w:val="000000" w:themeColor="text1"/>
        </w:rPr>
        <w:t xml:space="preserve"> c</w:t>
      </w:r>
      <w:r w:rsidR="00345B1D" w:rsidRPr="00920529">
        <w:rPr>
          <w:color w:val="000000" w:themeColor="text1"/>
        </w:rPr>
        <w:t>ooling strategies</w:t>
      </w:r>
      <w:r w:rsidR="0023453C" w:rsidRPr="00920529">
        <w:rPr>
          <w:color w:val="000000" w:themeColor="text1"/>
        </w:rPr>
        <w:t xml:space="preserve"> are strongly recommended for athletes competing in the heat,</w:t>
      </w:r>
      <w:r w:rsidR="006C0194" w:rsidRPr="00920529">
        <w:rPr>
          <w:color w:val="000000" w:themeColor="text1"/>
        </w:rPr>
        <w:fldChar w:fldCharType="begin">
          <w:fldData xml:space="preserve">PEVuZE5vdGU+PENpdGU+PEF1dGhvcj5SYWNpbmFpczwvQXV0aG9yPjxZZWFyPjIwMjM8L1llYXI+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</w:fldData>
        </w:fldChar>
      </w:r>
      <w:r w:rsidR="00B82386" w:rsidRPr="00920529">
        <w:rPr>
          <w:color w:val="000000" w:themeColor="text1"/>
        </w:rPr>
        <w:instrText xml:space="preserve"> ADDIN EN.CITE </w:instrText>
      </w:r>
      <w:r w:rsidR="00B82386" w:rsidRPr="00920529">
        <w:rPr>
          <w:color w:val="000000" w:themeColor="text1"/>
        </w:rPr>
        <w:fldChar w:fldCharType="begin">
          <w:fldData xml:space="preserve">PEVuZE5vdGU+PENpdGU+PEF1dGhvcj5SYWNpbmFpczwvQXV0aG9yPjxZZWFyPjIwMjM8L1llYXI+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</w:fldData>
        </w:fldChar>
      </w:r>
      <w:r w:rsidR="00B82386" w:rsidRPr="00920529">
        <w:rPr>
          <w:color w:val="000000" w:themeColor="text1"/>
        </w:rPr>
        <w:instrText xml:space="preserve"> ADDIN EN.CITE.DATA </w:instrText>
      </w:r>
      <w:r w:rsidR="00B82386" w:rsidRPr="00920529">
        <w:rPr>
          <w:color w:val="000000" w:themeColor="text1"/>
        </w:rPr>
      </w:r>
      <w:r w:rsidR="00B82386" w:rsidRPr="00920529">
        <w:rPr>
          <w:color w:val="000000" w:themeColor="text1"/>
        </w:rPr>
        <w:fldChar w:fldCharType="end"/>
      </w:r>
      <w:r w:rsidR="006C0194" w:rsidRPr="00920529">
        <w:rPr>
          <w:color w:val="000000" w:themeColor="text1"/>
        </w:rPr>
      </w:r>
      <w:r w:rsidR="006C0194" w:rsidRPr="00920529">
        <w:rPr>
          <w:color w:val="000000" w:themeColor="text1"/>
        </w:rPr>
        <w:fldChar w:fldCharType="separate"/>
      </w:r>
      <w:r w:rsidR="00B82386" w:rsidRPr="00920529">
        <w:rPr>
          <w:noProof/>
          <w:color w:val="000000" w:themeColor="text1"/>
          <w:vertAlign w:val="superscript"/>
        </w:rPr>
        <w:t>18</w:t>
      </w:r>
      <w:r w:rsidR="006C0194" w:rsidRPr="00920529">
        <w:rPr>
          <w:color w:val="000000" w:themeColor="text1"/>
        </w:rPr>
        <w:fldChar w:fldCharType="end"/>
      </w:r>
      <w:r w:rsidR="0023453C" w:rsidRPr="00920529">
        <w:rPr>
          <w:color w:val="000000" w:themeColor="text1"/>
        </w:rPr>
        <w:t xml:space="preserve"> and</w:t>
      </w:r>
      <w:r w:rsidR="00345B1D" w:rsidRPr="00920529">
        <w:rPr>
          <w:color w:val="000000" w:themeColor="text1"/>
        </w:rPr>
        <w:t xml:space="preserve"> can be implemented prior</w:t>
      </w:r>
      <w:r w:rsidR="00650D7E" w:rsidRPr="00920529">
        <w:rPr>
          <w:color w:val="000000" w:themeColor="text1"/>
        </w:rPr>
        <w:t xml:space="preserve"> to</w:t>
      </w:r>
      <w:r w:rsidR="00345B1D" w:rsidRPr="00920529">
        <w:rPr>
          <w:color w:val="000000" w:themeColor="text1"/>
        </w:rPr>
        <w:t xml:space="preserve"> (i.e. pre-cooling)</w:t>
      </w:r>
      <w:r w:rsidR="00306205" w:rsidRPr="00920529">
        <w:rPr>
          <w:color w:val="000000" w:themeColor="text1"/>
        </w:rPr>
        <w:t xml:space="preserve"> or</w:t>
      </w:r>
      <w:r w:rsidR="00345B1D" w:rsidRPr="00920529">
        <w:rPr>
          <w:color w:val="000000" w:themeColor="text1"/>
        </w:rPr>
        <w:t xml:space="preserve"> during </w:t>
      </w:r>
      <w:r w:rsidR="003B3B8B" w:rsidRPr="00920529">
        <w:rPr>
          <w:color w:val="000000" w:themeColor="text1"/>
        </w:rPr>
        <w:t>exercise</w:t>
      </w:r>
      <w:r w:rsidR="00345B1D" w:rsidRPr="00920529">
        <w:rPr>
          <w:color w:val="000000" w:themeColor="text1"/>
        </w:rPr>
        <w:t xml:space="preserve"> (i.e. per-cooling)</w:t>
      </w:r>
      <w:r w:rsidR="003C4811" w:rsidRPr="00920529">
        <w:rPr>
          <w:color w:val="000000" w:themeColor="text1"/>
        </w:rPr>
        <w:t xml:space="preserve">, </w:t>
      </w:r>
      <w:r w:rsidR="005A6845" w:rsidRPr="00920529">
        <w:rPr>
          <w:color w:val="000000" w:themeColor="text1"/>
        </w:rPr>
        <w:t xml:space="preserve">with </w:t>
      </w:r>
      <w:r w:rsidR="00043CE0" w:rsidRPr="00920529">
        <w:rPr>
          <w:color w:val="000000" w:themeColor="text1"/>
        </w:rPr>
        <w:t>decisions on implementation often driven by resource availability, timing and competition rules</w:t>
      </w:r>
      <w:r w:rsidR="00367A92" w:rsidRPr="00920529">
        <w:rPr>
          <w:color w:val="000000" w:themeColor="text1"/>
        </w:rPr>
        <w:t>.</w:t>
      </w:r>
      <w:r w:rsidR="00794D71" w:rsidRPr="00920529">
        <w:rPr>
          <w:color w:val="000000" w:themeColor="text1"/>
        </w:rPr>
        <w:t xml:space="preserve"> </w:t>
      </w:r>
      <w:r w:rsidR="00704102" w:rsidRPr="00920529">
        <w:rPr>
          <w:color w:val="000000" w:themeColor="text1"/>
        </w:rPr>
        <w:t>While</w:t>
      </w:r>
      <w:r w:rsidR="00B80E87" w:rsidRPr="00920529">
        <w:rPr>
          <w:color w:val="000000" w:themeColor="text1"/>
        </w:rPr>
        <w:t xml:space="preserve"> both</w:t>
      </w:r>
      <w:r w:rsidR="00877DCD" w:rsidRPr="00920529">
        <w:rPr>
          <w:color w:val="000000" w:themeColor="text1"/>
        </w:rPr>
        <w:t xml:space="preserve"> </w:t>
      </w:r>
      <w:r w:rsidR="00E050C8" w:rsidRPr="00920529">
        <w:rPr>
          <w:color w:val="000000" w:themeColor="text1"/>
        </w:rPr>
        <w:t xml:space="preserve">pre- and per-cooling </w:t>
      </w:r>
      <w:r w:rsidR="00877DCD" w:rsidRPr="00920529">
        <w:rPr>
          <w:color w:val="000000" w:themeColor="text1"/>
        </w:rPr>
        <w:t>strategies can</w:t>
      </w:r>
      <w:r w:rsidR="00B80E87" w:rsidRPr="00920529">
        <w:rPr>
          <w:color w:val="000000" w:themeColor="text1"/>
        </w:rPr>
        <w:t xml:space="preserve"> be beneficial</w:t>
      </w:r>
      <w:r w:rsidR="00877DCD" w:rsidRPr="00920529">
        <w:rPr>
          <w:color w:val="000000" w:themeColor="text1"/>
        </w:rPr>
        <w:t>, studies that directly compared</w:t>
      </w:r>
      <w:r w:rsidR="001E749B" w:rsidRPr="00920529">
        <w:rPr>
          <w:color w:val="000000" w:themeColor="text1"/>
        </w:rPr>
        <w:t xml:space="preserve"> them</w:t>
      </w:r>
      <w:r w:rsidR="00877DCD" w:rsidRPr="00920529">
        <w:rPr>
          <w:color w:val="000000" w:themeColor="text1"/>
        </w:rPr>
        <w:t xml:space="preserve"> </w:t>
      </w:r>
      <w:r w:rsidR="007C76D5" w:rsidRPr="00920529">
        <w:rPr>
          <w:color w:val="000000" w:themeColor="text1"/>
        </w:rPr>
        <w:t>demonstrate</w:t>
      </w:r>
      <w:r w:rsidR="00226AE3" w:rsidRPr="00920529">
        <w:rPr>
          <w:color w:val="000000" w:themeColor="text1"/>
        </w:rPr>
        <w:t>d</w:t>
      </w:r>
      <w:r w:rsidR="007C76D5" w:rsidRPr="00920529">
        <w:rPr>
          <w:color w:val="000000" w:themeColor="text1"/>
        </w:rPr>
        <w:t xml:space="preserve"> that per-cooling was</w:t>
      </w:r>
      <w:r w:rsidR="003476A1" w:rsidRPr="00920529">
        <w:rPr>
          <w:color w:val="000000" w:themeColor="text1"/>
        </w:rPr>
        <w:t xml:space="preserve"> either equal to</w:t>
      </w:r>
      <w:r w:rsidR="00173688" w:rsidRPr="00920529">
        <w:rPr>
          <w:color w:val="000000" w:themeColor="text1"/>
        </w:rPr>
        <w:t>,</w:t>
      </w:r>
      <w:r w:rsidR="004B0A9F" w:rsidRPr="00920529">
        <w:rPr>
          <w:color w:val="000000" w:themeColor="text1"/>
        </w:rPr>
        <w:fldChar w:fldCharType="begin">
          <w:fldData xml:space="preserve">PEVuZE5vdGU+PENpdGU+PEF1dGhvcj5TdGV2ZW5zPC9BdXRob3I+PFllYXI+MjAxNzwvWWVhcj48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</w:fldData>
        </w:fldChar>
      </w:r>
      <w:r w:rsidR="00B82386" w:rsidRPr="00920529">
        <w:rPr>
          <w:color w:val="000000" w:themeColor="text1"/>
        </w:rPr>
        <w:instrText xml:space="preserve"> ADDIN EN.CITE </w:instrText>
      </w:r>
      <w:r w:rsidR="00B82386" w:rsidRPr="00920529">
        <w:rPr>
          <w:color w:val="000000" w:themeColor="text1"/>
        </w:rPr>
        <w:fldChar w:fldCharType="begin">
          <w:fldData xml:space="preserve">PEVuZE5vdGU+PENpdGU+PEF1dGhvcj5TdGV2ZW5zPC9BdXRob3I+PFllYXI+MjAxNzwvWWVhcj48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</w:fldData>
        </w:fldChar>
      </w:r>
      <w:r w:rsidR="00B82386" w:rsidRPr="00920529">
        <w:rPr>
          <w:color w:val="000000" w:themeColor="text1"/>
        </w:rPr>
        <w:instrText xml:space="preserve"> ADDIN EN.CITE.DATA </w:instrText>
      </w:r>
      <w:r w:rsidR="00B82386" w:rsidRPr="00920529">
        <w:rPr>
          <w:color w:val="000000" w:themeColor="text1"/>
        </w:rPr>
      </w:r>
      <w:r w:rsidR="00B82386" w:rsidRPr="00920529">
        <w:rPr>
          <w:color w:val="000000" w:themeColor="text1"/>
        </w:rPr>
        <w:fldChar w:fldCharType="end"/>
      </w:r>
      <w:r w:rsidR="004B0A9F" w:rsidRPr="00920529">
        <w:rPr>
          <w:color w:val="000000" w:themeColor="text1"/>
        </w:rPr>
      </w:r>
      <w:r w:rsidR="004B0A9F" w:rsidRPr="00920529">
        <w:rPr>
          <w:color w:val="000000" w:themeColor="text1"/>
        </w:rPr>
        <w:fldChar w:fldCharType="separate"/>
      </w:r>
      <w:r w:rsidR="00B82386" w:rsidRPr="00920529">
        <w:rPr>
          <w:noProof/>
          <w:color w:val="000000" w:themeColor="text1"/>
          <w:vertAlign w:val="superscript"/>
        </w:rPr>
        <w:t>20</w:t>
      </w:r>
      <w:r w:rsidR="004B0A9F" w:rsidRPr="00920529">
        <w:rPr>
          <w:color w:val="000000" w:themeColor="text1"/>
        </w:rPr>
        <w:fldChar w:fldCharType="end"/>
      </w:r>
      <w:r w:rsidR="007C76D5" w:rsidRPr="00920529">
        <w:rPr>
          <w:color w:val="000000" w:themeColor="text1"/>
        </w:rPr>
        <w:t xml:space="preserve"> </w:t>
      </w:r>
      <w:r w:rsidR="000C1B5E" w:rsidRPr="00920529">
        <w:rPr>
          <w:color w:val="000000" w:themeColor="text1"/>
        </w:rPr>
        <w:t xml:space="preserve">or </w:t>
      </w:r>
      <w:r w:rsidR="007C76D5" w:rsidRPr="00920529">
        <w:rPr>
          <w:color w:val="000000" w:themeColor="text1"/>
        </w:rPr>
        <w:t xml:space="preserve">more </w:t>
      </w:r>
      <w:r w:rsidR="001E4DCA" w:rsidRPr="00920529">
        <w:rPr>
          <w:color w:val="000000" w:themeColor="text1"/>
        </w:rPr>
        <w:t>effective</w:t>
      </w:r>
      <w:r w:rsidR="00173688" w:rsidRPr="00920529">
        <w:rPr>
          <w:color w:val="000000" w:themeColor="text1"/>
        </w:rPr>
        <w:t xml:space="preserve"> than pre-cooling</w:t>
      </w:r>
      <w:r w:rsidR="00BF4AA7" w:rsidRPr="00920529">
        <w:rPr>
          <w:color w:val="000000" w:themeColor="text1"/>
        </w:rPr>
        <w:t xml:space="preserve"> </w:t>
      </w:r>
      <w:r w:rsidR="00F41F96" w:rsidRPr="00920529">
        <w:rPr>
          <w:color w:val="000000" w:themeColor="text1"/>
        </w:rPr>
        <w:t>on performance</w:t>
      </w:r>
      <w:r w:rsidR="00173688" w:rsidRPr="00920529">
        <w:rPr>
          <w:color w:val="000000" w:themeColor="text1"/>
        </w:rPr>
        <w:t>.</w:t>
      </w:r>
      <w:r w:rsidR="004B0A9F" w:rsidRPr="00920529">
        <w:rPr>
          <w:color w:val="000000" w:themeColor="text1"/>
        </w:rPr>
        <w:fldChar w:fldCharType="begin">
          <w:fldData xml:space="preserve">PEVuZE5vdGU+PENpdGU+PEF1dGhvcj5TdGV2ZW5zPC9BdXRob3I+PFllYXI+MjAxNzwvWWVhcj48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==
</w:fldData>
        </w:fldChar>
      </w:r>
      <w:r w:rsidR="00B82386" w:rsidRPr="00920529">
        <w:rPr>
          <w:color w:val="000000" w:themeColor="text1"/>
        </w:rPr>
        <w:instrText xml:space="preserve"> ADDIN EN.CITE </w:instrText>
      </w:r>
      <w:r w:rsidR="00B82386" w:rsidRPr="00920529">
        <w:rPr>
          <w:color w:val="000000" w:themeColor="text1"/>
        </w:rPr>
        <w:fldChar w:fldCharType="begin">
          <w:fldData xml:space="preserve">PEVuZE5vdGU+PENpdGU+PEF1dGhvcj5TdGV2ZW5zPC9BdXRob3I+PFllYXI+MjAxNzwvWWVhcj48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==
</w:fldData>
        </w:fldChar>
      </w:r>
      <w:r w:rsidR="00B82386" w:rsidRPr="00920529">
        <w:rPr>
          <w:color w:val="000000" w:themeColor="text1"/>
        </w:rPr>
        <w:instrText xml:space="preserve"> ADDIN EN.CITE.DATA </w:instrText>
      </w:r>
      <w:r w:rsidR="00B82386" w:rsidRPr="00920529">
        <w:rPr>
          <w:color w:val="000000" w:themeColor="text1"/>
        </w:rPr>
      </w:r>
      <w:r w:rsidR="00B82386" w:rsidRPr="00920529">
        <w:rPr>
          <w:color w:val="000000" w:themeColor="text1"/>
        </w:rPr>
        <w:fldChar w:fldCharType="end"/>
      </w:r>
      <w:r w:rsidR="004B0A9F" w:rsidRPr="00920529">
        <w:rPr>
          <w:color w:val="000000" w:themeColor="text1"/>
        </w:rPr>
      </w:r>
      <w:r w:rsidR="004B0A9F" w:rsidRPr="00920529">
        <w:rPr>
          <w:color w:val="000000" w:themeColor="text1"/>
        </w:rPr>
        <w:fldChar w:fldCharType="separate"/>
      </w:r>
      <w:r w:rsidR="00B82386" w:rsidRPr="00920529">
        <w:rPr>
          <w:noProof/>
          <w:color w:val="000000" w:themeColor="text1"/>
          <w:vertAlign w:val="superscript"/>
        </w:rPr>
        <w:t>21,22</w:t>
      </w:r>
      <w:r w:rsidR="004B0A9F" w:rsidRPr="00920529">
        <w:rPr>
          <w:color w:val="000000" w:themeColor="text1"/>
        </w:rPr>
        <w:fldChar w:fldCharType="end"/>
      </w:r>
    </w:p>
    <w:p w14:paraId="35390168" w14:textId="77777777" w:rsidR="0099162E" w:rsidRPr="00920529" w:rsidRDefault="0099162E" w:rsidP="0099162E">
      <w:pPr>
        <w:spacing w:after="0"/>
        <w:rPr>
          <w:color w:val="000000" w:themeColor="text1"/>
        </w:rPr>
      </w:pPr>
    </w:p>
    <w:p w14:paraId="12EB2443" w14:textId="6E70E66A" w:rsidR="00471F0F" w:rsidRPr="00920529" w:rsidRDefault="009D2E3B" w:rsidP="00020A57">
      <w:pPr>
        <w:spacing w:after="0"/>
        <w:jc w:val="both"/>
        <w:rPr>
          <w:color w:val="000000" w:themeColor="text1"/>
        </w:rPr>
      </w:pPr>
      <w:r w:rsidRPr="00920529">
        <w:rPr>
          <w:color w:val="000000" w:themeColor="text1"/>
        </w:rPr>
        <w:t>Cooling</w:t>
      </w:r>
      <w:r w:rsidR="007A177F" w:rsidRPr="00920529">
        <w:rPr>
          <w:color w:val="000000" w:themeColor="text1"/>
        </w:rPr>
        <w:t xml:space="preserve"> strategies that target</w:t>
      </w:r>
      <w:r w:rsidRPr="00920529">
        <w:rPr>
          <w:color w:val="000000" w:themeColor="text1"/>
        </w:rPr>
        <w:t xml:space="preserve"> the head, face and neck</w:t>
      </w:r>
      <w:r w:rsidR="00E56173" w:rsidRPr="00920529">
        <w:rPr>
          <w:color w:val="000000" w:themeColor="text1"/>
        </w:rPr>
        <w:t xml:space="preserve"> during exercise</w:t>
      </w:r>
      <w:r w:rsidR="00ED7633" w:rsidRPr="00920529">
        <w:rPr>
          <w:color w:val="000000" w:themeColor="text1"/>
        </w:rPr>
        <w:t xml:space="preserve"> (e.g., </w:t>
      </w:r>
      <w:r w:rsidR="00EB288B" w:rsidRPr="00920529">
        <w:rPr>
          <w:color w:val="000000" w:themeColor="text1"/>
        </w:rPr>
        <w:t xml:space="preserve">cooling </w:t>
      </w:r>
      <w:r w:rsidR="00741472" w:rsidRPr="00920529">
        <w:rPr>
          <w:color w:val="000000" w:themeColor="text1"/>
        </w:rPr>
        <w:t>cap</w:t>
      </w:r>
      <w:r w:rsidR="00342CC1" w:rsidRPr="00920529">
        <w:rPr>
          <w:color w:val="000000" w:themeColor="text1"/>
        </w:rPr>
        <w:t>s</w:t>
      </w:r>
      <w:r w:rsidR="00BC1D3F" w:rsidRPr="00920529">
        <w:rPr>
          <w:color w:val="000000" w:themeColor="text1"/>
        </w:rPr>
        <w:t>,</w:t>
      </w:r>
      <w:r w:rsidR="00851141" w:rsidRPr="00920529">
        <w:rPr>
          <w:color w:val="000000" w:themeColor="text1"/>
        </w:rPr>
        <w:fldChar w:fldCharType="begin"/>
      </w:r>
      <w:r w:rsidR="00B82386" w:rsidRPr="00920529">
        <w:rPr>
          <w:color w:val="000000" w:themeColor="text1"/>
        </w:rPr>
        <w:instrText xml:space="preserve"> ADDIN EN.CITE &lt;EndNote&gt;&lt;Cite&gt;&lt;Author&gt;Spannagl&lt;/Author&gt;&lt;Year&gt;2023&lt;/Year&gt;&lt;RecNum&gt;9&lt;/RecNum&gt;&lt;DisplayText&gt;&lt;style face="superscript"&gt;23&lt;/style&gt;&lt;/DisplayText&gt;&lt;record&gt;&lt;rec-number&gt;9&lt;/rec-number&gt;&lt;foreign-keys&gt;&lt;key app="EN" db-id="f5vwr5zeaadfz6e5f2ap0rxpda5pvwtrsp9p" timestamp="1720747469"&gt;9&lt;/key&gt;&lt;/foreign-keys&gt;&lt;ref-type name="Journal Article"&gt;17&lt;/ref-type&gt;&lt;contributors&gt;&lt;authors&gt;&lt;author&gt;Spannagl, Bernhard J.&lt;/author&gt;&lt;author&gt;Willems, Mark E. T.&lt;/author&gt;&lt;author&gt;West, Andrew T.&lt;/author&gt;&lt;/authors&gt;&lt;/contributors&gt;&lt;auth-address&gt;Institute of Sport, Nursing, and Allied Health, University of Chichester, Chichester, UNITED KINGDOM.&lt;/auth-address&gt;&lt;titles&gt;&lt;title&gt;Effects of a head-cooling cap on 5-km running performance in the heat&lt;/title&gt;&lt;secondary-title&gt;Int J Exerc Sci&lt;/secondary-title&gt;&lt;/titles&gt;&lt;periodical&gt;&lt;full-title&gt;Int J Exerc Sci&lt;/full-title&gt;&lt;/periodical&gt;&lt;pages&gt;193-204&lt;/pages&gt;&lt;volume&gt;16&lt;/volume&gt;&lt;number&gt;6&lt;/number&gt;&lt;keywords&gt;&lt;keyword&gt;Cooling&lt;/keyword&gt;&lt;keyword&gt;heat stress&lt;/keyword&gt;&lt;keyword&gt;thermal comfort&lt;/keyword&gt;&lt;keyword&gt;thermoregulation&lt;/keyword&gt;&lt;/keywords&gt;&lt;dates&gt;&lt;year&gt;2023&lt;/year&gt;&lt;/dates&gt;&lt;pub-location&gt;United States&lt;/pub-location&gt;&lt;publisher&gt;Western Kentucky University&lt;/publisher&gt;&lt;isbn&gt;1939-795X&lt;/isbn&gt;&lt;accession-num&gt;37114115&lt;/accession-num&gt;&lt;urls&gt;&lt;related-urls&gt;&lt;url&gt;https://ezproxy.scu.edu.au/login?url=https://search.ebscohost.com/login.aspx?direct=true&amp;amp;db=mnh&amp;amp;AN=37114115&amp;amp;site=ehost-live&lt;/url&gt;&lt;/related-urls&gt;&lt;/urls&gt;&lt;remote-database-name&gt;mnh&lt;/remote-database-name&gt;&lt;remote-database-provider&gt;EBSCOhost&lt;/remote-database-provider&gt;&lt;/record&gt;&lt;/Cite&gt;&lt;/EndNote&gt;</w:instrText>
      </w:r>
      <w:r w:rsidR="00851141" w:rsidRPr="00920529">
        <w:rPr>
          <w:color w:val="000000" w:themeColor="text1"/>
        </w:rPr>
        <w:fldChar w:fldCharType="separate"/>
      </w:r>
      <w:r w:rsidR="00B82386" w:rsidRPr="00920529">
        <w:rPr>
          <w:noProof/>
          <w:color w:val="000000" w:themeColor="text1"/>
          <w:vertAlign w:val="superscript"/>
        </w:rPr>
        <w:t>23</w:t>
      </w:r>
      <w:r w:rsidR="00851141" w:rsidRPr="00920529">
        <w:rPr>
          <w:color w:val="000000" w:themeColor="text1"/>
        </w:rPr>
        <w:fldChar w:fldCharType="end"/>
      </w:r>
      <w:r w:rsidR="00256CFA" w:rsidRPr="00920529">
        <w:rPr>
          <w:color w:val="000000" w:themeColor="text1"/>
        </w:rPr>
        <w:t xml:space="preserve"> </w:t>
      </w:r>
      <w:r w:rsidR="00BC1D3F" w:rsidRPr="00920529">
        <w:rPr>
          <w:color w:val="000000" w:themeColor="text1"/>
        </w:rPr>
        <w:t>facial water spraying,</w:t>
      </w:r>
      <w:r w:rsidR="00BC1D3F" w:rsidRPr="00920529">
        <w:rPr>
          <w:color w:val="000000" w:themeColor="text1"/>
        </w:rPr>
        <w:fldChar w:fldCharType="begin">
          <w:fldData xml:space="preserve">PEVuZE5vdGU+PENpdGU+PEF1dGhvcj5TdGV2ZW5zPC9BdXRob3I+PFllYXI+MjAxNzwvWWVhcj48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</w:fldData>
        </w:fldChar>
      </w:r>
      <w:r w:rsidR="00B82386" w:rsidRPr="00920529">
        <w:rPr>
          <w:color w:val="000000" w:themeColor="text1"/>
        </w:rPr>
        <w:instrText xml:space="preserve"> ADDIN EN.CITE </w:instrText>
      </w:r>
      <w:r w:rsidR="00B82386" w:rsidRPr="00920529">
        <w:rPr>
          <w:color w:val="000000" w:themeColor="text1"/>
        </w:rPr>
        <w:fldChar w:fldCharType="begin">
          <w:fldData xml:space="preserve">PEVuZE5vdGU+PENpdGU+PEF1dGhvcj5TdGV2ZW5zPC9BdXRob3I+PFllYXI+MjAxNzwvWWVhcj48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</w:fldData>
        </w:fldChar>
      </w:r>
      <w:r w:rsidR="00B82386" w:rsidRPr="00920529">
        <w:rPr>
          <w:color w:val="000000" w:themeColor="text1"/>
        </w:rPr>
        <w:instrText xml:space="preserve"> ADDIN EN.CITE.DATA </w:instrText>
      </w:r>
      <w:r w:rsidR="00B82386" w:rsidRPr="00920529">
        <w:rPr>
          <w:color w:val="000000" w:themeColor="text1"/>
        </w:rPr>
      </w:r>
      <w:r w:rsidR="00B82386" w:rsidRPr="00920529">
        <w:rPr>
          <w:color w:val="000000" w:themeColor="text1"/>
        </w:rPr>
        <w:fldChar w:fldCharType="end"/>
      </w:r>
      <w:r w:rsidR="00BC1D3F" w:rsidRPr="00920529">
        <w:rPr>
          <w:color w:val="000000" w:themeColor="text1"/>
        </w:rPr>
      </w:r>
      <w:r w:rsidR="00BC1D3F" w:rsidRPr="00920529">
        <w:rPr>
          <w:color w:val="000000" w:themeColor="text1"/>
        </w:rPr>
        <w:fldChar w:fldCharType="separate"/>
      </w:r>
      <w:r w:rsidR="00B82386" w:rsidRPr="00920529">
        <w:rPr>
          <w:noProof/>
          <w:color w:val="000000" w:themeColor="text1"/>
          <w:vertAlign w:val="superscript"/>
        </w:rPr>
        <w:t>20</w:t>
      </w:r>
      <w:r w:rsidR="00BC1D3F" w:rsidRPr="00920529">
        <w:rPr>
          <w:color w:val="000000" w:themeColor="text1"/>
        </w:rPr>
        <w:fldChar w:fldCharType="end"/>
      </w:r>
      <w:r w:rsidR="00BC1D3F" w:rsidRPr="00920529">
        <w:rPr>
          <w:color w:val="000000" w:themeColor="text1"/>
        </w:rPr>
        <w:t xml:space="preserve"> </w:t>
      </w:r>
      <w:r w:rsidR="00A73E05" w:rsidRPr="00920529">
        <w:rPr>
          <w:color w:val="000000" w:themeColor="text1"/>
        </w:rPr>
        <w:t>cooling collar</w:t>
      </w:r>
      <w:r w:rsidR="00342CC1" w:rsidRPr="00920529">
        <w:rPr>
          <w:color w:val="000000" w:themeColor="text1"/>
        </w:rPr>
        <w:t>s</w:t>
      </w:r>
      <w:r w:rsidR="00A73E05" w:rsidRPr="00920529">
        <w:rPr>
          <w:color w:val="000000" w:themeColor="text1"/>
        </w:rPr>
        <w:t>,</w:t>
      </w:r>
      <w:r w:rsidR="00EB288B" w:rsidRPr="00920529">
        <w:rPr>
          <w:color w:val="000000" w:themeColor="text1"/>
        </w:rPr>
        <w:fldChar w:fldCharType="begin">
          <w:fldData xml:space="preserve">PEVuZE5vdGU+PENpdGU+PEF1dGhvcj5UeWxlcjwvQXV0aG9yPjxZZWFyPjIwMTE8L1llYXI+PFJl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</w:fldData>
        </w:fldChar>
      </w:r>
      <w:r w:rsidR="00B82386" w:rsidRPr="00920529">
        <w:rPr>
          <w:color w:val="000000" w:themeColor="text1"/>
        </w:rPr>
        <w:instrText xml:space="preserve"> ADDIN EN.CITE </w:instrText>
      </w:r>
      <w:r w:rsidR="00B82386" w:rsidRPr="00920529">
        <w:rPr>
          <w:color w:val="000000" w:themeColor="text1"/>
        </w:rPr>
        <w:fldChar w:fldCharType="begin">
          <w:fldData xml:space="preserve">PEVuZE5vdGU+PENpdGU+PEF1dGhvcj5UeWxlcjwvQXV0aG9yPjxZZWFyPjIwMTE8L1llYXI+PFJl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</w:fldData>
        </w:fldChar>
      </w:r>
      <w:r w:rsidR="00B82386" w:rsidRPr="00920529">
        <w:rPr>
          <w:color w:val="000000" w:themeColor="text1"/>
        </w:rPr>
        <w:instrText xml:space="preserve"> ADDIN EN.CITE.DATA </w:instrText>
      </w:r>
      <w:r w:rsidR="00B82386" w:rsidRPr="00920529">
        <w:rPr>
          <w:color w:val="000000" w:themeColor="text1"/>
        </w:rPr>
      </w:r>
      <w:r w:rsidR="00B82386" w:rsidRPr="00920529">
        <w:rPr>
          <w:color w:val="000000" w:themeColor="text1"/>
        </w:rPr>
        <w:fldChar w:fldCharType="end"/>
      </w:r>
      <w:r w:rsidR="00EB288B" w:rsidRPr="00920529">
        <w:rPr>
          <w:color w:val="000000" w:themeColor="text1"/>
        </w:rPr>
      </w:r>
      <w:r w:rsidR="00EB288B" w:rsidRPr="00920529">
        <w:rPr>
          <w:color w:val="000000" w:themeColor="text1"/>
        </w:rPr>
        <w:fldChar w:fldCharType="separate"/>
      </w:r>
      <w:r w:rsidR="00B82386" w:rsidRPr="00920529">
        <w:rPr>
          <w:noProof/>
          <w:color w:val="000000" w:themeColor="text1"/>
          <w:vertAlign w:val="superscript"/>
        </w:rPr>
        <w:t>24</w:t>
      </w:r>
      <w:r w:rsidR="00EB288B" w:rsidRPr="00920529">
        <w:rPr>
          <w:color w:val="000000" w:themeColor="text1"/>
        </w:rPr>
        <w:fldChar w:fldCharType="end"/>
      </w:r>
      <w:r w:rsidR="00A73E05" w:rsidRPr="00920529">
        <w:rPr>
          <w:color w:val="000000" w:themeColor="text1"/>
        </w:rPr>
        <w:t xml:space="preserve"> </w:t>
      </w:r>
      <w:r w:rsidR="00BC1D3F" w:rsidRPr="00920529">
        <w:rPr>
          <w:color w:val="000000" w:themeColor="text1"/>
        </w:rPr>
        <w:t>etc.)</w:t>
      </w:r>
      <w:r w:rsidRPr="00920529">
        <w:rPr>
          <w:color w:val="000000" w:themeColor="text1"/>
        </w:rPr>
        <w:t xml:space="preserve"> </w:t>
      </w:r>
      <w:r w:rsidR="00A76B2B" w:rsidRPr="00920529">
        <w:rPr>
          <w:color w:val="000000" w:themeColor="text1"/>
        </w:rPr>
        <w:t>can be</w:t>
      </w:r>
      <w:r w:rsidR="00A52EF5" w:rsidRPr="00920529">
        <w:rPr>
          <w:color w:val="000000" w:themeColor="text1"/>
        </w:rPr>
        <w:t xml:space="preserve"> beneficial for exercise performance in the heat</w:t>
      </w:r>
      <w:r w:rsidR="0077189E" w:rsidRPr="00920529">
        <w:rPr>
          <w:color w:val="000000" w:themeColor="text1"/>
        </w:rPr>
        <w:t>.</w:t>
      </w:r>
      <w:r w:rsidR="007A0E24" w:rsidRPr="00920529">
        <w:rPr>
          <w:color w:val="000000" w:themeColor="text1"/>
        </w:rPr>
        <w:fldChar w:fldCharType="begin">
          <w:fldData xml:space="preserve">PEVuZE5vdGU+PENpdGU+PEF1dGhvcj5TdGV2ZW5zPC9BdXRob3I+PFllYXI+MjAxNzwvWWVhcj48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</w:fldData>
        </w:fldChar>
      </w:r>
      <w:r w:rsidR="00B82386" w:rsidRPr="00920529">
        <w:rPr>
          <w:color w:val="000000" w:themeColor="text1"/>
        </w:rPr>
        <w:instrText xml:space="preserve"> ADDIN EN.CITE </w:instrText>
      </w:r>
      <w:r w:rsidR="00B82386" w:rsidRPr="00920529">
        <w:rPr>
          <w:color w:val="000000" w:themeColor="text1"/>
        </w:rPr>
        <w:fldChar w:fldCharType="begin">
          <w:fldData xml:space="preserve">PEVuZE5vdGU+PENpdGU+PEF1dGhvcj5TdGV2ZW5zPC9BdXRob3I+PFllYXI+MjAxNzwvWWVhcj48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</w:fldData>
        </w:fldChar>
      </w:r>
      <w:r w:rsidR="00B82386" w:rsidRPr="00920529">
        <w:rPr>
          <w:color w:val="000000" w:themeColor="text1"/>
        </w:rPr>
        <w:instrText xml:space="preserve"> ADDIN EN.CITE.DATA </w:instrText>
      </w:r>
      <w:r w:rsidR="00B82386" w:rsidRPr="00920529">
        <w:rPr>
          <w:color w:val="000000" w:themeColor="text1"/>
        </w:rPr>
      </w:r>
      <w:r w:rsidR="00B82386" w:rsidRPr="00920529">
        <w:rPr>
          <w:color w:val="000000" w:themeColor="text1"/>
        </w:rPr>
        <w:fldChar w:fldCharType="end"/>
      </w:r>
      <w:r w:rsidR="007A0E24" w:rsidRPr="00920529">
        <w:rPr>
          <w:color w:val="000000" w:themeColor="text1"/>
        </w:rPr>
      </w:r>
      <w:r w:rsidR="007A0E24" w:rsidRPr="00920529">
        <w:rPr>
          <w:color w:val="000000" w:themeColor="text1"/>
        </w:rPr>
        <w:fldChar w:fldCharType="separate"/>
      </w:r>
      <w:r w:rsidR="00B82386" w:rsidRPr="00920529">
        <w:rPr>
          <w:noProof/>
          <w:color w:val="000000" w:themeColor="text1"/>
          <w:vertAlign w:val="superscript"/>
        </w:rPr>
        <w:t>25</w:t>
      </w:r>
      <w:r w:rsidR="007A0E24" w:rsidRPr="00920529">
        <w:rPr>
          <w:color w:val="000000" w:themeColor="text1"/>
        </w:rPr>
        <w:fldChar w:fldCharType="end"/>
      </w:r>
      <w:r w:rsidR="0077189E" w:rsidRPr="00920529">
        <w:rPr>
          <w:color w:val="000000" w:themeColor="text1"/>
        </w:rPr>
        <w:t xml:space="preserve"> </w:t>
      </w:r>
      <w:r w:rsidR="0082140A" w:rsidRPr="00920529">
        <w:rPr>
          <w:color w:val="000000" w:themeColor="text1"/>
        </w:rPr>
        <w:t>T</w:t>
      </w:r>
      <w:r w:rsidR="007F0A84" w:rsidRPr="00920529">
        <w:rPr>
          <w:color w:val="000000" w:themeColor="text1"/>
        </w:rPr>
        <w:t>he combination of water spraying and fanning</w:t>
      </w:r>
      <w:r w:rsidR="00700A59" w:rsidRPr="00920529">
        <w:rPr>
          <w:color w:val="000000" w:themeColor="text1"/>
        </w:rPr>
        <w:t xml:space="preserve"> the head and face</w:t>
      </w:r>
      <w:r w:rsidR="00C5471D" w:rsidRPr="00920529">
        <w:rPr>
          <w:color w:val="000000" w:themeColor="text1"/>
        </w:rPr>
        <w:t xml:space="preserve"> significantly</w:t>
      </w:r>
      <w:r w:rsidR="007F0A84" w:rsidRPr="00920529">
        <w:rPr>
          <w:color w:val="000000" w:themeColor="text1"/>
        </w:rPr>
        <w:t xml:space="preserve"> improved</w:t>
      </w:r>
      <w:r w:rsidR="00FE0FC0" w:rsidRPr="00920529">
        <w:rPr>
          <w:color w:val="000000" w:themeColor="text1"/>
        </w:rPr>
        <w:t xml:space="preserve"> cycling time to exha</w:t>
      </w:r>
      <w:r w:rsidR="00665ED9" w:rsidRPr="00920529">
        <w:rPr>
          <w:color w:val="000000" w:themeColor="text1"/>
        </w:rPr>
        <w:t xml:space="preserve">ustion </w:t>
      </w:r>
      <w:r w:rsidR="00110BD2" w:rsidRPr="00920529">
        <w:rPr>
          <w:color w:val="000000" w:themeColor="text1"/>
        </w:rPr>
        <w:t xml:space="preserve">at 75% </w:t>
      </w:r>
      <w:r w:rsidR="00DE0F94" w:rsidRPr="00920529">
        <w:rPr>
          <w:color w:val="000000" w:themeColor="text1"/>
        </w:rPr>
        <w:t>maximal oxygen consumption (</w:t>
      </w:r>
      <w:r w:rsidR="00110BD2" w:rsidRPr="00920529">
        <w:rPr>
          <w:color w:val="000000" w:themeColor="text1"/>
        </w:rPr>
        <w:t>V</w:t>
      </w:r>
      <w:r w:rsidR="00DE0F94" w:rsidRPr="00920529">
        <w:rPr>
          <w:color w:val="000000" w:themeColor="text1"/>
        </w:rPr>
        <w:t>̇</w:t>
      </w:r>
      <w:r w:rsidR="00110BD2" w:rsidRPr="00920529">
        <w:rPr>
          <w:color w:val="000000" w:themeColor="text1"/>
        </w:rPr>
        <w:t>O</w:t>
      </w:r>
      <w:r w:rsidR="00110BD2" w:rsidRPr="00920529">
        <w:rPr>
          <w:color w:val="000000" w:themeColor="text1"/>
          <w:vertAlign w:val="subscript"/>
        </w:rPr>
        <w:t>2</w:t>
      </w:r>
      <w:r w:rsidR="00110BD2" w:rsidRPr="00920529">
        <w:rPr>
          <w:color w:val="000000" w:themeColor="text1"/>
        </w:rPr>
        <w:t>max</w:t>
      </w:r>
      <w:r w:rsidR="00DE0F94" w:rsidRPr="00920529">
        <w:rPr>
          <w:color w:val="000000" w:themeColor="text1"/>
        </w:rPr>
        <w:t>)</w:t>
      </w:r>
      <w:r w:rsidR="00110BD2" w:rsidRPr="00920529">
        <w:rPr>
          <w:color w:val="000000" w:themeColor="text1"/>
        </w:rPr>
        <w:t xml:space="preserve"> by </w:t>
      </w:r>
      <w:r w:rsidR="00DC56E5" w:rsidRPr="00920529">
        <w:rPr>
          <w:color w:val="000000" w:themeColor="text1"/>
        </w:rPr>
        <w:t>51%</w:t>
      </w:r>
      <w:r w:rsidR="0077189E" w:rsidRPr="00920529">
        <w:rPr>
          <w:color w:val="000000" w:themeColor="text1"/>
        </w:rPr>
        <w:t>.</w:t>
      </w:r>
      <w:r w:rsidR="00DC56E5" w:rsidRPr="00920529">
        <w:rPr>
          <w:color w:val="000000" w:themeColor="text1"/>
        </w:rPr>
        <w:fldChar w:fldCharType="begin">
          <w:fldData xml:space="preserve">PEVuZE5vdGU+PENpdGU+PEF1dGhvcj5BbnNsZXk8L0F1dGhvcj48WWVhcj4yMDA4PC9ZZWFyPjxS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</w:fldData>
        </w:fldChar>
      </w:r>
      <w:r w:rsidR="00B82386" w:rsidRPr="00920529">
        <w:rPr>
          <w:color w:val="000000" w:themeColor="text1"/>
        </w:rPr>
        <w:instrText xml:space="preserve"> ADDIN EN.CITE </w:instrText>
      </w:r>
      <w:r w:rsidR="00B82386" w:rsidRPr="00920529">
        <w:rPr>
          <w:color w:val="000000" w:themeColor="text1"/>
        </w:rPr>
        <w:fldChar w:fldCharType="begin">
          <w:fldData xml:space="preserve">PEVuZE5vdGU+PENpdGU+PEF1dGhvcj5BbnNsZXk8L0F1dGhvcj48WWVhcj4yMDA4PC9ZZWFyPjxS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</w:fldData>
        </w:fldChar>
      </w:r>
      <w:r w:rsidR="00B82386" w:rsidRPr="00920529">
        <w:rPr>
          <w:color w:val="000000" w:themeColor="text1"/>
        </w:rPr>
        <w:instrText xml:space="preserve"> ADDIN EN.CITE.DATA </w:instrText>
      </w:r>
      <w:r w:rsidR="00B82386" w:rsidRPr="00920529">
        <w:rPr>
          <w:color w:val="000000" w:themeColor="text1"/>
        </w:rPr>
      </w:r>
      <w:r w:rsidR="00B82386" w:rsidRPr="00920529">
        <w:rPr>
          <w:color w:val="000000" w:themeColor="text1"/>
        </w:rPr>
        <w:fldChar w:fldCharType="end"/>
      </w:r>
      <w:r w:rsidR="00DC56E5" w:rsidRPr="00920529">
        <w:rPr>
          <w:color w:val="000000" w:themeColor="text1"/>
        </w:rPr>
      </w:r>
      <w:r w:rsidR="00DC56E5" w:rsidRPr="00920529">
        <w:rPr>
          <w:color w:val="000000" w:themeColor="text1"/>
        </w:rPr>
        <w:fldChar w:fldCharType="separate"/>
      </w:r>
      <w:r w:rsidR="00B82386" w:rsidRPr="00920529">
        <w:rPr>
          <w:noProof/>
          <w:color w:val="000000" w:themeColor="text1"/>
          <w:vertAlign w:val="superscript"/>
        </w:rPr>
        <w:t>26</w:t>
      </w:r>
      <w:r w:rsidR="00DC56E5" w:rsidRPr="00920529">
        <w:rPr>
          <w:color w:val="000000" w:themeColor="text1"/>
        </w:rPr>
        <w:fldChar w:fldCharType="end"/>
      </w:r>
      <w:r w:rsidR="0077189E" w:rsidRPr="00920529">
        <w:rPr>
          <w:color w:val="000000" w:themeColor="text1"/>
        </w:rPr>
        <w:t xml:space="preserve"> </w:t>
      </w:r>
      <w:r w:rsidR="006251C6" w:rsidRPr="00920529">
        <w:rPr>
          <w:color w:val="000000" w:themeColor="text1"/>
        </w:rPr>
        <w:t xml:space="preserve">While the </w:t>
      </w:r>
      <w:r w:rsidR="00707D5B" w:rsidRPr="00920529">
        <w:rPr>
          <w:color w:val="000000" w:themeColor="text1"/>
        </w:rPr>
        <w:t xml:space="preserve">fanning aspect of this </w:t>
      </w:r>
      <w:r w:rsidR="004A665F" w:rsidRPr="00920529">
        <w:rPr>
          <w:color w:val="000000" w:themeColor="text1"/>
        </w:rPr>
        <w:t>strategy</w:t>
      </w:r>
      <w:r w:rsidR="006251C6" w:rsidRPr="00920529">
        <w:rPr>
          <w:color w:val="000000" w:themeColor="text1"/>
        </w:rPr>
        <w:t xml:space="preserve"> is not practical to implement</w:t>
      </w:r>
      <w:r w:rsidR="00707D5B" w:rsidRPr="00920529">
        <w:rPr>
          <w:color w:val="000000" w:themeColor="text1"/>
        </w:rPr>
        <w:t xml:space="preserve"> in competition</w:t>
      </w:r>
      <w:r w:rsidR="00624E97" w:rsidRPr="00920529">
        <w:rPr>
          <w:color w:val="000000" w:themeColor="text1"/>
        </w:rPr>
        <w:t xml:space="preserve">, it </w:t>
      </w:r>
      <w:r w:rsidR="001D4AC3" w:rsidRPr="00920529">
        <w:rPr>
          <w:color w:val="000000" w:themeColor="text1"/>
        </w:rPr>
        <w:t>demonstrate</w:t>
      </w:r>
      <w:r w:rsidR="001E749B" w:rsidRPr="00920529">
        <w:rPr>
          <w:color w:val="000000" w:themeColor="text1"/>
        </w:rPr>
        <w:t>d</w:t>
      </w:r>
      <w:r w:rsidR="001D4AC3" w:rsidRPr="00920529">
        <w:rPr>
          <w:color w:val="000000" w:themeColor="text1"/>
        </w:rPr>
        <w:t xml:space="preserve"> how powerful s</w:t>
      </w:r>
      <w:r w:rsidR="00FA7195" w:rsidRPr="00920529">
        <w:rPr>
          <w:color w:val="000000" w:themeColor="text1"/>
        </w:rPr>
        <w:t xml:space="preserve">uch cooling strategies </w:t>
      </w:r>
      <w:r w:rsidR="001D4AC3" w:rsidRPr="00920529">
        <w:rPr>
          <w:color w:val="000000" w:themeColor="text1"/>
        </w:rPr>
        <w:t>c</w:t>
      </w:r>
      <w:r w:rsidR="00FA7195" w:rsidRPr="00920529">
        <w:rPr>
          <w:color w:val="000000" w:themeColor="text1"/>
        </w:rPr>
        <w:t>an</w:t>
      </w:r>
      <w:r w:rsidR="001D4AC3" w:rsidRPr="00920529">
        <w:rPr>
          <w:color w:val="000000" w:themeColor="text1"/>
        </w:rPr>
        <w:t xml:space="preserve"> be.</w:t>
      </w:r>
      <w:r w:rsidR="00232844" w:rsidRPr="00920529">
        <w:rPr>
          <w:color w:val="000000" w:themeColor="text1"/>
        </w:rPr>
        <w:t xml:space="preserve"> </w:t>
      </w:r>
      <w:r w:rsidR="00775B4A" w:rsidRPr="00920529">
        <w:rPr>
          <w:color w:val="000000" w:themeColor="text1"/>
        </w:rPr>
        <w:t>Cooling the face has a greater benefit on thermal comfort than cooling the torso and limbs during exercise in the heat</w:t>
      </w:r>
      <w:r w:rsidR="00775B4A" w:rsidRPr="00920529">
        <w:rPr>
          <w:color w:val="000000" w:themeColor="text1"/>
        </w:rPr>
        <w:fldChar w:fldCharType="begin"/>
      </w:r>
      <w:r w:rsidR="00B82386" w:rsidRPr="00920529">
        <w:rPr>
          <w:color w:val="000000" w:themeColor="text1"/>
        </w:rPr>
        <w:instrText xml:space="preserve"> ADDIN EN.CITE &lt;EndNote&gt;&lt;Cite&gt;&lt;Author&gt;Cotter&lt;/Author&gt;&lt;Year&gt;2005&lt;/Year&gt;&lt;RecNum&gt;105&lt;/RecNum&gt;&lt;DisplayText&gt;&lt;style face="superscript"&gt;27&lt;/style&gt;&lt;/DisplayText&gt;&lt;record&gt;&lt;rec-number&gt;105&lt;/rec-number&gt;&lt;foreign-keys&gt;&lt;key app="EN" db-id="f5vwr5zeaadfz6e5f2ap0rxpda5pvwtrsp9p" timestamp="1725579456"&gt;105&lt;/key&gt;&lt;/foreign-keys&gt;&lt;ref-type name="Journal Article"&gt;17&lt;/ref-type&gt;&lt;contributors&gt;&lt;authors&gt;&lt;author&gt;Cotter, J. D.&lt;/author&gt;&lt;author&gt;Taylor, N. A.&lt;/author&gt;&lt;/authors&gt;&lt;/contributors&gt;&lt;auth-address&gt;Department of Biomedical Science, University of Wollongong, NSW, Australia. jcotter@otago.ac.nz&lt;/auth-address&gt;&lt;titles&gt;&lt;title&gt;The distribution of cutaneous sudomotor and alliesthesial thermosensitivity in mildly heat-stressed humans: an open-loop approach&lt;/title&gt;&lt;secondary-title&gt;J Physiol&lt;/secondary-title&gt;&lt;alt-title&gt;The Journal of physiology&lt;/alt-title&gt;&lt;/titles&gt;&lt;periodical&gt;&lt;full-title&gt;J Physiol&lt;/full-title&gt;&lt;/periodical&gt;&lt;alt-periodical&gt;&lt;full-title&gt;The Journal of physiology&lt;/full-title&gt;&lt;/alt-periodical&gt;&lt;pages&gt;335-45&lt;/pages&gt;&lt;volume&gt;565&lt;/volume&gt;&lt;number&gt;Pt 1&lt;/number&gt;&lt;edition&gt;2005/03/12&lt;/edition&gt;&lt;keywords&gt;&lt;keyword&gt;Adult&lt;/keyword&gt;&lt;keyword&gt;Body Temperature Regulation/*physiology&lt;/keyword&gt;&lt;keyword&gt;Feedback/physiology&lt;/keyword&gt;&lt;keyword&gt;Heat Stress Disorders/*physiopathology&lt;/keyword&gt;&lt;keyword&gt;Hot Temperature&lt;/keyword&gt;&lt;keyword&gt;Humans&lt;/keyword&gt;&lt;keyword&gt;Men&lt;/keyword&gt;&lt;keyword&gt;Skin Physiological Phenomena&lt;/keyword&gt;&lt;keyword&gt;Skin Temperature/*physiology&lt;/keyword&gt;&lt;keyword&gt;Sweat Glands/innervation/*physiology&lt;/keyword&gt;&lt;keyword&gt;Sweating/physiology&lt;/keyword&gt;&lt;keyword&gt;Thermosensing/*physiology&lt;/keyword&gt;&lt;/keywords&gt;&lt;dates&gt;&lt;year&gt;2005&lt;/year&gt;&lt;pub-dates&gt;&lt;date&gt;May 15&lt;/date&gt;&lt;/pub-dates&gt;&lt;/dates&gt;&lt;isbn&gt;0022-3751 (Print)&amp;#xD;0022-3751&lt;/isbn&gt;&lt;accession-num&gt;15760945&lt;/accession-num&gt;&lt;urls&gt;&lt;/urls&gt;&lt;custom2&gt;PMC1464483&lt;/custom2&gt;&lt;electronic-resource-num&gt;10.1113/jphysiol.2004.081562&lt;/electronic-resource-num&gt;&lt;remote-database-provider&gt;NLM&lt;/remote-database-provider&gt;&lt;language&gt;eng&lt;/language&gt;&lt;/record&gt;&lt;/Cite&gt;&lt;/EndNote&gt;</w:instrText>
      </w:r>
      <w:r w:rsidR="00775B4A" w:rsidRPr="00920529">
        <w:rPr>
          <w:color w:val="000000" w:themeColor="text1"/>
        </w:rPr>
        <w:fldChar w:fldCharType="separate"/>
      </w:r>
      <w:r w:rsidR="00B82386" w:rsidRPr="00920529">
        <w:rPr>
          <w:noProof/>
          <w:color w:val="000000" w:themeColor="text1"/>
          <w:vertAlign w:val="superscript"/>
        </w:rPr>
        <w:t>27</w:t>
      </w:r>
      <w:r w:rsidR="00775B4A" w:rsidRPr="00920529">
        <w:rPr>
          <w:color w:val="000000" w:themeColor="text1"/>
        </w:rPr>
        <w:fldChar w:fldCharType="end"/>
      </w:r>
      <w:r w:rsidR="00775B4A" w:rsidRPr="00920529">
        <w:rPr>
          <w:color w:val="000000" w:themeColor="text1"/>
        </w:rPr>
        <w:t xml:space="preserve"> and manipulating this feeling via non-thermal cooling and heating of the face, increased and decreased work output in an exercise test, respectively.</w:t>
      </w:r>
      <w:r w:rsidR="00775B4A" w:rsidRPr="00920529">
        <w:rPr>
          <w:color w:val="000000" w:themeColor="text1"/>
        </w:rPr>
        <w:fldChar w:fldCharType="begin"/>
      </w:r>
      <w:r w:rsidR="00B82386" w:rsidRPr="00920529">
        <w:rPr>
          <w:color w:val="000000" w:themeColor="text1"/>
        </w:rPr>
        <w:instrText xml:space="preserve"> ADDIN EN.CITE &lt;EndNote&gt;&lt;Cite&gt;&lt;Author&gt;Schlader&lt;/Author&gt;&lt;Year&gt;2011&lt;/Year&gt;&lt;RecNum&gt;18&lt;/RecNum&gt;&lt;DisplayText&gt;&lt;style face="superscript"&gt;28&lt;/style&gt;&lt;/DisplayText&gt;&lt;record&gt;&lt;rec-number&gt;18&lt;/rec-number&gt;&lt;foreign-keys&gt;&lt;key app="EN" db-id="f5vwr5zeaadfz6e5f2ap0rxpda5pvwtrsp9p" timestamp="1720747469"&gt;18&lt;/key&gt;&lt;/foreign-keys&gt;&lt;ref-type name="Journal Article"&gt;17&lt;/ref-type&gt;&lt;contributors&gt;&lt;authors&gt;&lt;author&gt;Schlader, Zachary J.&lt;/author&gt;&lt;author&gt;Simmons, Shona E.&lt;/author&gt;&lt;author&gt;Stannard, Stephen R.&lt;/author&gt;&lt;author&gt;Mündel, Toby&lt;/author&gt;&lt;/authors&gt;&lt;/contributors&gt;&lt;auth-address&gt;Exercise and Sport Science, Massey University, Private Bag 11222, Palmerston North 4442, New Zealand. Z.J.Schlader@massey.ac.nz&lt;/auth-address&gt;&lt;titles&gt;&lt;title&gt;The independent roles of temperature and thermal perception in the control of human thermoregulatory behavior&lt;/title&gt;&lt;secondary-title&gt;Physiol Behav&lt;/secondary-title&gt;&lt;/titles&gt;&lt;periodical&gt;&lt;full-title&gt;Physiol Behav&lt;/full-title&gt;&lt;/periodical&gt;&lt;pages&gt;217-224&lt;/pages&gt;&lt;volume&gt;103&lt;/volume&gt;&lt;number&gt;2&lt;/number&gt;&lt;keywords&gt;&lt;keyword&gt;Cold Temperature*&lt;/keyword&gt;&lt;keyword&gt;Hot Temperature*&lt;/keyword&gt;&lt;keyword&gt;Body Temperature Regulation/*physiology&lt;/keyword&gt;&lt;keyword&gt;Perception/*physiology&lt;/keyword&gt;&lt;keyword&gt;Adult&lt;/keyword&gt;&lt;keyword&gt;Body Temperature/physiology&lt;/keyword&gt;&lt;keyword&gt;Exercise/physiology&lt;/keyword&gt;&lt;keyword&gt;Heart Rate/physiology&lt;/keyword&gt;&lt;keyword&gt;Humans&lt;/keyword&gt;&lt;keyword&gt;Male&lt;/keyword&gt;&lt;keyword&gt;Skin Temperature/physiology&lt;/keyword&gt;&lt;keyword&gt;Sweating/physiology&lt;/keyword&gt;&lt;/keywords&gt;&lt;dates&gt;&lt;year&gt;2011&lt;/year&gt;&lt;/dates&gt;&lt;pub-location&gt;United States&lt;/pub-location&gt;&lt;publisher&gt;Elsevier Science&lt;/publisher&gt;&lt;isbn&gt;1873-507X&lt;/isbn&gt;&lt;accession-num&gt;21315099&lt;/accession-num&gt;&lt;urls&gt;&lt;related-urls&gt;&lt;url&gt;https://ezproxy.scu.edu.au/login?url=https://search.ebscohost.com/login.aspx?direct=true&amp;amp;db=mnh&amp;amp;AN=21315099&amp;amp;site=ehost-live&lt;/url&gt;&lt;/related-urls&gt;&lt;/urls&gt;&lt;electronic-resource-num&gt;10.1016/j.physbeh.2011.02.002&lt;/electronic-resource-num&gt;&lt;remote-database-name&gt;mnh&lt;/remote-database-name&gt;&lt;remote-database-provider&gt;EBSCOhost&lt;/remote-database-provider&gt;&lt;/record&gt;&lt;/Cite&gt;&lt;/EndNote&gt;</w:instrText>
      </w:r>
      <w:r w:rsidR="00775B4A" w:rsidRPr="00920529">
        <w:rPr>
          <w:color w:val="000000" w:themeColor="text1"/>
        </w:rPr>
        <w:fldChar w:fldCharType="separate"/>
      </w:r>
      <w:r w:rsidR="00B82386" w:rsidRPr="00920529">
        <w:rPr>
          <w:noProof/>
          <w:color w:val="000000" w:themeColor="text1"/>
          <w:vertAlign w:val="superscript"/>
        </w:rPr>
        <w:t>28</w:t>
      </w:r>
      <w:r w:rsidR="00775B4A" w:rsidRPr="00920529">
        <w:rPr>
          <w:color w:val="000000" w:themeColor="text1"/>
        </w:rPr>
        <w:fldChar w:fldCharType="end"/>
      </w:r>
      <w:r w:rsidR="00775B4A" w:rsidRPr="00920529">
        <w:rPr>
          <w:color w:val="000000" w:themeColor="text1"/>
        </w:rPr>
        <w:t xml:space="preserve"> </w:t>
      </w:r>
      <w:r w:rsidR="00434298" w:rsidRPr="00920529">
        <w:rPr>
          <w:color w:val="000000" w:themeColor="text1"/>
        </w:rPr>
        <w:t xml:space="preserve">As such, </w:t>
      </w:r>
      <w:r w:rsidR="00775B4A" w:rsidRPr="00920529">
        <w:rPr>
          <w:color w:val="000000" w:themeColor="text1"/>
        </w:rPr>
        <w:t xml:space="preserve">cooling the face has strong perceptual effects that could </w:t>
      </w:r>
      <w:r w:rsidR="00294014" w:rsidRPr="00920529">
        <w:rPr>
          <w:color w:val="000000" w:themeColor="text1"/>
        </w:rPr>
        <w:t>enhance</w:t>
      </w:r>
      <w:r w:rsidR="00775B4A" w:rsidRPr="00920529">
        <w:rPr>
          <w:color w:val="000000" w:themeColor="text1"/>
        </w:rPr>
        <w:t xml:space="preserve"> self-pacing strategies in combination with thermoregulatory responses.</w:t>
      </w:r>
      <w:r w:rsidR="007F0A84" w:rsidRPr="00920529">
        <w:rPr>
          <w:color w:val="000000" w:themeColor="text1"/>
        </w:rPr>
        <w:t xml:space="preserve"> </w:t>
      </w:r>
      <w:r w:rsidR="0036771D" w:rsidRPr="00920529">
        <w:rPr>
          <w:color w:val="000000" w:themeColor="text1"/>
        </w:rPr>
        <w:t>These findings</w:t>
      </w:r>
      <w:r w:rsidR="002376AA" w:rsidRPr="00920529">
        <w:rPr>
          <w:color w:val="000000" w:themeColor="text1"/>
        </w:rPr>
        <w:t xml:space="preserve">, along with the practicality </w:t>
      </w:r>
      <w:r w:rsidR="00A14D33" w:rsidRPr="00920529">
        <w:rPr>
          <w:color w:val="000000" w:themeColor="text1"/>
        </w:rPr>
        <w:t xml:space="preserve">and accessibility of </w:t>
      </w:r>
      <w:r w:rsidR="00611240" w:rsidRPr="00920529">
        <w:rPr>
          <w:color w:val="000000" w:themeColor="text1"/>
        </w:rPr>
        <w:t>most</w:t>
      </w:r>
      <w:r w:rsidR="008C4245" w:rsidRPr="00920529">
        <w:rPr>
          <w:color w:val="000000" w:themeColor="text1"/>
        </w:rPr>
        <w:t xml:space="preserve"> head, face and neck</w:t>
      </w:r>
      <w:r w:rsidR="00A14D33" w:rsidRPr="00920529">
        <w:rPr>
          <w:color w:val="000000" w:themeColor="text1"/>
        </w:rPr>
        <w:t xml:space="preserve"> cooling interventions in field settings</w:t>
      </w:r>
      <w:r w:rsidR="008D4835" w:rsidRPr="00920529">
        <w:rPr>
          <w:color w:val="000000" w:themeColor="text1"/>
        </w:rPr>
        <w:t>, may</w:t>
      </w:r>
      <w:r w:rsidR="0036771D" w:rsidRPr="00920529">
        <w:rPr>
          <w:color w:val="000000" w:themeColor="text1"/>
        </w:rPr>
        <w:t xml:space="preserve"> explain why</w:t>
      </w:r>
      <w:r w:rsidR="001604A9" w:rsidRPr="00920529">
        <w:rPr>
          <w:color w:val="000000" w:themeColor="text1"/>
        </w:rPr>
        <w:t xml:space="preserve"> cold-water dousing, often performed over the head</w:t>
      </w:r>
      <w:r w:rsidR="00FB018F" w:rsidRPr="00920529">
        <w:rPr>
          <w:color w:val="000000" w:themeColor="text1"/>
        </w:rPr>
        <w:t>, face and neck</w:t>
      </w:r>
      <w:r w:rsidR="001604A9" w:rsidRPr="00920529">
        <w:rPr>
          <w:color w:val="000000" w:themeColor="text1"/>
        </w:rPr>
        <w:t>, is the most commonly utili</w:t>
      </w:r>
      <w:r w:rsidR="008111C3" w:rsidRPr="00920529">
        <w:rPr>
          <w:color w:val="000000" w:themeColor="text1"/>
        </w:rPr>
        <w:t>z</w:t>
      </w:r>
      <w:r w:rsidR="001604A9" w:rsidRPr="00920529">
        <w:rPr>
          <w:color w:val="000000" w:themeColor="text1"/>
        </w:rPr>
        <w:t xml:space="preserve">ed </w:t>
      </w:r>
      <w:r w:rsidR="00EE7828" w:rsidRPr="00920529">
        <w:rPr>
          <w:color w:val="000000" w:themeColor="text1"/>
        </w:rPr>
        <w:t xml:space="preserve">cooling </w:t>
      </w:r>
      <w:r w:rsidR="001604A9" w:rsidRPr="00920529">
        <w:rPr>
          <w:color w:val="000000" w:themeColor="text1"/>
        </w:rPr>
        <w:t>strategy by athletes in sports competition.</w:t>
      </w:r>
      <w:r w:rsidR="001604A9" w:rsidRPr="00920529">
        <w:rPr>
          <w:color w:val="000000" w:themeColor="text1"/>
        </w:rPr>
        <w:fldChar w:fldCharType="begin"/>
      </w:r>
      <w:r w:rsidR="00B82386" w:rsidRPr="00920529">
        <w:rPr>
          <w:color w:val="000000" w:themeColor="text1"/>
        </w:rPr>
        <w:instrText xml:space="preserve"> ADDIN EN.CITE &lt;EndNote&gt;&lt;Cite&gt;&lt;Author&gt;Esh&lt;/Author&gt;&lt;Year&gt;2024&lt;/Year&gt;&lt;RecNum&gt;100&lt;/RecNum&gt;&lt;DisplayText&gt;&lt;style face="superscript"&gt;17&lt;/style&gt;&lt;/DisplayText&gt;&lt;record&gt;&lt;rec-number&gt;100&lt;/rec-number&gt;&lt;foreign-keys&gt;&lt;key app="EN" db-id="f5vwr5zeaadfz6e5f2ap0rxpda5pvwtrsp9p" timestamp="1725510025"&gt;100&lt;/key&gt;&lt;/foreign-keys&gt;&lt;ref-type name="Journal Article"&gt;17&lt;/ref-type&gt;&lt;contributors&gt;&lt;authors&gt;&lt;author&gt;Esh, Chris J.&lt;/author&gt;&lt;author&gt;Carter, Sarah&lt;/author&gt;&lt;author&gt;Galan-Lopez, Natalia&lt;/author&gt;&lt;author&gt;Garrandes, Frederic&lt;/author&gt;&lt;author&gt;Bermon, Stephane&lt;/author&gt;&lt;author&gt;Adami, Paolo Emilio&lt;/author&gt;&lt;author&gt;Racinais, Sebastien&lt;/author&gt;&lt;author&gt;James, Lewis&lt;/author&gt;&lt;author&gt;Stellingwerff, Trent&lt;/author&gt;&lt;author&gt;Adams, William M.&lt;/author&gt;&lt;author&gt;Chrismas, Bryna&lt;/author&gt;&lt;author&gt;Stevens, Christopher J.&lt;/author&gt;&lt;author&gt;Périard, Julien D.&lt;/author&gt;&lt;author&gt;Brade, Carly&lt;/author&gt;&lt;author&gt;Henderson, Mitchell J.&lt;/author&gt;&lt;author&gt;Taylor, Lee&lt;/author&gt;&lt;/authors&gt;&lt;/contributors&gt;&lt;titles&gt;&lt;title&gt;A review of elite athlete evidence-based knowledge and preparation for competing in the heat&lt;/title&gt;&lt;secondary-title&gt;J Sci Sport Exerc&lt;/secondary-title&gt;&lt;/titles&gt;&lt;periodical&gt;&lt;full-title&gt;J Sci Sport Exerc&lt;/full-title&gt;&lt;/periodical&gt;&lt;pages&gt;218-237&lt;/pages&gt;&lt;volume&gt;6&lt;/volume&gt;&lt;dates&gt;&lt;year&gt;2024&lt;/year&gt;&lt;pub-dates&gt;&lt;date&gt;2024/05/17&lt;/date&gt;&lt;/pub-dates&gt;&lt;/dates&gt;&lt;isbn&gt;2662-1371&lt;/isbn&gt;&lt;urls&gt;&lt;related-urls&gt;&lt;url&gt;https://doi.org/10.1007/s42978-024-00283-y&lt;/url&gt;&lt;/related-urls&gt;&lt;/urls&gt;&lt;electronic-resource-num&gt;10.1007/s42978-024-00283-y&lt;/electronic-resource-num&gt;&lt;/record&gt;&lt;/Cite&gt;&lt;/EndNote&gt;</w:instrText>
      </w:r>
      <w:r w:rsidR="001604A9" w:rsidRPr="00920529">
        <w:rPr>
          <w:color w:val="000000" w:themeColor="text1"/>
        </w:rPr>
        <w:fldChar w:fldCharType="separate"/>
      </w:r>
      <w:r w:rsidR="00B82386" w:rsidRPr="00920529">
        <w:rPr>
          <w:noProof/>
          <w:color w:val="000000" w:themeColor="text1"/>
          <w:vertAlign w:val="superscript"/>
        </w:rPr>
        <w:t>17</w:t>
      </w:r>
      <w:r w:rsidR="001604A9" w:rsidRPr="00920529">
        <w:rPr>
          <w:color w:val="000000" w:themeColor="text1"/>
        </w:rPr>
        <w:fldChar w:fldCharType="end"/>
      </w:r>
      <w:r w:rsidR="00681288" w:rsidRPr="00920529">
        <w:rPr>
          <w:color w:val="000000" w:themeColor="text1"/>
        </w:rPr>
        <w:t xml:space="preserve"> </w:t>
      </w:r>
      <w:r w:rsidR="002C2AEF" w:rsidRPr="00920529">
        <w:rPr>
          <w:color w:val="000000" w:themeColor="text1"/>
        </w:rPr>
        <w:t xml:space="preserve">A narrative </w:t>
      </w:r>
      <w:r w:rsidR="00F505D9" w:rsidRPr="00920529">
        <w:rPr>
          <w:color w:val="000000" w:themeColor="text1"/>
        </w:rPr>
        <w:t>r</w:t>
      </w:r>
      <w:r w:rsidR="002C2AEF" w:rsidRPr="00920529">
        <w:rPr>
          <w:color w:val="000000" w:themeColor="text1"/>
        </w:rPr>
        <w:t>eview</w:t>
      </w:r>
      <w:r w:rsidR="00F505D9" w:rsidRPr="00920529">
        <w:rPr>
          <w:color w:val="000000" w:themeColor="text1"/>
        </w:rPr>
        <w:t xml:space="preserve"> has recently been published on head, face and neck cooling</w:t>
      </w:r>
      <w:r w:rsidR="00C025A0" w:rsidRPr="00920529">
        <w:rPr>
          <w:color w:val="000000" w:themeColor="text1"/>
        </w:rPr>
        <w:t xml:space="preserve"> that provided </w:t>
      </w:r>
      <w:r w:rsidR="00D17279" w:rsidRPr="00920529">
        <w:rPr>
          <w:color w:val="000000" w:themeColor="text1"/>
        </w:rPr>
        <w:t>useful recommendations for athletes,</w:t>
      </w:r>
      <w:r w:rsidR="00D17279" w:rsidRPr="00920529">
        <w:rPr>
          <w:color w:val="000000" w:themeColor="text1"/>
        </w:rPr>
        <w:fldChar w:fldCharType="begin"/>
      </w:r>
      <w:r w:rsidR="00B82386" w:rsidRPr="00920529">
        <w:rPr>
          <w:color w:val="000000" w:themeColor="text1"/>
        </w:rPr>
        <w:instrText xml:space="preserve"> ADDIN EN.CITE &lt;EndNote&gt;&lt;Cite&gt;&lt;Author&gt;Cao&lt;/Author&gt;&lt;Year&gt;2022&lt;/Year&gt;&lt;RecNum&gt;137&lt;/RecNum&gt;&lt;DisplayText&gt;&lt;style face="superscript"&gt;29&lt;/style&gt;&lt;/DisplayText&gt;&lt;record&gt;&lt;rec-number&gt;137&lt;/rec-number&gt;&lt;foreign-keys&gt;&lt;key app="EN" db-id="f5vwr5zeaadfz6e5f2ap0rxpda5pvwtrsp9p" timestamp="1731882857"&gt;137&lt;/key&gt;&lt;/foreign-keys&gt;&lt;ref-type name="Journal Article"&gt;17&lt;/ref-type&gt;&lt;contributors&gt;&lt;authors&gt;&lt;author&gt;Cao, Yinhang&lt;/author&gt;&lt;author&gt;Lei, Tze-Huan&lt;/author&gt;&lt;author&gt;Wang, Faming&lt;/author&gt;&lt;author&gt;Yang, Bin&lt;/author&gt;&lt;author&gt;Mündel, Toby&lt;/author&gt;&lt;/authors&gt;&lt;/contributors&gt;&lt;titles&gt;&lt;title&gt;Head, face and neck cooling as per-cooling (cooling during exercise) modalities to improve exercise performance in the heat: A narrative review and practical applications&lt;/title&gt;&lt;secondary-title&gt;Sports Med Open&lt;/secondary-title&gt;&lt;/titles&gt;&lt;periodical&gt;&lt;full-title&gt;Sports Med Open&lt;/full-title&gt;&lt;/periodical&gt;&lt;pages&gt;16&lt;/pages&gt;&lt;volume&gt;8&lt;/volume&gt;&lt;number&gt;1&lt;/number&gt;&lt;dates&gt;&lt;year&gt;2022&lt;/year&gt;&lt;pub-dates&gt;&lt;date&gt;2022/01/29&lt;/date&gt;&lt;/pub-dates&gt;&lt;/dates&gt;&lt;isbn&gt;2198-9761&lt;/isbn&gt;&lt;urls&gt;&lt;related-urls&gt;&lt;url&gt;https://doi.org/10.1186/s40798-022-00411-4&lt;/url&gt;&lt;/related-urls&gt;&lt;/urls&gt;&lt;electronic-resource-num&gt;10.1186/s40798-022-00411-4&lt;/electronic-resource-num&gt;&lt;/record&gt;&lt;/Cite&gt;&lt;/EndNote&gt;</w:instrText>
      </w:r>
      <w:r w:rsidR="00D17279" w:rsidRPr="00920529">
        <w:rPr>
          <w:color w:val="000000" w:themeColor="text1"/>
        </w:rPr>
        <w:fldChar w:fldCharType="separate"/>
      </w:r>
      <w:r w:rsidR="00B82386" w:rsidRPr="00920529">
        <w:rPr>
          <w:noProof/>
          <w:color w:val="000000" w:themeColor="text1"/>
          <w:vertAlign w:val="superscript"/>
        </w:rPr>
        <w:t>29</w:t>
      </w:r>
      <w:r w:rsidR="00D17279" w:rsidRPr="00920529">
        <w:rPr>
          <w:color w:val="000000" w:themeColor="text1"/>
        </w:rPr>
        <w:fldChar w:fldCharType="end"/>
      </w:r>
      <w:r w:rsidR="00D17279" w:rsidRPr="00920529">
        <w:rPr>
          <w:color w:val="000000" w:themeColor="text1"/>
        </w:rPr>
        <w:t xml:space="preserve"> however, </w:t>
      </w:r>
      <w:r w:rsidR="006D2B90" w:rsidRPr="00920529">
        <w:rPr>
          <w:color w:val="000000" w:themeColor="text1"/>
        </w:rPr>
        <w:t xml:space="preserve">it would </w:t>
      </w:r>
      <w:r w:rsidR="00672AA0" w:rsidRPr="00920529">
        <w:rPr>
          <w:color w:val="000000" w:themeColor="text1"/>
        </w:rPr>
        <w:t xml:space="preserve">also </w:t>
      </w:r>
      <w:r w:rsidR="006D2B90" w:rsidRPr="00920529">
        <w:rPr>
          <w:color w:val="000000" w:themeColor="text1"/>
        </w:rPr>
        <w:t xml:space="preserve">be beneficial to extend this work </w:t>
      </w:r>
      <w:r w:rsidR="00710991" w:rsidRPr="00920529">
        <w:rPr>
          <w:color w:val="000000" w:themeColor="text1"/>
        </w:rPr>
        <w:t xml:space="preserve">to a systematic review with meta-analysis to </w:t>
      </w:r>
      <w:r w:rsidR="001363E4" w:rsidRPr="00920529">
        <w:rPr>
          <w:color w:val="000000" w:themeColor="text1"/>
        </w:rPr>
        <w:t>combine all available data</w:t>
      </w:r>
      <w:r w:rsidR="00275152" w:rsidRPr="00920529">
        <w:rPr>
          <w:color w:val="000000" w:themeColor="text1"/>
        </w:rPr>
        <w:t xml:space="preserve">, </w:t>
      </w:r>
      <w:r w:rsidR="00060F16" w:rsidRPr="00920529">
        <w:rPr>
          <w:color w:val="000000" w:themeColor="text1"/>
        </w:rPr>
        <w:t>enabling</w:t>
      </w:r>
      <w:r w:rsidR="00451AB0" w:rsidRPr="00920529">
        <w:rPr>
          <w:color w:val="000000" w:themeColor="text1"/>
        </w:rPr>
        <w:t xml:space="preserve"> </w:t>
      </w:r>
      <w:r w:rsidR="00672AA0" w:rsidRPr="00920529">
        <w:rPr>
          <w:color w:val="000000" w:themeColor="text1"/>
        </w:rPr>
        <w:t xml:space="preserve">quantitative </w:t>
      </w:r>
      <w:r w:rsidR="00451AB0" w:rsidRPr="00920529">
        <w:rPr>
          <w:color w:val="000000" w:themeColor="text1"/>
        </w:rPr>
        <w:t>comparisons</w:t>
      </w:r>
      <w:r w:rsidR="00672AA0" w:rsidRPr="00920529">
        <w:rPr>
          <w:color w:val="000000" w:themeColor="text1"/>
        </w:rPr>
        <w:t xml:space="preserve"> </w:t>
      </w:r>
      <w:r w:rsidR="00451AB0" w:rsidRPr="00920529">
        <w:rPr>
          <w:color w:val="000000" w:themeColor="text1"/>
        </w:rPr>
        <w:t>between different intervention</w:t>
      </w:r>
      <w:r w:rsidR="00401C2A" w:rsidRPr="00920529">
        <w:rPr>
          <w:color w:val="000000" w:themeColor="text1"/>
        </w:rPr>
        <w:t xml:space="preserve"> types</w:t>
      </w:r>
      <w:r w:rsidR="00275152" w:rsidRPr="00920529">
        <w:rPr>
          <w:color w:val="000000" w:themeColor="text1"/>
        </w:rPr>
        <w:t xml:space="preserve">. There is also a growing body of work </w:t>
      </w:r>
      <w:r w:rsidR="00275152" w:rsidRPr="00920529">
        <w:rPr>
          <w:color w:val="000000" w:themeColor="text1"/>
        </w:rPr>
        <w:lastRenderedPageBreak/>
        <w:t>on the effect of cooling the head, face and neck on cognitive performance,</w:t>
      </w:r>
      <w:r w:rsidR="00275152" w:rsidRPr="00920529">
        <w:rPr>
          <w:color w:val="000000" w:themeColor="text1"/>
        </w:rPr>
        <w:fldChar w:fldCharType="begin">
          <w:fldData xml:space="preserve">PEVuZE5vdGU+PENpdGU+PEF1dGhvcj5BbmRvPC9BdXRob3I+PFllYXI+MjAxNTwvWWVhcj48UmVj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</w:fldData>
        </w:fldChar>
      </w:r>
      <w:r w:rsidR="00B82386" w:rsidRPr="00920529">
        <w:rPr>
          <w:color w:val="000000" w:themeColor="text1"/>
        </w:rPr>
        <w:instrText xml:space="preserve"> ADDIN EN.CITE </w:instrText>
      </w:r>
      <w:r w:rsidR="00B82386" w:rsidRPr="00920529">
        <w:rPr>
          <w:color w:val="000000" w:themeColor="text1"/>
        </w:rPr>
        <w:fldChar w:fldCharType="begin">
          <w:fldData xml:space="preserve">PEVuZE5vdGU+PENpdGU+PEF1dGhvcj5BbmRvPC9BdXRob3I+PFllYXI+MjAxNTwvWWVhcj48UmVj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</w:fldData>
        </w:fldChar>
      </w:r>
      <w:r w:rsidR="00B82386" w:rsidRPr="00920529">
        <w:rPr>
          <w:color w:val="000000" w:themeColor="text1"/>
        </w:rPr>
        <w:instrText xml:space="preserve"> ADDIN EN.CITE.DATA </w:instrText>
      </w:r>
      <w:r w:rsidR="00B82386" w:rsidRPr="00920529">
        <w:rPr>
          <w:color w:val="000000" w:themeColor="text1"/>
        </w:rPr>
      </w:r>
      <w:r w:rsidR="00B82386" w:rsidRPr="00920529">
        <w:rPr>
          <w:color w:val="000000" w:themeColor="text1"/>
        </w:rPr>
        <w:fldChar w:fldCharType="end"/>
      </w:r>
      <w:r w:rsidR="00275152" w:rsidRPr="00920529">
        <w:rPr>
          <w:color w:val="000000" w:themeColor="text1"/>
        </w:rPr>
      </w:r>
      <w:r w:rsidR="00275152" w:rsidRPr="00920529">
        <w:rPr>
          <w:color w:val="000000" w:themeColor="text1"/>
        </w:rPr>
        <w:fldChar w:fldCharType="separate"/>
      </w:r>
      <w:r w:rsidR="00B82386" w:rsidRPr="00920529">
        <w:rPr>
          <w:noProof/>
          <w:color w:val="000000" w:themeColor="text1"/>
          <w:vertAlign w:val="superscript"/>
        </w:rPr>
        <w:t>30-34</w:t>
      </w:r>
      <w:r w:rsidR="00275152" w:rsidRPr="00920529">
        <w:rPr>
          <w:color w:val="000000" w:themeColor="text1"/>
        </w:rPr>
        <w:fldChar w:fldCharType="end"/>
      </w:r>
      <w:r w:rsidR="00275152" w:rsidRPr="00920529">
        <w:rPr>
          <w:color w:val="000000" w:themeColor="text1"/>
        </w:rPr>
        <w:t xml:space="preserve"> however, cognitive performance has not been included as an outcome in previous reviews</w:t>
      </w:r>
      <w:r w:rsidR="00933451" w:rsidRPr="00920529">
        <w:rPr>
          <w:color w:val="000000" w:themeColor="text1"/>
        </w:rPr>
        <w:t xml:space="preserve"> on the topic</w:t>
      </w:r>
      <w:r w:rsidR="00275152" w:rsidRPr="00920529">
        <w:rPr>
          <w:color w:val="000000" w:themeColor="text1"/>
        </w:rPr>
        <w:t>.</w:t>
      </w:r>
    </w:p>
    <w:p w14:paraId="2279730F" w14:textId="77777777" w:rsidR="00471F0F" w:rsidRPr="00920529" w:rsidRDefault="00471F0F" w:rsidP="00020A57">
      <w:pPr>
        <w:spacing w:after="0"/>
        <w:jc w:val="both"/>
        <w:rPr>
          <w:color w:val="000000" w:themeColor="text1"/>
        </w:rPr>
      </w:pPr>
    </w:p>
    <w:p w14:paraId="481365AA" w14:textId="4C41E1EB" w:rsidR="00165E0B" w:rsidRPr="00920529" w:rsidRDefault="0099162E" w:rsidP="00020A57">
      <w:pPr>
        <w:spacing w:after="0"/>
        <w:jc w:val="both"/>
        <w:rPr>
          <w:color w:val="000000" w:themeColor="text1"/>
        </w:rPr>
      </w:pPr>
      <w:r w:rsidRPr="00920529">
        <w:rPr>
          <w:color w:val="000000" w:themeColor="text1"/>
        </w:rPr>
        <w:t>Therefore,</w:t>
      </w:r>
      <w:r w:rsidR="00020A57" w:rsidRPr="00920529">
        <w:rPr>
          <w:color w:val="000000" w:themeColor="text1"/>
        </w:rPr>
        <w:t xml:space="preserve"> </w:t>
      </w:r>
      <w:r w:rsidRPr="00920529">
        <w:rPr>
          <w:color w:val="000000" w:themeColor="text1"/>
        </w:rPr>
        <w:t>t</w:t>
      </w:r>
      <w:r w:rsidR="00020A57" w:rsidRPr="00920529">
        <w:rPr>
          <w:color w:val="000000" w:themeColor="text1"/>
        </w:rPr>
        <w:t>he aims of this</w:t>
      </w:r>
      <w:r w:rsidR="002C5B6D" w:rsidRPr="00920529">
        <w:rPr>
          <w:color w:val="000000" w:themeColor="text1"/>
        </w:rPr>
        <w:t xml:space="preserve"> systematic</w:t>
      </w:r>
      <w:r w:rsidR="00020A57" w:rsidRPr="00920529">
        <w:rPr>
          <w:color w:val="000000" w:themeColor="text1"/>
        </w:rPr>
        <w:t xml:space="preserve"> review </w:t>
      </w:r>
      <w:r w:rsidR="00181979" w:rsidRPr="00920529">
        <w:rPr>
          <w:color w:val="000000" w:themeColor="text1"/>
        </w:rPr>
        <w:t xml:space="preserve">were </w:t>
      </w:r>
      <w:r w:rsidR="009718B1" w:rsidRPr="00920529">
        <w:rPr>
          <w:color w:val="000000" w:themeColor="text1"/>
        </w:rPr>
        <w:t>to</w:t>
      </w:r>
      <w:r w:rsidRPr="00920529">
        <w:rPr>
          <w:color w:val="000000" w:themeColor="text1"/>
        </w:rPr>
        <w:t>; i)</w:t>
      </w:r>
      <w:r w:rsidR="00020A57" w:rsidRPr="00920529">
        <w:rPr>
          <w:color w:val="000000" w:themeColor="text1"/>
        </w:rPr>
        <w:t xml:space="preserve"> </w:t>
      </w:r>
      <w:r w:rsidR="00F92714" w:rsidRPr="00920529">
        <w:rPr>
          <w:color w:val="000000" w:themeColor="text1"/>
        </w:rPr>
        <w:t xml:space="preserve">determine </w:t>
      </w:r>
      <w:r w:rsidR="00020A57" w:rsidRPr="00920529">
        <w:rPr>
          <w:color w:val="000000" w:themeColor="text1"/>
        </w:rPr>
        <w:t>the effect of cooling strategies targeting the head, face and neck on</w:t>
      </w:r>
      <w:r w:rsidR="00AE33B2" w:rsidRPr="00920529">
        <w:rPr>
          <w:color w:val="000000" w:themeColor="text1"/>
        </w:rPr>
        <w:t xml:space="preserve"> </w:t>
      </w:r>
      <w:r w:rsidR="007E6B08" w:rsidRPr="00920529">
        <w:rPr>
          <w:color w:val="000000" w:themeColor="text1"/>
        </w:rPr>
        <w:t>physical and cognitive</w:t>
      </w:r>
      <w:r w:rsidR="00445956" w:rsidRPr="00920529">
        <w:rPr>
          <w:color w:val="000000" w:themeColor="text1"/>
        </w:rPr>
        <w:t xml:space="preserve"> performance</w:t>
      </w:r>
      <w:r w:rsidR="00020A57" w:rsidRPr="00920529">
        <w:rPr>
          <w:color w:val="000000" w:themeColor="text1"/>
        </w:rPr>
        <w:t xml:space="preserve">; </w:t>
      </w:r>
      <w:r w:rsidRPr="00920529">
        <w:rPr>
          <w:color w:val="000000" w:themeColor="text1"/>
        </w:rPr>
        <w:t>ii</w:t>
      </w:r>
      <w:r w:rsidR="00020A57" w:rsidRPr="00920529">
        <w:rPr>
          <w:color w:val="000000" w:themeColor="text1"/>
        </w:rPr>
        <w:t xml:space="preserve">) </w:t>
      </w:r>
      <w:r w:rsidR="002C6CD5" w:rsidRPr="00920529">
        <w:rPr>
          <w:color w:val="000000" w:themeColor="text1"/>
        </w:rPr>
        <w:t xml:space="preserve">determine </w:t>
      </w:r>
      <w:r w:rsidR="00020A57" w:rsidRPr="00920529">
        <w:rPr>
          <w:color w:val="000000" w:themeColor="text1"/>
        </w:rPr>
        <w:t xml:space="preserve">any associated physiological and perceptual responses; </w:t>
      </w:r>
      <w:r w:rsidRPr="00920529">
        <w:rPr>
          <w:color w:val="000000" w:themeColor="text1"/>
        </w:rPr>
        <w:t>iii</w:t>
      </w:r>
      <w:r w:rsidR="00020A57" w:rsidRPr="00920529">
        <w:rPr>
          <w:color w:val="000000" w:themeColor="text1"/>
        </w:rPr>
        <w:t xml:space="preserve">) </w:t>
      </w:r>
      <w:r w:rsidR="006E0936" w:rsidRPr="00920529">
        <w:rPr>
          <w:color w:val="000000" w:themeColor="text1"/>
        </w:rPr>
        <w:t>synthesi</w:t>
      </w:r>
      <w:r w:rsidR="008111C3" w:rsidRPr="00920529">
        <w:rPr>
          <w:color w:val="000000" w:themeColor="text1"/>
        </w:rPr>
        <w:t>z</w:t>
      </w:r>
      <w:r w:rsidR="002C6CD5" w:rsidRPr="00920529">
        <w:rPr>
          <w:color w:val="000000" w:themeColor="text1"/>
        </w:rPr>
        <w:t>e any</w:t>
      </w:r>
      <w:r w:rsidR="00D4231B" w:rsidRPr="00920529">
        <w:rPr>
          <w:color w:val="000000" w:themeColor="text1"/>
        </w:rPr>
        <w:t xml:space="preserve"> reported</w:t>
      </w:r>
      <w:r w:rsidR="00020A57" w:rsidRPr="00920529">
        <w:rPr>
          <w:color w:val="000000" w:themeColor="text1"/>
        </w:rPr>
        <w:t xml:space="preserve"> adverse events </w:t>
      </w:r>
      <w:r w:rsidR="00D4231B" w:rsidRPr="00920529">
        <w:rPr>
          <w:color w:val="000000" w:themeColor="text1"/>
        </w:rPr>
        <w:t>following the use of</w:t>
      </w:r>
      <w:r w:rsidR="00020A57" w:rsidRPr="00920529">
        <w:rPr>
          <w:color w:val="000000" w:themeColor="text1"/>
        </w:rPr>
        <w:t xml:space="preserve"> these strategies</w:t>
      </w:r>
      <w:r w:rsidR="005C01D3" w:rsidRPr="00920529">
        <w:rPr>
          <w:color w:val="000000" w:themeColor="text1"/>
        </w:rPr>
        <w:t>;</w:t>
      </w:r>
      <w:r w:rsidR="00020A57" w:rsidRPr="00920529">
        <w:rPr>
          <w:color w:val="000000" w:themeColor="text1"/>
        </w:rPr>
        <w:t xml:space="preserve"> and </w:t>
      </w:r>
      <w:r w:rsidRPr="00920529">
        <w:rPr>
          <w:color w:val="000000" w:themeColor="text1"/>
        </w:rPr>
        <w:t>iv</w:t>
      </w:r>
      <w:r w:rsidR="00020A57" w:rsidRPr="00920529">
        <w:rPr>
          <w:color w:val="000000" w:themeColor="text1"/>
        </w:rPr>
        <w:t xml:space="preserve">) </w:t>
      </w:r>
      <w:r w:rsidR="002C5B6D" w:rsidRPr="00920529">
        <w:rPr>
          <w:color w:val="000000" w:themeColor="text1"/>
        </w:rPr>
        <w:t>p</w:t>
      </w:r>
      <w:r w:rsidR="00020A57" w:rsidRPr="00920529">
        <w:rPr>
          <w:color w:val="000000" w:themeColor="text1"/>
        </w:rPr>
        <w:t xml:space="preserve">rovide </w:t>
      </w:r>
      <w:r w:rsidR="007941B2" w:rsidRPr="00920529">
        <w:rPr>
          <w:color w:val="000000" w:themeColor="text1"/>
        </w:rPr>
        <w:t>practical applications</w:t>
      </w:r>
      <w:r w:rsidR="00020A57" w:rsidRPr="00920529">
        <w:rPr>
          <w:color w:val="000000" w:themeColor="text1"/>
        </w:rPr>
        <w:t xml:space="preserve"> for the use of these strategies </w:t>
      </w:r>
      <w:r w:rsidR="00F757D6" w:rsidRPr="00920529">
        <w:rPr>
          <w:color w:val="000000" w:themeColor="text1"/>
        </w:rPr>
        <w:t>to improve</w:t>
      </w:r>
      <w:r w:rsidR="00020A57" w:rsidRPr="00920529">
        <w:rPr>
          <w:color w:val="000000" w:themeColor="text1"/>
        </w:rPr>
        <w:t xml:space="preserve"> performance.</w:t>
      </w:r>
    </w:p>
    <w:p w14:paraId="2B30062C" w14:textId="77777777" w:rsidR="00630296" w:rsidRPr="00920529" w:rsidRDefault="00630296" w:rsidP="00165E0B">
      <w:pPr>
        <w:spacing w:after="0"/>
        <w:rPr>
          <w:b/>
          <w:color w:val="000000" w:themeColor="text1"/>
        </w:rPr>
      </w:pPr>
    </w:p>
    <w:p w14:paraId="6C699089" w14:textId="3E90E025" w:rsidR="00165E0B" w:rsidRPr="00920529" w:rsidRDefault="002C5B6D" w:rsidP="002C5B6D">
      <w:pPr>
        <w:spacing w:after="0"/>
        <w:rPr>
          <w:b/>
          <w:color w:val="000000" w:themeColor="text1"/>
        </w:rPr>
      </w:pPr>
      <w:r w:rsidRPr="00920529">
        <w:rPr>
          <w:b/>
          <w:color w:val="000000" w:themeColor="text1"/>
        </w:rPr>
        <w:t xml:space="preserve">2.0 </w:t>
      </w:r>
      <w:r w:rsidR="00165E0B" w:rsidRPr="00920529">
        <w:rPr>
          <w:b/>
          <w:color w:val="000000" w:themeColor="text1"/>
        </w:rPr>
        <w:t>Method</w:t>
      </w:r>
    </w:p>
    <w:p w14:paraId="28DACDB5" w14:textId="77777777" w:rsidR="00165E0B" w:rsidRPr="00920529" w:rsidRDefault="00165E0B" w:rsidP="00165E0B">
      <w:pPr>
        <w:spacing w:after="0" w:line="240" w:lineRule="auto"/>
        <w:rPr>
          <w:color w:val="000000" w:themeColor="text1"/>
        </w:rPr>
      </w:pPr>
      <w:r w:rsidRPr="00920529">
        <w:rPr>
          <w:color w:val="000000" w:themeColor="text1"/>
        </w:rPr>
        <w:t>2.1 Protocol</w:t>
      </w:r>
    </w:p>
    <w:p w14:paraId="6D126EFE" w14:textId="240C9DCA" w:rsidR="009A34C0" w:rsidRPr="00920529" w:rsidRDefault="009A34C0" w:rsidP="00007442">
      <w:pPr>
        <w:spacing w:after="0" w:line="240" w:lineRule="auto"/>
        <w:jc w:val="both"/>
        <w:rPr>
          <w:color w:val="000000" w:themeColor="text1"/>
        </w:rPr>
      </w:pPr>
      <w:r w:rsidRPr="00920529">
        <w:rPr>
          <w:rFonts w:cstheme="minorHAnsi"/>
          <w:color w:val="000000" w:themeColor="text1"/>
        </w:rPr>
        <w:t>This systematic review was prospectively registered</w:t>
      </w:r>
      <w:r w:rsidR="00BB2157" w:rsidRPr="00920529">
        <w:rPr>
          <w:rFonts w:cstheme="minorHAnsi"/>
          <w:color w:val="000000" w:themeColor="text1"/>
        </w:rPr>
        <w:t xml:space="preserve"> on 25</w:t>
      </w:r>
      <w:r w:rsidR="00BB2157" w:rsidRPr="00920529">
        <w:rPr>
          <w:rFonts w:cstheme="minorHAnsi"/>
          <w:color w:val="000000" w:themeColor="text1"/>
          <w:vertAlign w:val="superscript"/>
        </w:rPr>
        <w:t>th</w:t>
      </w:r>
      <w:r w:rsidR="00BB2157" w:rsidRPr="00920529">
        <w:rPr>
          <w:rFonts w:cstheme="minorHAnsi"/>
          <w:color w:val="000000" w:themeColor="text1"/>
        </w:rPr>
        <w:t xml:space="preserve"> Dec</w:t>
      </w:r>
      <w:r w:rsidR="00EE517B" w:rsidRPr="00920529">
        <w:rPr>
          <w:rFonts w:cstheme="minorHAnsi"/>
          <w:color w:val="000000" w:themeColor="text1"/>
        </w:rPr>
        <w:t>ember</w:t>
      </w:r>
      <w:r w:rsidR="00BB2157" w:rsidRPr="00920529">
        <w:rPr>
          <w:rFonts w:cstheme="minorHAnsi"/>
          <w:color w:val="000000" w:themeColor="text1"/>
        </w:rPr>
        <w:t xml:space="preserve"> 2023,</w:t>
      </w:r>
      <w:r w:rsidRPr="00920529">
        <w:rPr>
          <w:rFonts w:cstheme="minorHAnsi"/>
          <w:color w:val="000000" w:themeColor="text1"/>
        </w:rPr>
        <w:t xml:space="preserve"> with the International Prospective Register of Systematic Reviews (PROSPERO</w:t>
      </w:r>
      <w:r w:rsidR="00BB2157" w:rsidRPr="00920529">
        <w:rPr>
          <w:rFonts w:cstheme="minorHAnsi"/>
          <w:color w:val="000000" w:themeColor="text1"/>
        </w:rPr>
        <w:t xml:space="preserve"> </w:t>
      </w:r>
      <w:r w:rsidRPr="00920529">
        <w:rPr>
          <w:rFonts w:cstheme="minorHAnsi"/>
          <w:color w:val="000000" w:themeColor="text1"/>
        </w:rPr>
        <w:t xml:space="preserve">ID number: </w:t>
      </w:r>
      <w:r w:rsidR="001525D6" w:rsidRPr="00920529">
        <w:rPr>
          <w:rFonts w:cstheme="minorHAnsi"/>
          <w:color w:val="000000" w:themeColor="text1"/>
          <w:shd w:val="clear" w:color="auto" w:fill="FFFFFF"/>
        </w:rPr>
        <w:t>466825</w:t>
      </w:r>
      <w:r w:rsidRPr="00920529">
        <w:rPr>
          <w:rFonts w:cstheme="minorHAnsi"/>
          <w:color w:val="000000" w:themeColor="text1"/>
        </w:rPr>
        <w:t xml:space="preserve">) and </w:t>
      </w:r>
      <w:r w:rsidR="00E908CD" w:rsidRPr="00920529">
        <w:rPr>
          <w:rFonts w:cstheme="minorHAnsi"/>
          <w:color w:val="000000" w:themeColor="text1"/>
        </w:rPr>
        <w:t>reporting was guided by the</w:t>
      </w:r>
      <w:r w:rsidRPr="00920529">
        <w:rPr>
          <w:rFonts w:cstheme="minorHAnsi"/>
          <w:color w:val="000000" w:themeColor="text1"/>
        </w:rPr>
        <w:t xml:space="preserve"> preferred reporting items for systematic reviews and meta-analysis (PRISMA) guidelines</w:t>
      </w:r>
      <w:r w:rsidR="007B2915" w:rsidRPr="00920529">
        <w:rPr>
          <w:rFonts w:cstheme="minorHAnsi"/>
          <w:color w:val="000000" w:themeColor="text1"/>
        </w:rPr>
        <w:t>.</w:t>
      </w:r>
      <w:r w:rsidRPr="00920529">
        <w:rPr>
          <w:rFonts w:cstheme="minorHAnsi"/>
          <w:color w:val="000000" w:themeColor="text1"/>
        </w:rPr>
        <w:fldChar w:fldCharType="begin">
          <w:fldData xml:space="preserve">PEVuZE5vdGU+PENpdGU+PEF1dGhvcj5QYWdlPC9BdXRob3I+PFllYXI+MjAyMTwvWWVhcj48UmVj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</w:fldData>
        </w:fldChar>
      </w:r>
      <w:r w:rsidR="00B82386" w:rsidRPr="00920529">
        <w:rPr>
          <w:rFonts w:cstheme="minorHAnsi"/>
          <w:color w:val="000000" w:themeColor="text1"/>
        </w:rPr>
        <w:instrText xml:space="preserve"> ADDIN EN.CITE </w:instrText>
      </w:r>
      <w:r w:rsidR="00B82386" w:rsidRPr="00920529">
        <w:rPr>
          <w:rFonts w:cstheme="minorHAnsi"/>
          <w:color w:val="000000" w:themeColor="text1"/>
        </w:rPr>
        <w:fldChar w:fldCharType="begin">
          <w:fldData xml:space="preserve">PEVuZE5vdGU+PENpdGU+PEF1dGhvcj5QYWdlPC9BdXRob3I+PFllYXI+MjAyMTwvWWVhcj48UmVj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</w:fldData>
        </w:fldChar>
      </w:r>
      <w:r w:rsidR="00B82386" w:rsidRPr="00920529">
        <w:rPr>
          <w:rFonts w:cstheme="minorHAnsi"/>
          <w:color w:val="000000" w:themeColor="text1"/>
        </w:rPr>
        <w:instrText xml:space="preserve"> ADDIN EN.CITE.DATA </w:instrText>
      </w:r>
      <w:r w:rsidR="00B82386" w:rsidRPr="00920529">
        <w:rPr>
          <w:rFonts w:cstheme="minorHAnsi"/>
          <w:color w:val="000000" w:themeColor="text1"/>
        </w:rPr>
      </w:r>
      <w:r w:rsidR="00B82386" w:rsidRPr="00920529">
        <w:rPr>
          <w:rFonts w:cstheme="minorHAnsi"/>
          <w:color w:val="000000" w:themeColor="text1"/>
        </w:rPr>
        <w:fldChar w:fldCharType="end"/>
      </w:r>
      <w:r w:rsidRPr="00920529">
        <w:rPr>
          <w:rFonts w:cstheme="minorHAnsi"/>
          <w:color w:val="000000" w:themeColor="text1"/>
        </w:rPr>
      </w:r>
      <w:r w:rsidRPr="00920529">
        <w:rPr>
          <w:rFonts w:cstheme="minorHAnsi"/>
          <w:color w:val="000000" w:themeColor="text1"/>
        </w:rPr>
        <w:fldChar w:fldCharType="separate"/>
      </w:r>
      <w:r w:rsidR="00B82386" w:rsidRPr="00920529">
        <w:rPr>
          <w:rFonts w:cstheme="minorHAnsi"/>
          <w:noProof/>
          <w:color w:val="000000" w:themeColor="text1"/>
          <w:vertAlign w:val="superscript"/>
        </w:rPr>
        <w:t>35,36</w:t>
      </w:r>
      <w:r w:rsidRPr="00920529">
        <w:rPr>
          <w:rFonts w:cstheme="minorHAnsi"/>
          <w:color w:val="000000" w:themeColor="text1"/>
        </w:rPr>
        <w:fldChar w:fldCharType="end"/>
      </w:r>
    </w:p>
    <w:p w14:paraId="77390918" w14:textId="77777777" w:rsidR="00165E0B" w:rsidRPr="00920529" w:rsidRDefault="00165E0B" w:rsidP="00007442">
      <w:pPr>
        <w:spacing w:after="0" w:line="240" w:lineRule="auto"/>
        <w:jc w:val="both"/>
        <w:rPr>
          <w:color w:val="000000" w:themeColor="text1"/>
        </w:rPr>
      </w:pPr>
    </w:p>
    <w:p w14:paraId="621EE39D" w14:textId="77777777" w:rsidR="00165E0B" w:rsidRPr="00920529" w:rsidRDefault="00165E0B" w:rsidP="00165E0B">
      <w:pPr>
        <w:spacing w:after="0" w:line="240" w:lineRule="auto"/>
        <w:rPr>
          <w:color w:val="000000" w:themeColor="text1"/>
        </w:rPr>
      </w:pPr>
      <w:r w:rsidRPr="00920529">
        <w:rPr>
          <w:color w:val="000000" w:themeColor="text1"/>
        </w:rPr>
        <w:t>2.2 Eligibility Criteria</w:t>
      </w:r>
    </w:p>
    <w:p w14:paraId="560EEEA7" w14:textId="0C0C07B1" w:rsidR="00007442" w:rsidRPr="00920529" w:rsidRDefault="00007442" w:rsidP="00007442">
      <w:pPr>
        <w:spacing w:after="0" w:line="240" w:lineRule="auto"/>
        <w:jc w:val="both"/>
        <w:rPr>
          <w:rFonts w:cstheme="minorHAnsi"/>
          <w:color w:val="000000" w:themeColor="text1"/>
        </w:rPr>
      </w:pPr>
      <w:bookmarkStart w:id="2" w:name="_Hlk111819226"/>
      <w:r w:rsidRPr="00920529">
        <w:rPr>
          <w:rFonts w:cstheme="minorHAnsi"/>
          <w:color w:val="000000" w:themeColor="text1"/>
        </w:rPr>
        <w:t>Studies eligible for inclusion were randomized control trials or randomized cross-over trials</w:t>
      </w:r>
      <w:r w:rsidR="008E32A6" w:rsidRPr="00920529">
        <w:rPr>
          <w:rFonts w:cstheme="minorHAnsi"/>
          <w:color w:val="000000" w:themeColor="text1"/>
        </w:rPr>
        <w:t xml:space="preserve"> on humans</w:t>
      </w:r>
      <w:r w:rsidRPr="00920529">
        <w:rPr>
          <w:rFonts w:cstheme="minorHAnsi"/>
          <w:color w:val="000000" w:themeColor="text1"/>
        </w:rPr>
        <w:t xml:space="preserve">, which </w:t>
      </w:r>
      <w:r w:rsidR="001F17DF" w:rsidRPr="00920529">
        <w:rPr>
          <w:rFonts w:cstheme="minorHAnsi"/>
          <w:color w:val="000000" w:themeColor="text1"/>
        </w:rPr>
        <w:t xml:space="preserve">investigated </w:t>
      </w:r>
      <w:r w:rsidRPr="00920529">
        <w:rPr>
          <w:rFonts w:cstheme="minorHAnsi"/>
          <w:color w:val="000000" w:themeColor="text1"/>
        </w:rPr>
        <w:t xml:space="preserve">the effect of a cooling strategy targeting the head, face, or neck </w:t>
      </w:r>
      <w:r w:rsidR="008E32A6" w:rsidRPr="00920529">
        <w:rPr>
          <w:rFonts w:cstheme="minorHAnsi"/>
          <w:color w:val="000000" w:themeColor="text1"/>
        </w:rPr>
        <w:t>on a physical</w:t>
      </w:r>
      <w:r w:rsidR="00DA1FE8" w:rsidRPr="00920529">
        <w:rPr>
          <w:rFonts w:cstheme="minorHAnsi"/>
          <w:color w:val="000000" w:themeColor="text1"/>
        </w:rPr>
        <w:t xml:space="preserve"> or </w:t>
      </w:r>
      <w:r w:rsidR="008E32A6" w:rsidRPr="00920529">
        <w:rPr>
          <w:rFonts w:eastAsia="Times New Roman"/>
          <w:color w:val="000000" w:themeColor="text1"/>
        </w:rPr>
        <w:t>cognitive task</w:t>
      </w:r>
      <w:r w:rsidRPr="00920529">
        <w:rPr>
          <w:rFonts w:cstheme="minorHAnsi"/>
          <w:color w:val="000000" w:themeColor="text1"/>
        </w:rPr>
        <w:t>.</w:t>
      </w:r>
      <w:r w:rsidR="008E32A6" w:rsidRPr="00920529">
        <w:rPr>
          <w:rFonts w:cstheme="minorHAnsi"/>
          <w:color w:val="000000" w:themeColor="text1"/>
        </w:rPr>
        <w:t xml:space="preserve"> </w:t>
      </w:r>
      <w:r w:rsidRPr="00920529">
        <w:rPr>
          <w:rFonts w:cstheme="minorHAnsi"/>
          <w:color w:val="000000" w:themeColor="text1"/>
        </w:rPr>
        <w:t xml:space="preserve">Included cooling strategies were those designed to provide external </w:t>
      </w:r>
      <w:r w:rsidRPr="00920529">
        <w:rPr>
          <w:color w:val="000000" w:themeColor="text1"/>
        </w:rPr>
        <w:t>physical or perceptual cooling</w:t>
      </w:r>
      <w:r w:rsidRPr="00920529">
        <w:rPr>
          <w:rFonts w:cstheme="minorHAnsi"/>
          <w:color w:val="000000" w:themeColor="text1"/>
        </w:rPr>
        <w:t xml:space="preserve"> to the head, face, or neck</w:t>
      </w:r>
      <w:r w:rsidRPr="00920529">
        <w:rPr>
          <w:color w:val="000000" w:themeColor="text1"/>
        </w:rPr>
        <w:t xml:space="preserve">. </w:t>
      </w:r>
      <w:r w:rsidR="00903F4B" w:rsidRPr="00920529">
        <w:rPr>
          <w:color w:val="000000" w:themeColor="text1"/>
        </w:rPr>
        <w:t>C</w:t>
      </w:r>
      <w:r w:rsidRPr="00920529">
        <w:rPr>
          <w:color w:val="000000" w:themeColor="text1"/>
        </w:rPr>
        <w:t>ooling strategies that were ingested or swilled in the mouth</w:t>
      </w:r>
      <w:bookmarkStart w:id="3" w:name="_Hlk148000506"/>
      <w:r w:rsidR="00B322AB" w:rsidRPr="00920529">
        <w:rPr>
          <w:color w:val="000000" w:themeColor="text1"/>
        </w:rPr>
        <w:t xml:space="preserve"> and those</w:t>
      </w:r>
      <w:r w:rsidR="00A45719" w:rsidRPr="00920529">
        <w:rPr>
          <w:rFonts w:cstheme="minorHAnsi"/>
          <w:color w:val="000000" w:themeColor="text1"/>
        </w:rPr>
        <w:t xml:space="preserve"> that targeted the head, face, or neck </w:t>
      </w:r>
      <w:r w:rsidR="00CF6860" w:rsidRPr="00920529">
        <w:rPr>
          <w:rFonts w:cstheme="minorHAnsi"/>
          <w:color w:val="000000" w:themeColor="text1"/>
        </w:rPr>
        <w:t xml:space="preserve">in combination </w:t>
      </w:r>
      <w:r w:rsidR="00914B85" w:rsidRPr="00920529">
        <w:rPr>
          <w:rFonts w:cstheme="minorHAnsi"/>
          <w:color w:val="000000" w:themeColor="text1"/>
        </w:rPr>
        <w:t>with</w:t>
      </w:r>
      <w:r w:rsidR="002C5B6D" w:rsidRPr="00920529">
        <w:rPr>
          <w:rFonts w:cstheme="minorHAnsi"/>
          <w:color w:val="000000" w:themeColor="text1"/>
        </w:rPr>
        <w:t xml:space="preserve"> other</w:t>
      </w:r>
      <w:r w:rsidR="00A45719" w:rsidRPr="00920529">
        <w:rPr>
          <w:rFonts w:cstheme="minorHAnsi"/>
          <w:color w:val="000000" w:themeColor="text1"/>
        </w:rPr>
        <w:t xml:space="preserve"> body regions were excluded</w:t>
      </w:r>
      <w:bookmarkEnd w:id="3"/>
      <w:r w:rsidR="00A45719" w:rsidRPr="00920529">
        <w:rPr>
          <w:rFonts w:cstheme="minorHAnsi"/>
          <w:color w:val="000000" w:themeColor="text1"/>
        </w:rPr>
        <w:t>.</w:t>
      </w:r>
      <w:r w:rsidR="008E32A6" w:rsidRPr="00920529">
        <w:rPr>
          <w:rFonts w:cstheme="minorHAnsi"/>
          <w:color w:val="000000" w:themeColor="text1"/>
        </w:rPr>
        <w:t xml:space="preserve"> </w:t>
      </w:r>
      <w:r w:rsidR="002B5F9B" w:rsidRPr="00920529">
        <w:rPr>
          <w:rFonts w:cstheme="minorHAnsi"/>
          <w:color w:val="000000" w:themeColor="text1"/>
        </w:rPr>
        <w:t>Primary</w:t>
      </w:r>
      <w:r w:rsidR="00A45719" w:rsidRPr="00920529">
        <w:rPr>
          <w:rFonts w:cstheme="minorHAnsi"/>
          <w:color w:val="000000" w:themeColor="text1"/>
        </w:rPr>
        <w:t xml:space="preserve"> outcome variables were </w:t>
      </w:r>
      <w:r w:rsidR="002B5F9B" w:rsidRPr="00920529">
        <w:rPr>
          <w:rFonts w:cstheme="minorHAnsi"/>
          <w:color w:val="000000" w:themeColor="text1"/>
        </w:rPr>
        <w:t xml:space="preserve">measures of </w:t>
      </w:r>
      <w:bookmarkStart w:id="4" w:name="_Hlk146537542"/>
      <w:r w:rsidR="00BD28F6" w:rsidRPr="00920529">
        <w:rPr>
          <w:rFonts w:cstheme="minorHAnsi"/>
          <w:color w:val="000000" w:themeColor="text1"/>
        </w:rPr>
        <w:t>physical and cognitive performance</w:t>
      </w:r>
      <w:r w:rsidR="002B5F9B" w:rsidRPr="00920529">
        <w:rPr>
          <w:rFonts w:cstheme="minorHAnsi"/>
          <w:color w:val="000000" w:themeColor="text1"/>
        </w:rPr>
        <w:t xml:space="preserve"> </w:t>
      </w:r>
      <w:r w:rsidR="00144A74" w:rsidRPr="00920529">
        <w:rPr>
          <w:rFonts w:cstheme="minorHAnsi"/>
          <w:color w:val="000000" w:themeColor="text1"/>
        </w:rPr>
        <w:t>(</w:t>
      </w:r>
      <w:r w:rsidR="0025629C" w:rsidRPr="00920529">
        <w:rPr>
          <w:rFonts w:cstheme="minorHAnsi"/>
          <w:color w:val="000000" w:themeColor="text1"/>
        </w:rPr>
        <w:t>e.g.</w:t>
      </w:r>
      <w:r w:rsidR="00033B5D" w:rsidRPr="00920529">
        <w:rPr>
          <w:rFonts w:cstheme="minorHAnsi"/>
          <w:color w:val="000000" w:themeColor="text1"/>
        </w:rPr>
        <w:t xml:space="preserve"> self-paced work/distance/time trials, fixed-intensity time/distance trials</w:t>
      </w:r>
      <w:r w:rsidR="007476CE" w:rsidRPr="00920529">
        <w:rPr>
          <w:rFonts w:cstheme="minorHAnsi"/>
          <w:color w:val="000000" w:themeColor="text1"/>
        </w:rPr>
        <w:t>,</w:t>
      </w:r>
      <w:r w:rsidR="003D3A6E" w:rsidRPr="00920529">
        <w:rPr>
          <w:rFonts w:cstheme="minorHAnsi"/>
          <w:color w:val="000000" w:themeColor="text1"/>
        </w:rPr>
        <w:t xml:space="preserve"> as well as</w:t>
      </w:r>
      <w:r w:rsidR="007476CE" w:rsidRPr="00920529">
        <w:rPr>
          <w:rFonts w:cstheme="minorHAnsi"/>
          <w:color w:val="000000" w:themeColor="text1"/>
        </w:rPr>
        <w:t xml:space="preserve"> </w:t>
      </w:r>
      <w:r w:rsidR="00144A74" w:rsidRPr="00920529">
        <w:rPr>
          <w:rFonts w:cstheme="minorHAnsi"/>
          <w:color w:val="000000" w:themeColor="text1"/>
        </w:rPr>
        <w:t xml:space="preserve">decision-making, </w:t>
      </w:r>
      <w:r w:rsidR="001A05A0" w:rsidRPr="00920529">
        <w:rPr>
          <w:rFonts w:cstheme="minorHAnsi"/>
          <w:color w:val="000000" w:themeColor="text1"/>
        </w:rPr>
        <w:t xml:space="preserve">memory and </w:t>
      </w:r>
      <w:r w:rsidR="00144A74" w:rsidRPr="00920529">
        <w:rPr>
          <w:rFonts w:cstheme="minorHAnsi"/>
          <w:color w:val="000000" w:themeColor="text1"/>
        </w:rPr>
        <w:t>reaction time</w:t>
      </w:r>
      <w:bookmarkEnd w:id="4"/>
      <w:r w:rsidR="003D3A6E" w:rsidRPr="00920529">
        <w:rPr>
          <w:rFonts w:cstheme="minorHAnsi"/>
          <w:color w:val="000000" w:themeColor="text1"/>
        </w:rPr>
        <w:t xml:space="preserve"> tasks</w:t>
      </w:r>
      <w:r w:rsidR="00475531" w:rsidRPr="00920529">
        <w:rPr>
          <w:rFonts w:cstheme="minorHAnsi"/>
          <w:color w:val="000000" w:themeColor="text1"/>
        </w:rPr>
        <w:t>.</w:t>
      </w:r>
      <w:r w:rsidR="002B5F9B" w:rsidRPr="00920529">
        <w:rPr>
          <w:rFonts w:cstheme="minorHAnsi"/>
          <w:color w:val="000000" w:themeColor="text1"/>
        </w:rPr>
        <w:t xml:space="preserve"> </w:t>
      </w:r>
      <w:r w:rsidR="00475531" w:rsidRPr="00920529">
        <w:rPr>
          <w:rFonts w:cstheme="minorHAnsi"/>
          <w:color w:val="000000" w:themeColor="text1"/>
        </w:rPr>
        <w:t>S</w:t>
      </w:r>
      <w:r w:rsidR="002B5F9B" w:rsidRPr="00920529">
        <w:rPr>
          <w:rFonts w:cstheme="minorHAnsi"/>
          <w:color w:val="000000" w:themeColor="text1"/>
        </w:rPr>
        <w:t>econdary outcome variables were physiological</w:t>
      </w:r>
      <w:r w:rsidR="003537DB" w:rsidRPr="00920529">
        <w:rPr>
          <w:rFonts w:cstheme="minorHAnsi"/>
          <w:color w:val="000000" w:themeColor="text1"/>
        </w:rPr>
        <w:t xml:space="preserve"> (core temperature, skin temperatures, heart rate)</w:t>
      </w:r>
      <w:r w:rsidR="002B5F9B" w:rsidRPr="00920529">
        <w:rPr>
          <w:rFonts w:cstheme="minorHAnsi"/>
          <w:color w:val="000000" w:themeColor="text1"/>
        </w:rPr>
        <w:t xml:space="preserve"> and perceptual responses (rate of perceived exertion, thermal sensation and</w:t>
      </w:r>
      <w:r w:rsidR="009C3B18" w:rsidRPr="00920529">
        <w:rPr>
          <w:rFonts w:cstheme="minorHAnsi"/>
          <w:color w:val="000000" w:themeColor="text1"/>
        </w:rPr>
        <w:t xml:space="preserve"> </w:t>
      </w:r>
      <w:r w:rsidR="002B5F9B" w:rsidRPr="00920529">
        <w:rPr>
          <w:rFonts w:cstheme="minorHAnsi"/>
          <w:color w:val="000000" w:themeColor="text1"/>
        </w:rPr>
        <w:t>thermal comfort)</w:t>
      </w:r>
      <w:r w:rsidR="00D37FDA" w:rsidRPr="00920529">
        <w:rPr>
          <w:rFonts w:cstheme="minorHAnsi"/>
          <w:color w:val="000000" w:themeColor="text1"/>
        </w:rPr>
        <w:t>.</w:t>
      </w:r>
      <w:r w:rsidR="00ED7809" w:rsidRPr="00920529">
        <w:rPr>
          <w:rFonts w:cstheme="minorHAnsi"/>
          <w:color w:val="000000" w:themeColor="text1"/>
        </w:rPr>
        <w:t xml:space="preserve"> </w:t>
      </w:r>
      <w:r w:rsidR="002B5F9B" w:rsidRPr="00920529">
        <w:rPr>
          <w:rFonts w:cstheme="minorHAnsi"/>
          <w:color w:val="000000" w:themeColor="text1"/>
        </w:rPr>
        <w:t>Studies were excluded if they</w:t>
      </w:r>
      <w:r w:rsidR="00004F9F" w:rsidRPr="00920529">
        <w:rPr>
          <w:rFonts w:cstheme="minorHAnsi"/>
          <w:color w:val="000000" w:themeColor="text1"/>
        </w:rPr>
        <w:t xml:space="preserve"> </w:t>
      </w:r>
      <w:r w:rsidR="002B5F9B" w:rsidRPr="00920529">
        <w:rPr>
          <w:rFonts w:cstheme="minorHAnsi"/>
          <w:color w:val="000000" w:themeColor="text1"/>
        </w:rPr>
        <w:t xml:space="preserve">focussed </w:t>
      </w:r>
      <w:r w:rsidR="00DC6B38" w:rsidRPr="00920529">
        <w:rPr>
          <w:rFonts w:cstheme="minorHAnsi"/>
          <w:color w:val="000000" w:themeColor="text1"/>
        </w:rPr>
        <w:t>on</w:t>
      </w:r>
      <w:r w:rsidR="002B5F9B" w:rsidRPr="00920529">
        <w:rPr>
          <w:rFonts w:cstheme="minorHAnsi"/>
          <w:color w:val="000000" w:themeColor="text1"/>
        </w:rPr>
        <w:t xml:space="preserve"> participants experiencing an acute medical condition or associated treatment</w:t>
      </w:r>
      <w:r w:rsidR="00C24705" w:rsidRPr="00920529">
        <w:rPr>
          <w:rFonts w:cstheme="minorHAnsi"/>
          <w:color w:val="000000" w:themeColor="text1"/>
        </w:rPr>
        <w:t>.</w:t>
      </w:r>
      <w:r w:rsidR="002B5F9B" w:rsidRPr="00920529">
        <w:rPr>
          <w:rFonts w:cstheme="minorHAnsi"/>
          <w:color w:val="000000" w:themeColor="text1"/>
        </w:rPr>
        <w:t xml:space="preserve"> </w:t>
      </w:r>
      <w:r w:rsidR="00144A74" w:rsidRPr="00920529">
        <w:rPr>
          <w:rFonts w:cstheme="minorHAnsi"/>
          <w:color w:val="000000" w:themeColor="text1"/>
        </w:rPr>
        <w:t xml:space="preserve">There were no limits placed </w:t>
      </w:r>
      <w:r w:rsidR="00D0075D" w:rsidRPr="00920529">
        <w:rPr>
          <w:rFonts w:cstheme="minorHAnsi"/>
          <w:color w:val="000000" w:themeColor="text1"/>
        </w:rPr>
        <w:t xml:space="preserve">on </w:t>
      </w:r>
      <w:r w:rsidR="00144A74" w:rsidRPr="00920529">
        <w:rPr>
          <w:rFonts w:cstheme="minorHAnsi"/>
          <w:color w:val="000000" w:themeColor="text1"/>
        </w:rPr>
        <w:t>environmental conditions</w:t>
      </w:r>
      <w:r w:rsidR="00DD05A2" w:rsidRPr="00920529">
        <w:rPr>
          <w:rFonts w:cstheme="minorHAnsi"/>
          <w:color w:val="000000" w:themeColor="text1"/>
        </w:rPr>
        <w:t xml:space="preserve"> or date of publication</w:t>
      </w:r>
      <w:r w:rsidR="00144A74" w:rsidRPr="00920529">
        <w:rPr>
          <w:rFonts w:cstheme="minorHAnsi"/>
          <w:color w:val="000000" w:themeColor="text1"/>
        </w:rPr>
        <w:t>.</w:t>
      </w:r>
      <w:r w:rsidR="00020A57" w:rsidRPr="00920529">
        <w:rPr>
          <w:rFonts w:cstheme="minorHAnsi"/>
          <w:color w:val="000000" w:themeColor="text1"/>
        </w:rPr>
        <w:t xml:space="preserve"> </w:t>
      </w:r>
      <w:r w:rsidRPr="00920529">
        <w:rPr>
          <w:rFonts w:cstheme="minorHAnsi"/>
          <w:color w:val="000000" w:themeColor="text1"/>
          <w:lang w:val="en-US"/>
        </w:rPr>
        <w:t>Studies must have contained empirical data and been published in a peer-reviewed journal</w:t>
      </w:r>
      <w:r w:rsidR="00BD03C4" w:rsidRPr="00920529">
        <w:rPr>
          <w:rFonts w:cstheme="minorHAnsi"/>
          <w:color w:val="000000" w:themeColor="text1"/>
          <w:lang w:val="en-US"/>
        </w:rPr>
        <w:t xml:space="preserve"> in English</w:t>
      </w:r>
      <w:r w:rsidRPr="00920529">
        <w:rPr>
          <w:rFonts w:cstheme="minorHAnsi"/>
          <w:color w:val="000000" w:themeColor="text1"/>
          <w:lang w:val="en-US"/>
        </w:rPr>
        <w:t>.</w:t>
      </w:r>
    </w:p>
    <w:bookmarkEnd w:id="2"/>
    <w:p w14:paraId="15E656BC" w14:textId="77777777" w:rsidR="00165E0B" w:rsidRPr="00920529" w:rsidRDefault="00165E0B" w:rsidP="00165E0B">
      <w:pPr>
        <w:spacing w:after="0" w:line="240" w:lineRule="auto"/>
        <w:rPr>
          <w:color w:val="000000" w:themeColor="text1"/>
        </w:rPr>
      </w:pPr>
    </w:p>
    <w:p w14:paraId="409A2A83" w14:textId="77777777" w:rsidR="00165E0B" w:rsidRPr="00920529" w:rsidRDefault="00165E0B" w:rsidP="00165E0B">
      <w:pPr>
        <w:spacing w:after="0" w:line="240" w:lineRule="auto"/>
        <w:rPr>
          <w:color w:val="000000" w:themeColor="text1"/>
        </w:rPr>
      </w:pPr>
      <w:r w:rsidRPr="00920529">
        <w:rPr>
          <w:color w:val="000000" w:themeColor="text1"/>
        </w:rPr>
        <w:t>2.3 Information Sources and Search Strategy</w:t>
      </w:r>
    </w:p>
    <w:p w14:paraId="755DB09D" w14:textId="12A8E2E2" w:rsidR="00020A57" w:rsidRPr="00920529" w:rsidRDefault="00020A57" w:rsidP="00020A57">
      <w:pPr>
        <w:spacing w:after="0"/>
        <w:jc w:val="both"/>
        <w:rPr>
          <w:rFonts w:cstheme="minorHAnsi"/>
          <w:color w:val="000000" w:themeColor="text1"/>
        </w:rPr>
      </w:pPr>
      <w:r w:rsidRPr="00920529">
        <w:rPr>
          <w:rFonts w:cstheme="minorHAnsi"/>
          <w:color w:val="000000" w:themeColor="text1"/>
        </w:rPr>
        <w:t xml:space="preserve">An electronic database search was conducted in Academic Search Premier, Medline, </w:t>
      </w:r>
      <w:proofErr w:type="spellStart"/>
      <w:r w:rsidRPr="00920529">
        <w:rPr>
          <w:rFonts w:cstheme="minorHAnsi"/>
          <w:color w:val="000000" w:themeColor="text1"/>
        </w:rPr>
        <w:t>SPORT</w:t>
      </w:r>
      <w:r w:rsidR="00DE711D" w:rsidRPr="00920529">
        <w:rPr>
          <w:rFonts w:cstheme="minorHAnsi"/>
          <w:color w:val="000000" w:themeColor="text1"/>
        </w:rPr>
        <w:t>D</w:t>
      </w:r>
      <w:r w:rsidRPr="00920529">
        <w:rPr>
          <w:rFonts w:cstheme="minorHAnsi"/>
          <w:color w:val="000000" w:themeColor="text1"/>
        </w:rPr>
        <w:t>iscus</w:t>
      </w:r>
      <w:proofErr w:type="spellEnd"/>
      <w:r w:rsidRPr="00920529">
        <w:rPr>
          <w:rFonts w:cstheme="minorHAnsi"/>
          <w:color w:val="000000" w:themeColor="text1"/>
        </w:rPr>
        <w:t>, AMED, Web of Science (Core Collection) and Scopus. The search strategy was developed based on</w:t>
      </w:r>
      <w:r w:rsidR="00FC7B48" w:rsidRPr="00920529">
        <w:rPr>
          <w:rFonts w:cstheme="minorHAnsi"/>
          <w:color w:val="000000" w:themeColor="text1"/>
        </w:rPr>
        <w:t xml:space="preserve"> the</w:t>
      </w:r>
      <w:r w:rsidRPr="00920529">
        <w:rPr>
          <w:rFonts w:cstheme="minorHAnsi"/>
          <w:color w:val="000000" w:themeColor="text1"/>
        </w:rPr>
        <w:t xml:space="preserve"> PICO</w:t>
      </w:r>
      <w:r w:rsidR="00FC7B48" w:rsidRPr="00920529">
        <w:rPr>
          <w:rFonts w:cstheme="minorHAnsi"/>
          <w:color w:val="000000" w:themeColor="text1"/>
        </w:rPr>
        <w:t xml:space="preserve"> model</w:t>
      </w:r>
      <w:r w:rsidR="006D5B05" w:rsidRPr="00920529">
        <w:rPr>
          <w:rFonts w:cstheme="minorHAnsi"/>
          <w:color w:val="000000" w:themeColor="text1"/>
        </w:rPr>
        <w:t xml:space="preserve"> and the search string was piloted to ensure that it was comprehensive</w:t>
      </w:r>
      <w:r w:rsidRPr="00920529">
        <w:rPr>
          <w:rFonts w:cstheme="minorHAnsi"/>
          <w:color w:val="000000" w:themeColor="text1"/>
        </w:rPr>
        <w:t>.</w:t>
      </w:r>
      <w:r w:rsidR="007E6006" w:rsidRPr="00920529">
        <w:rPr>
          <w:rFonts w:cstheme="minorHAnsi"/>
          <w:color w:val="000000" w:themeColor="text1"/>
        </w:rPr>
        <w:t xml:space="preserve"> </w:t>
      </w:r>
      <w:r w:rsidRPr="00920529">
        <w:rPr>
          <w:rFonts w:cstheme="minorHAnsi"/>
          <w:color w:val="000000" w:themeColor="text1"/>
        </w:rPr>
        <w:t xml:space="preserve">The complete search string and variations for different databases </w:t>
      </w:r>
      <w:r w:rsidR="00033F6D" w:rsidRPr="00920529">
        <w:rPr>
          <w:rFonts w:cstheme="minorHAnsi"/>
          <w:color w:val="000000" w:themeColor="text1"/>
        </w:rPr>
        <w:t>are</w:t>
      </w:r>
      <w:r w:rsidRPr="00920529">
        <w:rPr>
          <w:rFonts w:cstheme="minorHAnsi"/>
          <w:color w:val="000000" w:themeColor="text1"/>
        </w:rPr>
        <w:t xml:space="preserve"> presented in Supplementary File 1. </w:t>
      </w:r>
      <w:r w:rsidR="009F7869" w:rsidRPr="00920529">
        <w:rPr>
          <w:rFonts w:cstheme="minorHAnsi"/>
          <w:color w:val="000000" w:themeColor="text1"/>
        </w:rPr>
        <w:t>T</w:t>
      </w:r>
      <w:r w:rsidR="007E6006" w:rsidRPr="00920529">
        <w:rPr>
          <w:rFonts w:cstheme="minorHAnsi"/>
          <w:color w:val="000000" w:themeColor="text1"/>
        </w:rPr>
        <w:t xml:space="preserve">he final search </w:t>
      </w:r>
      <w:r w:rsidR="009F7869" w:rsidRPr="00920529">
        <w:rPr>
          <w:rFonts w:cstheme="minorHAnsi"/>
          <w:color w:val="000000" w:themeColor="text1"/>
        </w:rPr>
        <w:t>was</w:t>
      </w:r>
      <w:r w:rsidR="0038351E" w:rsidRPr="00920529">
        <w:rPr>
          <w:rFonts w:cstheme="minorHAnsi"/>
          <w:color w:val="000000" w:themeColor="text1"/>
        </w:rPr>
        <w:t xml:space="preserve"> </w:t>
      </w:r>
      <w:r w:rsidR="007E6006" w:rsidRPr="00920529">
        <w:rPr>
          <w:rFonts w:cstheme="minorHAnsi"/>
          <w:color w:val="000000" w:themeColor="text1"/>
        </w:rPr>
        <w:t>conducted on</w:t>
      </w:r>
      <w:r w:rsidR="00592720" w:rsidRPr="00920529">
        <w:rPr>
          <w:rFonts w:cstheme="minorHAnsi"/>
          <w:color w:val="000000" w:themeColor="text1"/>
        </w:rPr>
        <w:t xml:space="preserve"> 11</w:t>
      </w:r>
      <w:r w:rsidR="00592720" w:rsidRPr="00920529">
        <w:rPr>
          <w:rFonts w:cstheme="minorHAnsi"/>
          <w:color w:val="000000" w:themeColor="text1"/>
          <w:vertAlign w:val="superscript"/>
        </w:rPr>
        <w:t>th</w:t>
      </w:r>
      <w:r w:rsidR="00592720" w:rsidRPr="00920529">
        <w:rPr>
          <w:rFonts w:cstheme="minorHAnsi"/>
          <w:color w:val="000000" w:themeColor="text1"/>
        </w:rPr>
        <w:t xml:space="preserve"> October 2023</w:t>
      </w:r>
      <w:r w:rsidR="007E6006" w:rsidRPr="00920529">
        <w:rPr>
          <w:rFonts w:cstheme="minorHAnsi"/>
          <w:color w:val="000000" w:themeColor="text1"/>
        </w:rPr>
        <w:t xml:space="preserve">. </w:t>
      </w:r>
      <w:r w:rsidR="005D7B9C" w:rsidRPr="00920529">
        <w:rPr>
          <w:rFonts w:cstheme="minorHAnsi"/>
          <w:color w:val="000000" w:themeColor="text1"/>
        </w:rPr>
        <w:t>Retrieved titles and abstracts were imported into Endnote reference management software (Clarivate, United Kingdom)</w:t>
      </w:r>
      <w:r w:rsidR="000A674A" w:rsidRPr="00920529">
        <w:rPr>
          <w:rFonts w:cstheme="minorHAnsi"/>
          <w:color w:val="000000" w:themeColor="text1"/>
        </w:rPr>
        <w:t xml:space="preserve"> and duplicates were removed</w:t>
      </w:r>
      <w:r w:rsidR="005D7B9C" w:rsidRPr="00920529">
        <w:rPr>
          <w:rFonts w:cstheme="minorHAnsi"/>
          <w:color w:val="000000" w:themeColor="text1"/>
        </w:rPr>
        <w:t xml:space="preserve"> </w:t>
      </w:r>
      <w:r w:rsidR="005D7B9C" w:rsidRPr="00920529">
        <w:rPr>
          <w:color w:val="000000" w:themeColor="text1"/>
        </w:rPr>
        <w:t>before the results were imported into Covidence screening software (Covidence, Australia).</w:t>
      </w:r>
    </w:p>
    <w:p w14:paraId="264D6CC0" w14:textId="77777777" w:rsidR="00165E0B" w:rsidRPr="00920529" w:rsidRDefault="00165E0B" w:rsidP="00165E0B">
      <w:pPr>
        <w:spacing w:after="0" w:line="240" w:lineRule="auto"/>
        <w:rPr>
          <w:color w:val="000000" w:themeColor="text1"/>
        </w:rPr>
      </w:pPr>
    </w:p>
    <w:p w14:paraId="0351C304" w14:textId="77777777" w:rsidR="00165E0B" w:rsidRPr="00920529" w:rsidRDefault="00165E0B" w:rsidP="00165E0B">
      <w:pPr>
        <w:spacing w:after="0" w:line="240" w:lineRule="auto"/>
        <w:rPr>
          <w:color w:val="000000" w:themeColor="text1"/>
        </w:rPr>
      </w:pPr>
      <w:r w:rsidRPr="00920529">
        <w:rPr>
          <w:color w:val="000000" w:themeColor="text1"/>
        </w:rPr>
        <w:t>2.4 Screening Process</w:t>
      </w:r>
    </w:p>
    <w:p w14:paraId="2C6D41AF" w14:textId="35BBDF3F" w:rsidR="005D7B9C" w:rsidRPr="00920529" w:rsidRDefault="005D7B9C" w:rsidP="005D7B9C">
      <w:pPr>
        <w:spacing w:after="0"/>
        <w:jc w:val="both"/>
        <w:rPr>
          <w:rFonts w:cstheme="minorHAnsi"/>
          <w:color w:val="000000" w:themeColor="text1"/>
          <w:u w:val="single"/>
        </w:rPr>
      </w:pPr>
      <w:r w:rsidRPr="00920529">
        <w:rPr>
          <w:color w:val="000000" w:themeColor="text1"/>
        </w:rPr>
        <w:t>Two authors independently screened all titles, abstracts and full-text</w:t>
      </w:r>
      <w:r w:rsidR="00DF4B53" w:rsidRPr="00920529">
        <w:rPr>
          <w:color w:val="000000" w:themeColor="text1"/>
        </w:rPr>
        <w:t xml:space="preserve"> articles</w:t>
      </w:r>
      <w:r w:rsidRPr="00920529">
        <w:rPr>
          <w:color w:val="000000" w:themeColor="text1"/>
        </w:rPr>
        <w:t xml:space="preserve"> to determine if studies met the eligibility criteria</w:t>
      </w:r>
      <w:r w:rsidR="002E39F7" w:rsidRPr="00920529">
        <w:rPr>
          <w:color w:val="000000" w:themeColor="text1"/>
        </w:rPr>
        <w:t xml:space="preserve"> (CS and CT)</w:t>
      </w:r>
      <w:r w:rsidRPr="00920529">
        <w:rPr>
          <w:color w:val="000000" w:themeColor="text1"/>
        </w:rPr>
        <w:t>. Any disagreements regarding eligibility of the studies were resolved following arbitration with a third author</w:t>
      </w:r>
      <w:r w:rsidR="008C35C8" w:rsidRPr="00920529">
        <w:rPr>
          <w:color w:val="000000" w:themeColor="text1"/>
        </w:rPr>
        <w:t xml:space="preserve"> when required</w:t>
      </w:r>
      <w:r w:rsidR="00285EA3" w:rsidRPr="00920529">
        <w:rPr>
          <w:color w:val="000000" w:themeColor="text1"/>
        </w:rPr>
        <w:t xml:space="preserve"> (LT)</w:t>
      </w:r>
      <w:r w:rsidRPr="00920529">
        <w:rPr>
          <w:color w:val="000000" w:themeColor="text1"/>
        </w:rPr>
        <w:t xml:space="preserve">. </w:t>
      </w:r>
      <w:r w:rsidR="001D37BF" w:rsidRPr="00920529">
        <w:rPr>
          <w:color w:val="000000" w:themeColor="text1"/>
        </w:rPr>
        <w:t>A</w:t>
      </w:r>
      <w:r w:rsidRPr="00920529">
        <w:rPr>
          <w:color w:val="000000" w:themeColor="text1"/>
        </w:rPr>
        <w:t xml:space="preserve"> manual search</w:t>
      </w:r>
      <w:r w:rsidR="001D37BF" w:rsidRPr="00920529">
        <w:rPr>
          <w:color w:val="000000" w:themeColor="text1"/>
        </w:rPr>
        <w:t xml:space="preserve"> was also conducted</w:t>
      </w:r>
      <w:r w:rsidRPr="00920529">
        <w:rPr>
          <w:color w:val="000000" w:themeColor="text1"/>
        </w:rPr>
        <w:t xml:space="preserve"> for any articles not retrieved by the database search, which involved screening the reference lists of </w:t>
      </w:r>
      <w:r w:rsidR="00732EA1" w:rsidRPr="00920529">
        <w:rPr>
          <w:color w:val="000000" w:themeColor="text1"/>
        </w:rPr>
        <w:t>included studies</w:t>
      </w:r>
      <w:r w:rsidRPr="00920529">
        <w:rPr>
          <w:color w:val="000000" w:themeColor="text1"/>
        </w:rPr>
        <w:t>, until no further studies were discovered.</w:t>
      </w:r>
    </w:p>
    <w:p w14:paraId="24C95C6B" w14:textId="77777777" w:rsidR="00E549F6" w:rsidRPr="00920529" w:rsidRDefault="00E549F6" w:rsidP="00165E0B">
      <w:pPr>
        <w:spacing w:after="0" w:line="240" w:lineRule="auto"/>
        <w:rPr>
          <w:color w:val="000000" w:themeColor="text1"/>
        </w:rPr>
      </w:pPr>
    </w:p>
    <w:p w14:paraId="3202D20C" w14:textId="77777777" w:rsidR="00165E0B" w:rsidRPr="00920529" w:rsidRDefault="00165E0B" w:rsidP="00165E0B">
      <w:pPr>
        <w:spacing w:after="0" w:line="240" w:lineRule="auto"/>
        <w:rPr>
          <w:color w:val="000000" w:themeColor="text1"/>
        </w:rPr>
      </w:pPr>
      <w:r w:rsidRPr="00920529">
        <w:rPr>
          <w:color w:val="000000" w:themeColor="text1"/>
        </w:rPr>
        <w:t>2.5 Quality Assessment</w:t>
      </w:r>
    </w:p>
    <w:p w14:paraId="3140DD3E" w14:textId="348FF972" w:rsidR="007E6006" w:rsidRPr="00920529" w:rsidRDefault="00C43BDD" w:rsidP="007E6006">
      <w:pPr>
        <w:spacing w:after="0"/>
        <w:jc w:val="both"/>
        <w:rPr>
          <w:color w:val="000000" w:themeColor="text1"/>
        </w:rPr>
      </w:pPr>
      <w:bookmarkStart w:id="5" w:name="_Hlk137647699"/>
      <w:r w:rsidRPr="00920529">
        <w:rPr>
          <w:rFonts w:cstheme="minorHAnsi"/>
          <w:color w:val="000000" w:themeColor="text1"/>
          <w:lang w:val="en-US"/>
        </w:rPr>
        <w:t xml:space="preserve">Version </w:t>
      </w:r>
      <w:r w:rsidR="004113FB" w:rsidRPr="00920529">
        <w:rPr>
          <w:rFonts w:cstheme="minorHAnsi"/>
          <w:color w:val="000000" w:themeColor="text1"/>
          <w:lang w:val="en-US"/>
        </w:rPr>
        <w:t>2 of the Cochrane risk-of-bias (</w:t>
      </w:r>
      <w:r w:rsidR="007E6006" w:rsidRPr="00920529">
        <w:rPr>
          <w:rFonts w:cstheme="minorHAnsi"/>
          <w:color w:val="000000" w:themeColor="text1"/>
          <w:lang w:val="en-US"/>
        </w:rPr>
        <w:t>RoB2</w:t>
      </w:r>
      <w:r w:rsidR="004113FB" w:rsidRPr="00920529">
        <w:rPr>
          <w:rFonts w:cstheme="minorHAnsi"/>
          <w:color w:val="000000" w:themeColor="text1"/>
          <w:lang w:val="en-US"/>
        </w:rPr>
        <w:t>)</w:t>
      </w:r>
      <w:r w:rsidR="007E6006" w:rsidRPr="00920529">
        <w:rPr>
          <w:rFonts w:cstheme="minorHAnsi"/>
          <w:color w:val="000000" w:themeColor="text1"/>
          <w:lang w:val="en-US"/>
        </w:rPr>
        <w:t xml:space="preserve"> tool</w:t>
      </w:r>
      <w:r w:rsidR="0043221D" w:rsidRPr="00920529">
        <w:rPr>
          <w:rFonts w:cstheme="minorHAnsi"/>
          <w:color w:val="000000" w:themeColor="text1"/>
          <w:lang w:val="en-US"/>
        </w:rPr>
        <w:t>s</w:t>
      </w:r>
      <w:r w:rsidR="007E6006" w:rsidRPr="00920529">
        <w:rPr>
          <w:rFonts w:cstheme="minorHAnsi"/>
          <w:color w:val="000000" w:themeColor="text1"/>
          <w:lang w:val="en-US"/>
        </w:rPr>
        <w:t xml:space="preserve"> for cross-over trials </w:t>
      </w:r>
      <w:r w:rsidR="0023769C" w:rsidRPr="00920529">
        <w:rPr>
          <w:rFonts w:cstheme="minorHAnsi"/>
          <w:color w:val="000000" w:themeColor="text1"/>
          <w:lang w:val="en-US"/>
        </w:rPr>
        <w:t xml:space="preserve">and randomized trials </w:t>
      </w:r>
      <w:r w:rsidR="007E6006" w:rsidRPr="00920529">
        <w:rPr>
          <w:rFonts w:cstheme="minorHAnsi"/>
          <w:color w:val="000000" w:themeColor="text1"/>
          <w:lang w:val="en-US"/>
        </w:rPr>
        <w:t>were used to assess the risk of bias in the included studies. These tools involved a series of questions being answered independently by two reviewers</w:t>
      </w:r>
      <w:r w:rsidR="002B65CC" w:rsidRPr="00920529">
        <w:rPr>
          <w:rFonts w:cstheme="minorHAnsi"/>
          <w:color w:val="000000" w:themeColor="text1"/>
          <w:lang w:val="en-US"/>
        </w:rPr>
        <w:t xml:space="preserve"> </w:t>
      </w:r>
      <w:r w:rsidR="00E9282E" w:rsidRPr="00920529">
        <w:rPr>
          <w:rFonts w:cstheme="minorHAnsi"/>
          <w:color w:val="000000" w:themeColor="text1"/>
          <w:lang w:val="en-US"/>
        </w:rPr>
        <w:t xml:space="preserve">(CS, </w:t>
      </w:r>
      <w:r w:rsidR="00F66EB6" w:rsidRPr="00920529">
        <w:rPr>
          <w:rFonts w:cstheme="minorHAnsi"/>
          <w:color w:val="000000" w:themeColor="text1"/>
          <w:lang w:val="en-US"/>
        </w:rPr>
        <w:t xml:space="preserve">and either </w:t>
      </w:r>
      <w:r w:rsidR="00E9282E" w:rsidRPr="00920529">
        <w:rPr>
          <w:rFonts w:cstheme="minorHAnsi"/>
          <w:color w:val="000000" w:themeColor="text1"/>
          <w:lang w:val="en-US"/>
        </w:rPr>
        <w:t>CB,</w:t>
      </w:r>
      <w:r w:rsidR="00FF3E2D" w:rsidRPr="00920529">
        <w:rPr>
          <w:rFonts w:cstheme="minorHAnsi"/>
          <w:color w:val="000000" w:themeColor="text1"/>
          <w:lang w:val="en-US"/>
        </w:rPr>
        <w:t xml:space="preserve"> CT</w:t>
      </w:r>
      <w:r w:rsidR="00F66EB6" w:rsidRPr="00920529">
        <w:rPr>
          <w:rFonts w:cstheme="minorHAnsi"/>
          <w:color w:val="000000" w:themeColor="text1"/>
          <w:lang w:val="en-US"/>
        </w:rPr>
        <w:t>, LL, or</w:t>
      </w:r>
      <w:r w:rsidR="00E9282E" w:rsidRPr="00920529">
        <w:rPr>
          <w:rFonts w:cstheme="minorHAnsi"/>
          <w:color w:val="000000" w:themeColor="text1"/>
          <w:lang w:val="en-US"/>
        </w:rPr>
        <w:t xml:space="preserve"> S</w:t>
      </w:r>
      <w:r w:rsidR="00F66EB6" w:rsidRPr="00920529">
        <w:rPr>
          <w:rFonts w:cstheme="minorHAnsi"/>
          <w:color w:val="000000" w:themeColor="text1"/>
          <w:lang w:val="en-US"/>
        </w:rPr>
        <w:t>C</w:t>
      </w:r>
      <w:r w:rsidR="00E9282E" w:rsidRPr="00920529">
        <w:rPr>
          <w:rFonts w:cstheme="minorHAnsi"/>
          <w:color w:val="000000" w:themeColor="text1"/>
          <w:lang w:val="en-US"/>
        </w:rPr>
        <w:t>)</w:t>
      </w:r>
      <w:r w:rsidR="007E6006" w:rsidRPr="00920529">
        <w:rPr>
          <w:rFonts w:cstheme="minorHAnsi"/>
          <w:color w:val="000000" w:themeColor="text1"/>
          <w:lang w:val="en-US"/>
        </w:rPr>
        <w:t xml:space="preserve">. </w:t>
      </w:r>
      <w:r w:rsidR="007E6006" w:rsidRPr="00920529">
        <w:rPr>
          <w:color w:val="000000" w:themeColor="text1"/>
        </w:rPr>
        <w:t xml:space="preserve">The individual domains </w:t>
      </w:r>
      <w:r w:rsidR="007E6006" w:rsidRPr="00920529">
        <w:rPr>
          <w:color w:val="000000" w:themeColor="text1"/>
        </w:rPr>
        <w:lastRenderedPageBreak/>
        <w:t>within the RoB2 tool</w:t>
      </w:r>
      <w:r w:rsidR="00394134" w:rsidRPr="00920529">
        <w:rPr>
          <w:color w:val="000000" w:themeColor="text1"/>
        </w:rPr>
        <w:t>s</w:t>
      </w:r>
      <w:r w:rsidR="007E6006" w:rsidRPr="00920529">
        <w:rPr>
          <w:color w:val="000000" w:themeColor="text1"/>
        </w:rPr>
        <w:t xml:space="preserve"> address potential sources of bias relating to randomization procedures,</w:t>
      </w:r>
      <w:r w:rsidR="00442233" w:rsidRPr="00920529">
        <w:rPr>
          <w:color w:val="000000" w:themeColor="text1"/>
        </w:rPr>
        <w:t xml:space="preserve"> period and carryover effects,</w:t>
      </w:r>
      <w:r w:rsidR="007E6006" w:rsidRPr="00920529">
        <w:rPr>
          <w:color w:val="000000" w:themeColor="text1"/>
        </w:rPr>
        <w:t xml:space="preserve"> deviations from intended interventions, missing outcome data, measurement techniques, and selective reporting of results. Each domain proposed a judgement risk as either ‘low’, ‘some concerns’ </w:t>
      </w:r>
      <w:r w:rsidR="00C119B0" w:rsidRPr="00920529">
        <w:rPr>
          <w:color w:val="000000" w:themeColor="text1"/>
        </w:rPr>
        <w:t xml:space="preserve">or ‘high’ </w:t>
      </w:r>
      <w:r w:rsidR="007E6006" w:rsidRPr="00920529">
        <w:rPr>
          <w:color w:val="000000" w:themeColor="text1"/>
        </w:rPr>
        <w:t>based on a standardized assessment framework.</w:t>
      </w:r>
    </w:p>
    <w:bookmarkEnd w:id="5"/>
    <w:p w14:paraId="207466EC" w14:textId="77777777" w:rsidR="00165E0B" w:rsidRPr="00920529" w:rsidRDefault="00165E0B" w:rsidP="00165E0B">
      <w:pPr>
        <w:spacing w:after="0" w:line="240" w:lineRule="auto"/>
        <w:rPr>
          <w:color w:val="000000" w:themeColor="text1"/>
        </w:rPr>
      </w:pPr>
    </w:p>
    <w:p w14:paraId="2C9D2595" w14:textId="3E45AC84" w:rsidR="00165E0B" w:rsidRPr="00920529" w:rsidRDefault="00165E0B" w:rsidP="00165E0B">
      <w:pPr>
        <w:spacing w:after="0" w:line="240" w:lineRule="auto"/>
        <w:rPr>
          <w:color w:val="000000" w:themeColor="text1"/>
        </w:rPr>
      </w:pPr>
      <w:r w:rsidRPr="00920529">
        <w:rPr>
          <w:color w:val="000000" w:themeColor="text1"/>
        </w:rPr>
        <w:t>2.6 Data Extraction</w:t>
      </w:r>
    </w:p>
    <w:p w14:paraId="23B7814C" w14:textId="0E98EF93" w:rsidR="007E6006" w:rsidRPr="00920529" w:rsidRDefault="007E6006" w:rsidP="007E6006">
      <w:pPr>
        <w:spacing w:after="0" w:line="240" w:lineRule="auto"/>
        <w:jc w:val="both"/>
        <w:rPr>
          <w:rFonts w:cstheme="minorHAnsi"/>
          <w:color w:val="000000" w:themeColor="text1"/>
          <w:shd w:val="clear" w:color="auto" w:fill="FFFFFF"/>
          <w:lang w:val="en-US"/>
        </w:rPr>
      </w:pPr>
      <w:r w:rsidRPr="00920529">
        <w:rPr>
          <w:rFonts w:cstheme="minorHAnsi"/>
          <w:color w:val="000000" w:themeColor="text1"/>
        </w:rPr>
        <w:t xml:space="preserve">Data extraction was performed with a custom data extraction tool by one </w:t>
      </w:r>
      <w:r w:rsidR="00AA34D1" w:rsidRPr="00920529">
        <w:rPr>
          <w:rFonts w:cstheme="minorHAnsi"/>
          <w:color w:val="000000" w:themeColor="text1"/>
        </w:rPr>
        <w:t>author</w:t>
      </w:r>
      <w:r w:rsidR="00D55CEF" w:rsidRPr="00920529">
        <w:rPr>
          <w:rFonts w:cstheme="minorHAnsi"/>
          <w:color w:val="000000" w:themeColor="text1"/>
        </w:rPr>
        <w:t xml:space="preserve"> (</w:t>
      </w:r>
      <w:r w:rsidR="00FF3E2D" w:rsidRPr="00920529">
        <w:rPr>
          <w:rFonts w:cstheme="minorHAnsi"/>
          <w:color w:val="000000" w:themeColor="text1"/>
        </w:rPr>
        <w:t xml:space="preserve">CB, LL, </w:t>
      </w:r>
      <w:r w:rsidR="00020528" w:rsidRPr="00920529">
        <w:rPr>
          <w:rFonts w:cstheme="minorHAnsi"/>
          <w:color w:val="000000" w:themeColor="text1"/>
        </w:rPr>
        <w:t xml:space="preserve">or </w:t>
      </w:r>
      <w:r w:rsidR="00FF3E2D" w:rsidRPr="00920529">
        <w:rPr>
          <w:rFonts w:cstheme="minorHAnsi"/>
          <w:color w:val="000000" w:themeColor="text1"/>
        </w:rPr>
        <w:t>SC</w:t>
      </w:r>
      <w:r w:rsidR="00D55CEF" w:rsidRPr="00920529">
        <w:rPr>
          <w:rFonts w:cstheme="minorHAnsi"/>
          <w:color w:val="000000" w:themeColor="text1"/>
        </w:rPr>
        <w:t>)</w:t>
      </w:r>
      <w:r w:rsidR="00AA34D1" w:rsidRPr="00920529">
        <w:rPr>
          <w:rFonts w:cstheme="minorHAnsi"/>
          <w:color w:val="000000" w:themeColor="text1"/>
        </w:rPr>
        <w:t xml:space="preserve"> and</w:t>
      </w:r>
      <w:r w:rsidRPr="00920529">
        <w:rPr>
          <w:rFonts w:cstheme="minorHAnsi"/>
          <w:color w:val="000000" w:themeColor="text1"/>
        </w:rPr>
        <w:t xml:space="preserve"> checked by a second author</w:t>
      </w:r>
      <w:r w:rsidR="00FF3E2D" w:rsidRPr="00920529">
        <w:rPr>
          <w:rFonts w:cstheme="minorHAnsi"/>
          <w:color w:val="000000" w:themeColor="text1"/>
        </w:rPr>
        <w:t xml:space="preserve"> (CS)</w:t>
      </w:r>
      <w:r w:rsidRPr="00920529">
        <w:rPr>
          <w:rFonts w:cstheme="minorHAnsi"/>
          <w:color w:val="000000" w:themeColor="text1"/>
        </w:rPr>
        <w:t xml:space="preserve">. Extracted data included: </w:t>
      </w:r>
      <w:r w:rsidRPr="00920529">
        <w:rPr>
          <w:rFonts w:cstheme="minorHAnsi"/>
          <w:color w:val="000000" w:themeColor="text1"/>
          <w:lang w:val="en-US"/>
        </w:rPr>
        <w:t>authors</w:t>
      </w:r>
      <w:r w:rsidR="00E05FA1" w:rsidRPr="00920529">
        <w:rPr>
          <w:rFonts w:cstheme="minorHAnsi"/>
          <w:color w:val="000000" w:themeColor="text1"/>
          <w:lang w:val="en-US"/>
        </w:rPr>
        <w:t>,</w:t>
      </w:r>
      <w:r w:rsidRPr="00920529">
        <w:rPr>
          <w:rFonts w:cstheme="minorHAnsi"/>
          <w:color w:val="000000" w:themeColor="text1"/>
          <w:lang w:val="en-US"/>
        </w:rPr>
        <w:t xml:space="preserve"> </w:t>
      </w:r>
      <w:r w:rsidRPr="00920529">
        <w:rPr>
          <w:rFonts w:cstheme="minorHAnsi"/>
          <w:color w:val="000000" w:themeColor="text1"/>
          <w:shd w:val="clear" w:color="auto" w:fill="FFFFFF"/>
          <w:lang w:val="en-US"/>
        </w:rPr>
        <w:t>participant characteristics (sample size, population,</w:t>
      </w:r>
      <w:r w:rsidR="001D534C" w:rsidRPr="00920529">
        <w:rPr>
          <w:rFonts w:cstheme="minorHAnsi"/>
          <w:color w:val="000000" w:themeColor="text1"/>
          <w:shd w:val="clear" w:color="auto" w:fill="FFFFFF"/>
          <w:lang w:val="en-US"/>
        </w:rPr>
        <w:t xml:space="preserve"> VO</w:t>
      </w:r>
      <w:r w:rsidR="001D534C" w:rsidRPr="00920529">
        <w:rPr>
          <w:rFonts w:cstheme="minorHAnsi"/>
          <w:color w:val="000000" w:themeColor="text1"/>
          <w:shd w:val="clear" w:color="auto" w:fill="FFFFFF"/>
          <w:vertAlign w:val="subscript"/>
          <w:lang w:val="en-US"/>
        </w:rPr>
        <w:t>2</w:t>
      </w:r>
      <w:r w:rsidR="001D534C" w:rsidRPr="00920529">
        <w:rPr>
          <w:rFonts w:cstheme="minorHAnsi"/>
          <w:color w:val="000000" w:themeColor="text1"/>
          <w:shd w:val="clear" w:color="auto" w:fill="FFFFFF"/>
          <w:lang w:val="en-US"/>
        </w:rPr>
        <w:t>max,</w:t>
      </w:r>
      <w:r w:rsidRPr="00920529">
        <w:rPr>
          <w:rFonts w:cstheme="minorHAnsi"/>
          <w:color w:val="000000" w:themeColor="text1"/>
          <w:shd w:val="clear" w:color="auto" w:fill="FFFFFF"/>
          <w:lang w:val="en-US"/>
        </w:rPr>
        <w:t xml:space="preserve"> sex, and age)</w:t>
      </w:r>
      <w:r w:rsidR="001D534C" w:rsidRPr="00920529">
        <w:rPr>
          <w:rFonts w:cstheme="minorHAnsi"/>
          <w:color w:val="000000" w:themeColor="text1"/>
          <w:shd w:val="clear" w:color="auto" w:fill="FFFFFF"/>
          <w:lang w:val="en-US"/>
        </w:rPr>
        <w:t>,</w:t>
      </w:r>
      <w:r w:rsidRPr="00920529">
        <w:rPr>
          <w:rFonts w:cstheme="minorHAnsi"/>
          <w:color w:val="000000" w:themeColor="text1"/>
          <w:shd w:val="clear" w:color="auto" w:fill="FFFFFF"/>
          <w:lang w:val="en-US"/>
        </w:rPr>
        <w:t xml:space="preserve"> </w:t>
      </w:r>
      <w:r w:rsidR="00E05FA1" w:rsidRPr="00920529">
        <w:rPr>
          <w:rFonts w:cstheme="minorHAnsi"/>
          <w:color w:val="000000" w:themeColor="text1"/>
          <w:shd w:val="clear" w:color="auto" w:fill="FFFFFF"/>
          <w:lang w:val="en-US"/>
        </w:rPr>
        <w:t xml:space="preserve">study design and </w:t>
      </w:r>
      <w:r w:rsidR="001D534C" w:rsidRPr="00920529">
        <w:rPr>
          <w:rFonts w:cstheme="minorHAnsi"/>
          <w:color w:val="000000" w:themeColor="text1"/>
          <w:shd w:val="clear" w:color="auto" w:fill="FFFFFF"/>
          <w:lang w:val="en-US"/>
        </w:rPr>
        <w:t xml:space="preserve">setting, </w:t>
      </w:r>
      <w:r w:rsidRPr="00920529">
        <w:rPr>
          <w:rFonts w:cstheme="minorHAnsi"/>
          <w:color w:val="000000" w:themeColor="text1"/>
          <w:shd w:val="clear" w:color="auto" w:fill="FFFFFF"/>
          <w:lang w:val="en-US"/>
        </w:rPr>
        <w:t>protocol</w:t>
      </w:r>
      <w:r w:rsidR="001D534C" w:rsidRPr="00920529">
        <w:rPr>
          <w:rFonts w:cstheme="minorHAnsi"/>
          <w:color w:val="000000" w:themeColor="text1"/>
          <w:shd w:val="clear" w:color="auto" w:fill="FFFFFF"/>
          <w:lang w:val="en-US"/>
        </w:rPr>
        <w:t>,</w:t>
      </w:r>
      <w:r w:rsidRPr="00920529">
        <w:rPr>
          <w:rFonts w:cstheme="minorHAnsi"/>
          <w:color w:val="000000" w:themeColor="text1"/>
          <w:shd w:val="clear" w:color="auto" w:fill="FFFFFF"/>
          <w:lang w:val="en-US"/>
        </w:rPr>
        <w:t xml:space="preserve"> environmental conditions</w:t>
      </w:r>
      <w:r w:rsidR="001D534C" w:rsidRPr="00920529">
        <w:rPr>
          <w:rFonts w:cstheme="minorHAnsi"/>
          <w:color w:val="000000" w:themeColor="text1"/>
          <w:shd w:val="clear" w:color="auto" w:fill="FFFFFF"/>
          <w:lang w:val="en-US"/>
        </w:rPr>
        <w:t>, intervention,</w:t>
      </w:r>
      <w:r w:rsidRPr="00920529">
        <w:rPr>
          <w:rFonts w:cstheme="minorHAnsi"/>
          <w:color w:val="000000" w:themeColor="text1"/>
          <w:shd w:val="clear" w:color="auto" w:fill="FFFFFF"/>
          <w:lang w:val="en-US"/>
        </w:rPr>
        <w:t xml:space="preserve"> outcome measures</w:t>
      </w:r>
      <w:r w:rsidR="0072040D" w:rsidRPr="00920529">
        <w:rPr>
          <w:rFonts w:cstheme="minorHAnsi"/>
          <w:color w:val="000000" w:themeColor="text1"/>
          <w:shd w:val="clear" w:color="auto" w:fill="FFFFFF"/>
          <w:lang w:val="en-US"/>
        </w:rPr>
        <w:t>,</w:t>
      </w:r>
      <w:r w:rsidRPr="00920529">
        <w:rPr>
          <w:rFonts w:cstheme="minorHAnsi"/>
          <w:color w:val="000000" w:themeColor="text1"/>
          <w:shd w:val="clear" w:color="auto" w:fill="FFFFFF"/>
          <w:lang w:val="en-US"/>
        </w:rPr>
        <w:t xml:space="preserve"> results</w:t>
      </w:r>
      <w:r w:rsidR="0072040D" w:rsidRPr="00920529">
        <w:rPr>
          <w:rFonts w:cstheme="minorHAnsi"/>
          <w:color w:val="000000" w:themeColor="text1"/>
          <w:shd w:val="clear" w:color="auto" w:fill="FFFFFF"/>
          <w:lang w:val="en-US"/>
        </w:rPr>
        <w:t xml:space="preserve"> and adverse events</w:t>
      </w:r>
      <w:r w:rsidRPr="00920529">
        <w:rPr>
          <w:rFonts w:cstheme="minorHAnsi"/>
          <w:color w:val="000000" w:themeColor="text1"/>
          <w:shd w:val="clear" w:color="auto" w:fill="FFFFFF"/>
          <w:lang w:val="en-US"/>
        </w:rPr>
        <w:t xml:space="preserve">. </w:t>
      </w:r>
      <w:r w:rsidR="004136E7" w:rsidRPr="00920529">
        <w:rPr>
          <w:rFonts w:cstheme="minorHAnsi"/>
          <w:color w:val="000000" w:themeColor="text1"/>
          <w:shd w:val="clear" w:color="auto" w:fill="FFFFFF"/>
          <w:lang w:val="en-US"/>
        </w:rPr>
        <w:t>For physiological and perceptual</w:t>
      </w:r>
      <w:r w:rsidR="00647DC6" w:rsidRPr="00920529">
        <w:rPr>
          <w:rFonts w:cstheme="minorHAnsi"/>
          <w:color w:val="000000" w:themeColor="text1"/>
          <w:shd w:val="clear" w:color="auto" w:fill="FFFFFF"/>
          <w:lang w:val="en-US"/>
        </w:rPr>
        <w:t xml:space="preserve"> results</w:t>
      </w:r>
      <w:r w:rsidR="004136E7" w:rsidRPr="00920529">
        <w:rPr>
          <w:rFonts w:cstheme="minorHAnsi"/>
          <w:color w:val="000000" w:themeColor="text1"/>
          <w:shd w:val="clear" w:color="auto" w:fill="FFFFFF"/>
          <w:lang w:val="en-US"/>
        </w:rPr>
        <w:t xml:space="preserve">, </w:t>
      </w:r>
      <w:r w:rsidR="007C4ECF" w:rsidRPr="00920529">
        <w:rPr>
          <w:rFonts w:cstheme="minorHAnsi"/>
          <w:color w:val="000000" w:themeColor="text1"/>
          <w:shd w:val="clear" w:color="auto" w:fill="FFFFFF"/>
          <w:lang w:val="en-US"/>
        </w:rPr>
        <w:t xml:space="preserve">absolute values post protocol </w:t>
      </w:r>
      <w:r w:rsidR="0028124E" w:rsidRPr="00920529">
        <w:rPr>
          <w:rFonts w:cstheme="minorHAnsi"/>
          <w:color w:val="000000" w:themeColor="text1"/>
          <w:shd w:val="clear" w:color="auto" w:fill="FFFFFF"/>
          <w:lang w:val="en-US"/>
        </w:rPr>
        <w:t xml:space="preserve">were extracted, however, where a </w:t>
      </w:r>
      <w:r w:rsidR="00647DC6" w:rsidRPr="00920529">
        <w:rPr>
          <w:rFonts w:cstheme="minorHAnsi"/>
          <w:color w:val="000000" w:themeColor="text1"/>
          <w:shd w:val="clear" w:color="auto" w:fill="FFFFFF"/>
          <w:lang w:val="en-US"/>
        </w:rPr>
        <w:t xml:space="preserve">test to exhaustion was employed, </w:t>
      </w:r>
      <w:r w:rsidR="00B6704E" w:rsidRPr="00920529">
        <w:rPr>
          <w:rFonts w:cstheme="minorHAnsi"/>
          <w:color w:val="000000" w:themeColor="text1"/>
          <w:shd w:val="clear" w:color="auto" w:fill="FFFFFF"/>
          <w:lang w:val="en-US"/>
        </w:rPr>
        <w:t>values at the last available equivalent timepoint were extracted.</w:t>
      </w:r>
      <w:r w:rsidR="00020528" w:rsidRPr="00920529">
        <w:rPr>
          <w:rFonts w:cstheme="minorHAnsi"/>
          <w:color w:val="000000" w:themeColor="text1"/>
          <w:shd w:val="clear" w:color="auto" w:fill="FFFFFF"/>
          <w:lang w:val="en-US"/>
        </w:rPr>
        <w:t xml:space="preserve"> When data needed to be extracted from figures, </w:t>
      </w:r>
      <w:proofErr w:type="spellStart"/>
      <w:r w:rsidR="002F3ED4" w:rsidRPr="00920529">
        <w:rPr>
          <w:rFonts w:cstheme="minorHAnsi"/>
          <w:color w:val="000000" w:themeColor="text1"/>
          <w:shd w:val="clear" w:color="auto" w:fill="FFFFFF"/>
          <w:lang w:val="en-US"/>
        </w:rPr>
        <w:t>W</w:t>
      </w:r>
      <w:r w:rsidR="00020528" w:rsidRPr="00920529">
        <w:rPr>
          <w:rFonts w:cstheme="minorHAnsi"/>
          <w:color w:val="000000" w:themeColor="text1"/>
          <w:shd w:val="clear" w:color="auto" w:fill="FFFFFF"/>
          <w:lang w:val="en-US"/>
        </w:rPr>
        <w:t>eb</w:t>
      </w:r>
      <w:r w:rsidR="002F3ED4" w:rsidRPr="00920529">
        <w:rPr>
          <w:rFonts w:cstheme="minorHAnsi"/>
          <w:color w:val="000000" w:themeColor="text1"/>
          <w:shd w:val="clear" w:color="auto" w:fill="FFFFFF"/>
          <w:lang w:val="en-US"/>
        </w:rPr>
        <w:t>P</w:t>
      </w:r>
      <w:r w:rsidR="00020528" w:rsidRPr="00920529">
        <w:rPr>
          <w:rFonts w:cstheme="minorHAnsi"/>
          <w:color w:val="000000" w:themeColor="text1"/>
          <w:shd w:val="clear" w:color="auto" w:fill="FFFFFF"/>
          <w:lang w:val="en-US"/>
        </w:rPr>
        <w:t>lot</w:t>
      </w:r>
      <w:r w:rsidR="002F3ED4" w:rsidRPr="00920529">
        <w:rPr>
          <w:rFonts w:cstheme="minorHAnsi"/>
          <w:color w:val="000000" w:themeColor="text1"/>
          <w:shd w:val="clear" w:color="auto" w:fill="FFFFFF"/>
          <w:lang w:val="en-US"/>
        </w:rPr>
        <w:t>Digitizer</w:t>
      </w:r>
      <w:proofErr w:type="spellEnd"/>
      <w:r w:rsidR="002F3ED4" w:rsidRPr="00920529">
        <w:rPr>
          <w:rFonts w:cstheme="minorHAnsi"/>
          <w:color w:val="000000" w:themeColor="text1"/>
          <w:shd w:val="clear" w:color="auto" w:fill="FFFFFF"/>
          <w:lang w:val="en-US"/>
        </w:rPr>
        <w:t xml:space="preserve"> was used.</w:t>
      </w:r>
      <w:r w:rsidR="003D07B8" w:rsidRPr="00920529">
        <w:rPr>
          <w:rFonts w:cstheme="minorHAnsi"/>
          <w:color w:val="000000" w:themeColor="text1"/>
          <w:shd w:val="clear" w:color="auto" w:fill="FFFFFF"/>
          <w:lang w:val="en-US"/>
        </w:rPr>
        <w:fldChar w:fldCharType="begin"/>
      </w:r>
      <w:r w:rsidR="00B82386" w:rsidRPr="00920529">
        <w:rPr>
          <w:rFonts w:cstheme="minorHAnsi"/>
          <w:color w:val="000000" w:themeColor="text1"/>
          <w:shd w:val="clear" w:color="auto" w:fill="FFFFFF"/>
          <w:lang w:val="en-US"/>
        </w:rPr>
        <w:instrText xml:space="preserve"> ADDIN EN.CITE &lt;EndNote&gt;&lt;Cite&gt;&lt;Author&gt;Rohatgi&lt;/Author&gt;&lt;RecNum&gt;151&lt;/RecNum&gt;&lt;DisplayText&gt;&lt;style face="superscript"&gt;37&lt;/style&gt;&lt;/DisplayText&gt;&lt;record&gt;&lt;rec-number&gt;151&lt;/rec-number&gt;&lt;foreign-keys&gt;&lt;key app="EN" db-id="f5vwr5zeaadfz6e5f2ap0rxpda5pvwtrsp9p" timestamp="1733441928"&gt;151&lt;/key&gt;&lt;/foreign-keys&gt;&lt;ref-type name="Web Page"&gt;12&lt;/ref-type&gt;&lt;contributors&gt;&lt;authors&gt;&lt;author&gt;Ankit Rohatgi&lt;/author&gt;&lt;/authors&gt;&lt;/contributors&gt;&lt;titles&gt;&lt;title&gt;WebPlotDigitizer&lt;/title&gt;&lt;/titles&gt;&lt;dates&gt;&lt;/dates&gt;&lt;urls&gt;&lt;related-urls&gt;&lt;url&gt;https://automeris.io&lt;/url&gt;&lt;/related-urls&gt;&lt;/urls&gt;&lt;/record&gt;&lt;/Cite&gt;&lt;/EndNote&gt;</w:instrText>
      </w:r>
      <w:r w:rsidR="003D07B8" w:rsidRPr="00920529">
        <w:rPr>
          <w:rFonts w:cstheme="minorHAnsi"/>
          <w:color w:val="000000" w:themeColor="text1"/>
          <w:shd w:val="clear" w:color="auto" w:fill="FFFFFF"/>
          <w:lang w:val="en-US"/>
        </w:rPr>
        <w:fldChar w:fldCharType="separate"/>
      </w:r>
      <w:r w:rsidR="00B82386" w:rsidRPr="00920529">
        <w:rPr>
          <w:rFonts w:cstheme="minorHAnsi"/>
          <w:noProof/>
          <w:color w:val="000000" w:themeColor="text1"/>
          <w:shd w:val="clear" w:color="auto" w:fill="FFFFFF"/>
          <w:vertAlign w:val="superscript"/>
          <w:lang w:val="en-US"/>
        </w:rPr>
        <w:t>37</w:t>
      </w:r>
      <w:r w:rsidR="003D07B8" w:rsidRPr="00920529">
        <w:rPr>
          <w:rFonts w:cstheme="minorHAnsi"/>
          <w:color w:val="000000" w:themeColor="text1"/>
          <w:shd w:val="clear" w:color="auto" w:fill="FFFFFF"/>
          <w:lang w:val="en-US"/>
        </w:rPr>
        <w:fldChar w:fldCharType="end"/>
      </w:r>
      <w:r w:rsidR="007C4ECF" w:rsidRPr="00920529">
        <w:rPr>
          <w:rFonts w:cstheme="minorHAnsi"/>
          <w:color w:val="000000" w:themeColor="text1"/>
          <w:shd w:val="clear" w:color="auto" w:fill="FFFFFF"/>
          <w:lang w:val="en-US"/>
        </w:rPr>
        <w:t xml:space="preserve"> </w:t>
      </w:r>
      <w:r w:rsidRPr="00920529">
        <w:rPr>
          <w:rFonts w:cstheme="minorHAnsi"/>
          <w:color w:val="000000" w:themeColor="text1"/>
          <w:shd w:val="clear" w:color="auto" w:fill="FFFFFF"/>
          <w:lang w:val="en-US"/>
        </w:rPr>
        <w:t xml:space="preserve">When articles had missing or ambiguous data, authors were contacted to </w:t>
      </w:r>
      <w:r w:rsidR="00A80FB9" w:rsidRPr="00920529">
        <w:rPr>
          <w:rFonts w:cstheme="minorHAnsi"/>
          <w:color w:val="000000" w:themeColor="text1"/>
          <w:shd w:val="clear" w:color="auto" w:fill="FFFFFF"/>
          <w:lang w:val="en-US"/>
        </w:rPr>
        <w:t xml:space="preserve">acquire </w:t>
      </w:r>
      <w:r w:rsidRPr="00920529">
        <w:rPr>
          <w:rFonts w:cstheme="minorHAnsi"/>
          <w:color w:val="000000" w:themeColor="text1"/>
          <w:shd w:val="clear" w:color="auto" w:fill="FFFFFF"/>
          <w:lang w:val="en-US"/>
        </w:rPr>
        <w:t>data</w:t>
      </w:r>
      <w:r w:rsidR="00A80FB9" w:rsidRPr="00920529">
        <w:rPr>
          <w:rFonts w:cstheme="minorHAnsi"/>
          <w:color w:val="000000" w:themeColor="text1"/>
          <w:shd w:val="clear" w:color="auto" w:fill="FFFFFF"/>
          <w:lang w:val="en-US"/>
        </w:rPr>
        <w:t>.</w:t>
      </w:r>
    </w:p>
    <w:p w14:paraId="51E814FA" w14:textId="77777777" w:rsidR="007E6006" w:rsidRPr="00920529" w:rsidRDefault="007E6006" w:rsidP="007E6006">
      <w:pPr>
        <w:spacing w:after="0" w:line="240" w:lineRule="auto"/>
        <w:jc w:val="both"/>
        <w:rPr>
          <w:rFonts w:cstheme="minorHAnsi"/>
          <w:color w:val="000000" w:themeColor="text1"/>
          <w:shd w:val="clear" w:color="auto" w:fill="FFFFFF"/>
          <w:lang w:val="en-US"/>
        </w:rPr>
      </w:pPr>
    </w:p>
    <w:p w14:paraId="626AABC7" w14:textId="77777777" w:rsidR="003B7F00" w:rsidRPr="00920529" w:rsidRDefault="003B7F00" w:rsidP="003B7F00">
      <w:pPr>
        <w:spacing w:after="0" w:line="240" w:lineRule="auto"/>
        <w:jc w:val="both"/>
        <w:rPr>
          <w:rFonts w:cstheme="minorHAnsi"/>
          <w:color w:val="000000" w:themeColor="text1"/>
          <w:shd w:val="clear" w:color="auto" w:fill="FFFFFF"/>
          <w:lang w:val="en-US"/>
        </w:rPr>
      </w:pPr>
      <w:r w:rsidRPr="00920529">
        <w:rPr>
          <w:rFonts w:cstheme="minorHAnsi"/>
          <w:color w:val="000000" w:themeColor="text1"/>
          <w:shd w:val="clear" w:color="auto" w:fill="FFFFFF"/>
          <w:lang w:val="en-US"/>
        </w:rPr>
        <w:t>2.7 Meta-analysis</w:t>
      </w:r>
    </w:p>
    <w:p w14:paraId="48B9FF83" w14:textId="71F97DEA" w:rsidR="00ED2D10" w:rsidRPr="00920529" w:rsidRDefault="00FA6BE3" w:rsidP="003B7F00">
      <w:pPr>
        <w:jc w:val="both"/>
        <w:rPr>
          <w:rFonts w:cstheme="minorHAnsi"/>
          <w:color w:val="000000" w:themeColor="text1"/>
          <w:shd w:val="clear" w:color="auto" w:fill="FFFFFF"/>
          <w:lang w:val="en-US"/>
        </w:rPr>
      </w:pPr>
      <w:r w:rsidRPr="00920529">
        <w:rPr>
          <w:rFonts w:cstheme="minorHAnsi"/>
          <w:color w:val="000000" w:themeColor="text1"/>
          <w:shd w:val="clear" w:color="auto" w:fill="FFFFFF"/>
          <w:lang w:val="en-US"/>
        </w:rPr>
        <w:t xml:space="preserve">We </w:t>
      </w:r>
      <w:r w:rsidR="00044794" w:rsidRPr="00920529">
        <w:rPr>
          <w:rFonts w:cstheme="minorHAnsi"/>
          <w:color w:val="000000" w:themeColor="text1"/>
          <w:shd w:val="clear" w:color="auto" w:fill="FFFFFF"/>
          <w:lang w:val="en-US"/>
        </w:rPr>
        <w:t xml:space="preserve">planned to </w:t>
      </w:r>
      <w:r w:rsidRPr="00920529">
        <w:rPr>
          <w:rFonts w:cstheme="minorHAnsi"/>
          <w:color w:val="000000" w:themeColor="text1"/>
          <w:shd w:val="clear" w:color="auto" w:fill="FFFFFF"/>
          <w:lang w:val="en-US"/>
        </w:rPr>
        <w:t>conduct separate meta-analyses to determine the effect of cooling on the primary outcome</w:t>
      </w:r>
      <w:r w:rsidR="00F93659" w:rsidRPr="00920529">
        <w:rPr>
          <w:rFonts w:cstheme="minorHAnsi"/>
          <w:color w:val="000000" w:themeColor="text1"/>
          <w:shd w:val="clear" w:color="auto" w:fill="FFFFFF"/>
          <w:lang w:val="en-US"/>
        </w:rPr>
        <w:t>s</w:t>
      </w:r>
      <w:r w:rsidRPr="00920529">
        <w:rPr>
          <w:rFonts w:cstheme="minorHAnsi"/>
          <w:color w:val="000000" w:themeColor="text1"/>
          <w:shd w:val="clear" w:color="auto" w:fill="FFFFFF"/>
          <w:lang w:val="en-US"/>
        </w:rPr>
        <w:t xml:space="preserve"> of physical</w:t>
      </w:r>
      <w:r w:rsidR="00F93659" w:rsidRPr="00920529">
        <w:rPr>
          <w:rFonts w:cstheme="minorHAnsi"/>
          <w:color w:val="000000" w:themeColor="text1"/>
          <w:shd w:val="clear" w:color="auto" w:fill="FFFFFF"/>
          <w:lang w:val="en-US"/>
        </w:rPr>
        <w:t xml:space="preserve"> and cognitive</w:t>
      </w:r>
      <w:r w:rsidRPr="00920529">
        <w:rPr>
          <w:rFonts w:cstheme="minorHAnsi"/>
          <w:color w:val="000000" w:themeColor="text1"/>
          <w:shd w:val="clear" w:color="auto" w:fill="FFFFFF"/>
          <w:lang w:val="en-US"/>
        </w:rPr>
        <w:t xml:space="preserve"> performance</w:t>
      </w:r>
      <w:r w:rsidR="00F93659" w:rsidRPr="00920529">
        <w:rPr>
          <w:rFonts w:cstheme="minorHAnsi"/>
          <w:color w:val="000000" w:themeColor="text1"/>
          <w:shd w:val="clear" w:color="auto" w:fill="FFFFFF"/>
          <w:lang w:val="en-US"/>
        </w:rPr>
        <w:t>,</w:t>
      </w:r>
      <w:r w:rsidRPr="00920529">
        <w:rPr>
          <w:rFonts w:cstheme="minorHAnsi"/>
          <w:color w:val="000000" w:themeColor="text1"/>
          <w:shd w:val="clear" w:color="auto" w:fill="FFFFFF"/>
          <w:lang w:val="en-US"/>
        </w:rPr>
        <w:t xml:space="preserve"> and secondary outcomes of </w:t>
      </w:r>
      <w:r w:rsidR="003B7F00" w:rsidRPr="00920529">
        <w:rPr>
          <w:rFonts w:cstheme="minorHAnsi"/>
          <w:color w:val="000000" w:themeColor="text1"/>
          <w:shd w:val="clear" w:color="auto" w:fill="FFFFFF"/>
          <w:lang w:val="en-US"/>
        </w:rPr>
        <w:t xml:space="preserve">core temperature, </w:t>
      </w:r>
      <w:r w:rsidR="009A68CD" w:rsidRPr="00920529">
        <w:rPr>
          <w:rFonts w:cstheme="minorHAnsi"/>
          <w:color w:val="000000" w:themeColor="text1"/>
          <w:shd w:val="clear" w:color="auto" w:fill="FFFFFF"/>
          <w:lang w:val="en-US"/>
        </w:rPr>
        <w:t xml:space="preserve">mean </w:t>
      </w:r>
      <w:r w:rsidR="003B7F00" w:rsidRPr="00920529">
        <w:rPr>
          <w:rFonts w:cstheme="minorHAnsi"/>
          <w:color w:val="000000" w:themeColor="text1"/>
          <w:shd w:val="clear" w:color="auto" w:fill="FFFFFF"/>
          <w:lang w:val="en-US"/>
        </w:rPr>
        <w:t>skin temperature,</w:t>
      </w:r>
      <w:r w:rsidR="000E4567" w:rsidRPr="00920529">
        <w:rPr>
          <w:rFonts w:cstheme="minorHAnsi"/>
          <w:color w:val="000000" w:themeColor="text1"/>
          <w:shd w:val="clear" w:color="auto" w:fill="FFFFFF"/>
          <w:lang w:val="en-US"/>
        </w:rPr>
        <w:t xml:space="preserve"> target site skin temperature,</w:t>
      </w:r>
      <w:r w:rsidR="003B7F00" w:rsidRPr="00920529">
        <w:rPr>
          <w:rFonts w:cstheme="minorHAnsi"/>
          <w:color w:val="000000" w:themeColor="text1"/>
          <w:shd w:val="clear" w:color="auto" w:fill="FFFFFF"/>
          <w:lang w:val="en-US"/>
        </w:rPr>
        <w:t xml:space="preserve"> </w:t>
      </w:r>
      <w:r w:rsidR="005A6A83" w:rsidRPr="00920529">
        <w:rPr>
          <w:rFonts w:cstheme="minorHAnsi"/>
          <w:color w:val="000000" w:themeColor="text1"/>
          <w:shd w:val="clear" w:color="auto" w:fill="FFFFFF"/>
          <w:lang w:val="en-US"/>
        </w:rPr>
        <w:t xml:space="preserve">heart rate, </w:t>
      </w:r>
      <w:r w:rsidR="00416613" w:rsidRPr="00920529">
        <w:rPr>
          <w:rFonts w:cstheme="minorHAnsi"/>
          <w:color w:val="000000" w:themeColor="text1"/>
          <w:shd w:val="clear" w:color="auto" w:fill="FFFFFF"/>
          <w:lang w:val="en-US"/>
        </w:rPr>
        <w:t xml:space="preserve">whole-body </w:t>
      </w:r>
      <w:r w:rsidR="003B7F00" w:rsidRPr="00920529">
        <w:rPr>
          <w:rFonts w:cstheme="minorHAnsi"/>
          <w:color w:val="000000" w:themeColor="text1"/>
          <w:shd w:val="clear" w:color="auto" w:fill="FFFFFF"/>
          <w:lang w:val="en-US"/>
        </w:rPr>
        <w:t xml:space="preserve">RPE, </w:t>
      </w:r>
      <w:r w:rsidR="00416613" w:rsidRPr="00920529">
        <w:rPr>
          <w:rFonts w:cstheme="minorHAnsi"/>
          <w:color w:val="000000" w:themeColor="text1"/>
          <w:shd w:val="clear" w:color="auto" w:fill="FFFFFF"/>
          <w:lang w:val="en-US"/>
        </w:rPr>
        <w:t xml:space="preserve">whole-body </w:t>
      </w:r>
      <w:r w:rsidR="003B7F00" w:rsidRPr="00920529">
        <w:rPr>
          <w:rFonts w:cstheme="minorHAnsi"/>
          <w:color w:val="000000" w:themeColor="text1"/>
          <w:shd w:val="clear" w:color="auto" w:fill="FFFFFF"/>
          <w:lang w:val="en-US"/>
        </w:rPr>
        <w:t xml:space="preserve">thermal sensation and </w:t>
      </w:r>
      <w:r w:rsidR="00416613" w:rsidRPr="00920529">
        <w:rPr>
          <w:rFonts w:cstheme="minorHAnsi"/>
          <w:color w:val="000000" w:themeColor="text1"/>
          <w:shd w:val="clear" w:color="auto" w:fill="FFFFFF"/>
          <w:lang w:val="en-US"/>
        </w:rPr>
        <w:t xml:space="preserve">whole-body </w:t>
      </w:r>
      <w:r w:rsidR="00A54AB2" w:rsidRPr="00920529">
        <w:rPr>
          <w:rFonts w:cstheme="minorHAnsi"/>
          <w:color w:val="000000" w:themeColor="text1"/>
          <w:shd w:val="clear" w:color="auto" w:fill="FFFFFF"/>
          <w:lang w:val="en-US"/>
        </w:rPr>
        <w:t xml:space="preserve">thermal </w:t>
      </w:r>
      <w:r w:rsidR="003B7F00" w:rsidRPr="00920529">
        <w:rPr>
          <w:rFonts w:cstheme="minorHAnsi"/>
          <w:color w:val="000000" w:themeColor="text1"/>
          <w:shd w:val="clear" w:color="auto" w:fill="FFFFFF"/>
          <w:lang w:val="en-US"/>
        </w:rPr>
        <w:t>comfort.</w:t>
      </w:r>
    </w:p>
    <w:p w14:paraId="6AF4B408" w14:textId="747D3A0F" w:rsidR="00ED2D10" w:rsidRPr="00920529" w:rsidRDefault="003B7F00" w:rsidP="00ED2D10">
      <w:pPr>
        <w:jc w:val="both"/>
        <w:rPr>
          <w:rFonts w:cstheme="minorHAnsi"/>
          <w:color w:val="000000" w:themeColor="text1"/>
          <w:shd w:val="clear" w:color="auto" w:fill="FFFFFF"/>
          <w:lang w:val="en-US"/>
        </w:rPr>
      </w:pPr>
      <w:r w:rsidRPr="00920529">
        <w:rPr>
          <w:rFonts w:cstheme="minorHAnsi"/>
          <w:color w:val="000000" w:themeColor="text1"/>
          <w:shd w:val="clear" w:color="auto" w:fill="FFFFFF"/>
          <w:lang w:val="en-US"/>
        </w:rPr>
        <w:t>Effect size estimates were combined using</w:t>
      </w:r>
      <w:r w:rsidR="00FA6BE3" w:rsidRPr="00920529">
        <w:rPr>
          <w:rFonts w:cstheme="minorHAnsi"/>
          <w:color w:val="000000" w:themeColor="text1"/>
          <w:shd w:val="clear" w:color="auto" w:fill="FFFFFF"/>
          <w:lang w:val="en-US"/>
        </w:rPr>
        <w:t xml:space="preserve"> a three-level model, with effect sizes nested within studies</w:t>
      </w:r>
      <w:r w:rsidR="00CC6FBB" w:rsidRPr="00920529">
        <w:rPr>
          <w:rFonts w:cstheme="minorHAnsi"/>
          <w:color w:val="000000" w:themeColor="text1"/>
          <w:shd w:val="clear" w:color="auto" w:fill="FFFFFF"/>
          <w:lang w:val="en-US"/>
        </w:rPr>
        <w:t xml:space="preserve">. </w:t>
      </w:r>
      <w:r w:rsidR="00FA6BE3" w:rsidRPr="00920529">
        <w:rPr>
          <w:rFonts w:cstheme="minorHAnsi"/>
          <w:color w:val="000000" w:themeColor="text1"/>
          <w:shd w:val="clear" w:color="auto" w:fill="FFFFFF"/>
          <w:lang w:val="en-US"/>
        </w:rPr>
        <w:t xml:space="preserve">We chose this modelling approach as </w:t>
      </w:r>
      <w:r w:rsidR="00CC6FBB" w:rsidRPr="00920529">
        <w:rPr>
          <w:rFonts w:cstheme="minorHAnsi"/>
          <w:color w:val="000000" w:themeColor="text1"/>
          <w:shd w:val="clear" w:color="auto" w:fill="FFFFFF"/>
          <w:lang w:val="en-US"/>
        </w:rPr>
        <w:t>several</w:t>
      </w:r>
      <w:r w:rsidR="00FA6BE3" w:rsidRPr="00920529">
        <w:rPr>
          <w:rFonts w:cstheme="minorHAnsi"/>
          <w:color w:val="000000" w:themeColor="text1"/>
          <w:shd w:val="clear" w:color="auto" w:fill="FFFFFF"/>
          <w:lang w:val="en-US"/>
        </w:rPr>
        <w:t xml:space="preserve"> studies</w:t>
      </w:r>
      <w:r w:rsidR="00CC6FBB" w:rsidRPr="00920529">
        <w:rPr>
          <w:rFonts w:cstheme="minorHAnsi"/>
          <w:color w:val="000000" w:themeColor="text1"/>
          <w:shd w:val="clear" w:color="auto" w:fill="FFFFFF"/>
          <w:lang w:val="en-US"/>
        </w:rPr>
        <w:t xml:space="preserve"> </w:t>
      </w:r>
      <w:r w:rsidR="00FA6BE3" w:rsidRPr="00920529">
        <w:rPr>
          <w:rFonts w:cstheme="minorHAnsi"/>
          <w:color w:val="000000" w:themeColor="text1"/>
          <w:shd w:val="clear" w:color="auto" w:fill="FFFFFF"/>
          <w:lang w:val="en-US"/>
        </w:rPr>
        <w:t xml:space="preserve">contributed multiple effect sizes to the same </w:t>
      </w:r>
      <w:r w:rsidR="00CC6FBB" w:rsidRPr="00920529">
        <w:rPr>
          <w:rFonts w:cstheme="minorHAnsi"/>
          <w:color w:val="000000" w:themeColor="text1"/>
          <w:shd w:val="clear" w:color="auto" w:fill="FFFFFF"/>
          <w:lang w:val="en-US"/>
        </w:rPr>
        <w:t>analysis</w:t>
      </w:r>
      <w:r w:rsidR="00FA6BE3" w:rsidRPr="00920529">
        <w:rPr>
          <w:rFonts w:cstheme="minorHAnsi"/>
          <w:color w:val="000000" w:themeColor="text1"/>
          <w:shd w:val="clear" w:color="auto" w:fill="FFFFFF"/>
          <w:lang w:val="en-US"/>
        </w:rPr>
        <w:t>, and therefore, these effect sizes could not be treated as</w:t>
      </w:r>
      <w:r w:rsidR="003030A9" w:rsidRPr="00920529">
        <w:rPr>
          <w:rFonts w:cstheme="minorHAnsi"/>
          <w:color w:val="000000" w:themeColor="text1"/>
          <w:shd w:val="clear" w:color="auto" w:fill="FFFFFF"/>
          <w:lang w:val="en-US"/>
        </w:rPr>
        <w:t xml:space="preserve"> </w:t>
      </w:r>
      <w:r w:rsidR="00FA6BE3" w:rsidRPr="00920529">
        <w:rPr>
          <w:rFonts w:cstheme="minorHAnsi"/>
          <w:color w:val="000000" w:themeColor="text1"/>
          <w:shd w:val="clear" w:color="auto" w:fill="FFFFFF"/>
          <w:lang w:val="en-US"/>
        </w:rPr>
        <w:t>independent.</w:t>
      </w:r>
      <w:r w:rsidR="007812FA" w:rsidRPr="00920529">
        <w:rPr>
          <w:rFonts w:cstheme="minorHAnsi"/>
          <w:color w:val="000000" w:themeColor="text1"/>
          <w:shd w:val="clear" w:color="auto" w:fill="FFFFFF"/>
          <w:lang w:val="en-US"/>
        </w:rPr>
        <w:fldChar w:fldCharType="begin"/>
      </w:r>
      <w:r w:rsidR="00B82386" w:rsidRPr="00920529">
        <w:rPr>
          <w:rFonts w:cstheme="minorHAnsi"/>
          <w:color w:val="000000" w:themeColor="text1"/>
          <w:shd w:val="clear" w:color="auto" w:fill="FFFFFF"/>
          <w:lang w:val="en-US"/>
        </w:rPr>
        <w:instrText xml:space="preserve"> ADDIN EN.CITE &lt;EndNote&gt;&lt;Cite&gt;&lt;Author&gt;Assink&lt;/Author&gt;&lt;Year&gt;2016&lt;/Year&gt;&lt;RecNum&gt;117&lt;/RecNum&gt;&lt;DisplayText&gt;&lt;style face="superscript"&gt;38&lt;/style&gt;&lt;/DisplayText&gt;&lt;record&gt;&lt;rec-number&gt;117&lt;/rec-number&gt;&lt;foreign-keys&gt;&lt;key app="EN" db-id="f5vwr5zeaadfz6e5f2ap0rxpda5pvwtrsp9p" timestamp="1727655061"&gt;117&lt;/key&gt;&lt;/foreign-keys&gt;&lt;ref-type name="Journal Article"&gt;17&lt;/ref-type&gt;&lt;contributors&gt;&lt;authors&gt;&lt;author&gt;Assink, Mark&lt;/author&gt;&lt;author&gt;Wibbelink, Carlijn J M&lt;/author&gt;&lt;/authors&gt;&lt;/contributors&gt;&lt;titles&gt;&lt;title&gt;Fitting three-level meta-analytic models in R: A step-by-step tutorial&lt;/title&gt;&lt;secondary-title&gt;Quant Meth Psych&lt;/secondary-title&gt;&lt;/titles&gt;&lt;periodical&gt;&lt;full-title&gt;Quant Meth Psych&lt;/full-title&gt;&lt;/periodical&gt;&lt;pages&gt;154-174&lt;/pages&gt;&lt;volume&gt;12&lt;/volume&gt;&lt;number&gt;3&lt;/number&gt;&lt;dates&gt;&lt;year&gt;2016&lt;/year&gt;&lt;/dates&gt;&lt;urls&gt;&lt;/urls&gt;&lt;/record&gt;&lt;/Cite&gt;&lt;/EndNote&gt;</w:instrText>
      </w:r>
      <w:r w:rsidR="007812FA" w:rsidRPr="00920529">
        <w:rPr>
          <w:rFonts w:cstheme="minorHAnsi"/>
          <w:color w:val="000000" w:themeColor="text1"/>
          <w:shd w:val="clear" w:color="auto" w:fill="FFFFFF"/>
          <w:lang w:val="en-US"/>
        </w:rPr>
        <w:fldChar w:fldCharType="separate"/>
      </w:r>
      <w:r w:rsidR="00B82386" w:rsidRPr="00920529">
        <w:rPr>
          <w:rFonts w:cstheme="minorHAnsi"/>
          <w:noProof/>
          <w:color w:val="000000" w:themeColor="text1"/>
          <w:shd w:val="clear" w:color="auto" w:fill="FFFFFF"/>
          <w:vertAlign w:val="superscript"/>
          <w:lang w:val="en-US"/>
        </w:rPr>
        <w:t>38</w:t>
      </w:r>
      <w:r w:rsidR="007812FA" w:rsidRPr="00920529">
        <w:rPr>
          <w:rFonts w:cstheme="minorHAnsi"/>
          <w:color w:val="000000" w:themeColor="text1"/>
          <w:shd w:val="clear" w:color="auto" w:fill="FFFFFF"/>
          <w:lang w:val="en-US"/>
        </w:rPr>
        <w:fldChar w:fldCharType="end"/>
      </w:r>
      <w:r w:rsidR="003030A9" w:rsidRPr="00920529">
        <w:rPr>
          <w:rFonts w:cstheme="minorHAnsi"/>
          <w:color w:val="000000" w:themeColor="text1"/>
          <w:shd w:val="clear" w:color="auto" w:fill="FFFFFF"/>
          <w:lang w:val="en-US"/>
        </w:rPr>
        <w:t xml:space="preserve"> </w:t>
      </w:r>
      <w:r w:rsidRPr="00920529">
        <w:rPr>
          <w:rFonts w:cstheme="minorHAnsi"/>
          <w:color w:val="000000" w:themeColor="text1"/>
          <w:shd w:val="clear" w:color="auto" w:fill="FFFFFF"/>
          <w:lang w:val="en-US"/>
        </w:rPr>
        <w:t>Estimates</w:t>
      </w:r>
      <w:r w:rsidR="003030A9" w:rsidRPr="00920529">
        <w:rPr>
          <w:rFonts w:cstheme="minorHAnsi"/>
          <w:color w:val="000000" w:themeColor="text1"/>
          <w:shd w:val="clear" w:color="auto" w:fill="FFFFFF"/>
          <w:lang w:val="en-US"/>
        </w:rPr>
        <w:t xml:space="preserve"> </w:t>
      </w:r>
      <w:r w:rsidRPr="00920529">
        <w:rPr>
          <w:rFonts w:cstheme="minorHAnsi"/>
          <w:color w:val="000000" w:themeColor="text1"/>
          <w:shd w:val="clear" w:color="auto" w:fill="FFFFFF"/>
          <w:lang w:val="en-US"/>
        </w:rPr>
        <w:t>were inverse variance weighted.</w:t>
      </w:r>
      <w:r w:rsidR="00ED2D10" w:rsidRPr="00920529">
        <w:rPr>
          <w:rFonts w:cstheme="minorHAnsi"/>
          <w:color w:val="000000" w:themeColor="text1"/>
          <w:shd w:val="clear" w:color="auto" w:fill="FFFFFF"/>
          <w:lang w:val="en-US"/>
        </w:rPr>
        <w:t xml:space="preserve"> </w:t>
      </w:r>
      <w:r w:rsidRPr="00920529">
        <w:rPr>
          <w:rFonts w:cstheme="minorHAnsi"/>
          <w:color w:val="000000" w:themeColor="text1"/>
          <w:shd w:val="clear" w:color="auto" w:fill="FFFFFF"/>
          <w:lang w:val="en-US"/>
        </w:rPr>
        <w:t xml:space="preserve">We used the standardized mean difference (SMD; Hedges’ </w:t>
      </w:r>
      <w:r w:rsidRPr="00920529">
        <w:rPr>
          <w:rFonts w:cstheme="minorHAnsi"/>
          <w:i/>
          <w:iCs/>
          <w:color w:val="000000" w:themeColor="text1"/>
          <w:shd w:val="clear" w:color="auto" w:fill="FFFFFF"/>
          <w:lang w:val="en-US"/>
        </w:rPr>
        <w:t>g</w:t>
      </w:r>
      <w:r w:rsidRPr="00920529">
        <w:rPr>
          <w:rFonts w:cstheme="minorHAnsi"/>
          <w:color w:val="000000" w:themeColor="text1"/>
          <w:shd w:val="clear" w:color="auto" w:fill="FFFFFF"/>
          <w:lang w:val="en-US"/>
        </w:rPr>
        <w:t xml:space="preserve">) between the </w:t>
      </w:r>
      <w:r w:rsidR="00CC6FBB" w:rsidRPr="00920529">
        <w:rPr>
          <w:rFonts w:cstheme="minorHAnsi"/>
          <w:color w:val="000000" w:themeColor="text1"/>
          <w:shd w:val="clear" w:color="auto" w:fill="FFFFFF"/>
          <w:lang w:val="en-US"/>
        </w:rPr>
        <w:t xml:space="preserve">cooling </w:t>
      </w:r>
      <w:r w:rsidRPr="00920529">
        <w:rPr>
          <w:rFonts w:cstheme="minorHAnsi"/>
          <w:color w:val="000000" w:themeColor="text1"/>
          <w:shd w:val="clear" w:color="auto" w:fill="FFFFFF"/>
          <w:lang w:val="en-US"/>
        </w:rPr>
        <w:t xml:space="preserve">intervention and control condition for </w:t>
      </w:r>
      <w:r w:rsidR="001941A4" w:rsidRPr="00920529">
        <w:rPr>
          <w:rFonts w:cstheme="minorHAnsi"/>
          <w:color w:val="000000" w:themeColor="text1"/>
          <w:shd w:val="clear" w:color="auto" w:fill="FFFFFF"/>
          <w:lang w:val="en-US"/>
        </w:rPr>
        <w:t>self-paced exercise</w:t>
      </w:r>
      <w:r w:rsidR="003030A9" w:rsidRPr="00920529">
        <w:rPr>
          <w:rFonts w:cstheme="minorHAnsi"/>
          <w:color w:val="000000" w:themeColor="text1"/>
          <w:shd w:val="clear" w:color="auto" w:fill="FFFFFF"/>
          <w:lang w:val="en-US"/>
        </w:rPr>
        <w:t xml:space="preserve"> </w:t>
      </w:r>
      <w:r w:rsidR="00CC6FBB" w:rsidRPr="00920529">
        <w:rPr>
          <w:rFonts w:cstheme="minorHAnsi"/>
          <w:color w:val="000000" w:themeColor="text1"/>
          <w:shd w:val="clear" w:color="auto" w:fill="FFFFFF"/>
          <w:lang w:val="en-US"/>
        </w:rPr>
        <w:t>tests</w:t>
      </w:r>
      <w:r w:rsidR="003030A9" w:rsidRPr="00920529">
        <w:rPr>
          <w:rFonts w:cstheme="minorHAnsi"/>
          <w:color w:val="000000" w:themeColor="text1"/>
          <w:shd w:val="clear" w:color="auto" w:fill="FFFFFF"/>
          <w:lang w:val="en-US"/>
        </w:rPr>
        <w:t xml:space="preserve">, </w:t>
      </w:r>
      <w:r w:rsidR="001941A4" w:rsidRPr="00920529">
        <w:rPr>
          <w:rFonts w:cstheme="minorHAnsi"/>
          <w:color w:val="000000" w:themeColor="text1"/>
          <w:shd w:val="clear" w:color="auto" w:fill="FFFFFF"/>
          <w:lang w:val="en-US"/>
        </w:rPr>
        <w:t>fixed-intensity exercise tests</w:t>
      </w:r>
      <w:r w:rsidRPr="00920529">
        <w:rPr>
          <w:rFonts w:cstheme="minorHAnsi"/>
          <w:color w:val="000000" w:themeColor="text1"/>
          <w:shd w:val="clear" w:color="auto" w:fill="FFFFFF"/>
          <w:lang w:val="en-US"/>
        </w:rPr>
        <w:t xml:space="preserve">, RPE, </w:t>
      </w:r>
      <w:r w:rsidR="00CC6FBB" w:rsidRPr="00920529">
        <w:rPr>
          <w:rFonts w:cstheme="minorHAnsi"/>
          <w:color w:val="000000" w:themeColor="text1"/>
          <w:shd w:val="clear" w:color="auto" w:fill="FFFFFF"/>
          <w:lang w:val="en-US"/>
        </w:rPr>
        <w:t xml:space="preserve">and </w:t>
      </w:r>
      <w:r w:rsidRPr="00920529">
        <w:rPr>
          <w:rFonts w:cstheme="minorHAnsi"/>
          <w:color w:val="000000" w:themeColor="text1"/>
          <w:shd w:val="clear" w:color="auto" w:fill="FFFFFF"/>
          <w:lang w:val="en-US"/>
        </w:rPr>
        <w:t xml:space="preserve">thermal sensation and comfort, as these outcomes were </w:t>
      </w:r>
      <w:r w:rsidR="003030A9" w:rsidRPr="00920529">
        <w:rPr>
          <w:rFonts w:cstheme="minorHAnsi"/>
          <w:color w:val="000000" w:themeColor="text1"/>
          <w:shd w:val="clear" w:color="auto" w:fill="FFFFFF"/>
          <w:lang w:val="en-US"/>
        </w:rPr>
        <w:t xml:space="preserve">not </w:t>
      </w:r>
      <w:r w:rsidRPr="00920529">
        <w:rPr>
          <w:rFonts w:cstheme="minorHAnsi"/>
          <w:color w:val="000000" w:themeColor="text1"/>
          <w:shd w:val="clear" w:color="auto" w:fill="FFFFFF"/>
          <w:lang w:val="en-US"/>
        </w:rPr>
        <w:t xml:space="preserve">on </w:t>
      </w:r>
      <w:r w:rsidR="003030A9" w:rsidRPr="00920529">
        <w:rPr>
          <w:rFonts w:cstheme="minorHAnsi"/>
          <w:color w:val="000000" w:themeColor="text1"/>
          <w:shd w:val="clear" w:color="auto" w:fill="FFFFFF"/>
          <w:lang w:val="en-US"/>
        </w:rPr>
        <w:t xml:space="preserve">the same </w:t>
      </w:r>
      <w:r w:rsidRPr="00920529">
        <w:rPr>
          <w:rFonts w:cstheme="minorHAnsi"/>
          <w:color w:val="000000" w:themeColor="text1"/>
          <w:shd w:val="clear" w:color="auto" w:fill="FFFFFF"/>
          <w:lang w:val="en-US"/>
        </w:rPr>
        <w:t>scale</w:t>
      </w:r>
      <w:r w:rsidR="003030A9" w:rsidRPr="00920529">
        <w:rPr>
          <w:rFonts w:cstheme="minorHAnsi"/>
          <w:color w:val="000000" w:themeColor="text1"/>
          <w:shd w:val="clear" w:color="auto" w:fill="FFFFFF"/>
          <w:lang w:val="en-US"/>
        </w:rPr>
        <w:t xml:space="preserve"> across all studies</w:t>
      </w:r>
      <w:r w:rsidRPr="00920529">
        <w:rPr>
          <w:rFonts w:cstheme="minorHAnsi"/>
          <w:color w:val="000000" w:themeColor="text1"/>
          <w:shd w:val="clear" w:color="auto" w:fill="FFFFFF"/>
          <w:lang w:val="en-US"/>
        </w:rPr>
        <w:t>.</w:t>
      </w:r>
      <w:r w:rsidR="004351AF" w:rsidRPr="00920529">
        <w:rPr>
          <w:rFonts w:cstheme="minorHAnsi"/>
          <w:color w:val="000000" w:themeColor="text1"/>
          <w:shd w:val="clear" w:color="auto" w:fill="FFFFFF"/>
          <w:lang w:val="en-US"/>
        </w:rPr>
        <w:t xml:space="preserve"> </w:t>
      </w:r>
      <w:r w:rsidR="003030A9" w:rsidRPr="00920529">
        <w:rPr>
          <w:rFonts w:cstheme="minorHAnsi"/>
          <w:color w:val="000000" w:themeColor="text1"/>
          <w:shd w:val="clear" w:color="auto" w:fill="FFFFFF"/>
          <w:lang w:val="en-US"/>
        </w:rPr>
        <w:t xml:space="preserve">Standardized mean differences were interpreted </w:t>
      </w:r>
      <w:r w:rsidR="000C7918" w:rsidRPr="00920529">
        <w:rPr>
          <w:rFonts w:cstheme="minorHAnsi"/>
          <w:color w:val="000000" w:themeColor="text1"/>
          <w:shd w:val="clear" w:color="auto" w:fill="FFFFFF"/>
          <w:lang w:val="en-US"/>
        </w:rPr>
        <w:t>with thresholds defined as</w:t>
      </w:r>
      <w:r w:rsidR="003030A9" w:rsidRPr="00920529">
        <w:rPr>
          <w:rFonts w:cstheme="minorHAnsi"/>
          <w:color w:val="000000" w:themeColor="text1"/>
          <w:shd w:val="clear" w:color="auto" w:fill="FFFFFF"/>
          <w:lang w:val="en-US"/>
        </w:rPr>
        <w:t xml:space="preserve"> </w:t>
      </w:r>
      <w:r w:rsidR="004351AF" w:rsidRPr="00920529">
        <w:rPr>
          <w:rFonts w:cstheme="minorHAnsi"/>
          <w:i/>
          <w:iCs/>
          <w:color w:val="000000" w:themeColor="text1"/>
          <w:shd w:val="clear" w:color="auto" w:fill="FFFFFF"/>
        </w:rPr>
        <w:t>small</w:t>
      </w:r>
      <w:r w:rsidR="004351AF" w:rsidRPr="00920529">
        <w:rPr>
          <w:rFonts w:cstheme="minorHAnsi"/>
          <w:color w:val="000000" w:themeColor="text1"/>
          <w:shd w:val="clear" w:color="auto" w:fill="FFFFFF"/>
        </w:rPr>
        <w:t xml:space="preserve"> </w:t>
      </w:r>
      <w:r w:rsidR="003030A9" w:rsidRPr="00920529">
        <w:rPr>
          <w:rFonts w:cstheme="minorHAnsi"/>
          <w:color w:val="000000" w:themeColor="text1"/>
          <w:shd w:val="clear" w:color="auto" w:fill="FFFFFF"/>
        </w:rPr>
        <w:t xml:space="preserve">0.2, </w:t>
      </w:r>
      <w:r w:rsidR="003030A9" w:rsidRPr="00920529">
        <w:rPr>
          <w:rFonts w:cstheme="minorHAnsi"/>
          <w:i/>
          <w:iCs/>
          <w:color w:val="000000" w:themeColor="text1"/>
          <w:shd w:val="clear" w:color="auto" w:fill="FFFFFF"/>
        </w:rPr>
        <w:t>medium</w:t>
      </w:r>
      <w:r w:rsidR="003030A9" w:rsidRPr="00920529">
        <w:rPr>
          <w:rFonts w:cstheme="minorHAnsi"/>
          <w:color w:val="000000" w:themeColor="text1"/>
          <w:shd w:val="clear" w:color="auto" w:fill="FFFFFF"/>
        </w:rPr>
        <w:t xml:space="preserve"> 0.5, and </w:t>
      </w:r>
      <w:r w:rsidR="004351AF" w:rsidRPr="00920529">
        <w:rPr>
          <w:rFonts w:cstheme="minorHAnsi"/>
          <w:i/>
          <w:iCs/>
          <w:color w:val="000000" w:themeColor="text1"/>
          <w:shd w:val="clear" w:color="auto" w:fill="FFFFFF"/>
        </w:rPr>
        <w:t>large</w:t>
      </w:r>
      <w:r w:rsidR="003030A9" w:rsidRPr="00920529">
        <w:rPr>
          <w:rFonts w:cstheme="minorHAnsi"/>
          <w:color w:val="000000" w:themeColor="text1"/>
          <w:shd w:val="clear" w:color="auto" w:fill="FFFFFF"/>
        </w:rPr>
        <w:t xml:space="preserve"> 0.8</w:t>
      </w:r>
      <w:r w:rsidR="00B87FD9" w:rsidRPr="00920529">
        <w:rPr>
          <w:rFonts w:cstheme="minorHAnsi"/>
          <w:color w:val="000000" w:themeColor="text1"/>
          <w:shd w:val="clear" w:color="auto" w:fill="FFFFFF"/>
        </w:rPr>
        <w:t>.</w:t>
      </w:r>
      <w:r w:rsidR="00B96EF3" w:rsidRPr="00920529">
        <w:rPr>
          <w:rFonts w:cstheme="minorHAnsi"/>
          <w:color w:val="000000" w:themeColor="text1"/>
          <w:shd w:val="clear" w:color="auto" w:fill="FFFFFF"/>
        </w:rPr>
        <w:fldChar w:fldCharType="begin"/>
      </w:r>
      <w:r w:rsidR="00B82386" w:rsidRPr="00920529">
        <w:rPr>
          <w:rFonts w:cstheme="minorHAnsi"/>
          <w:color w:val="000000" w:themeColor="text1"/>
          <w:shd w:val="clear" w:color="auto" w:fill="FFFFFF"/>
        </w:rPr>
        <w:instrText xml:space="preserve"> ADDIN EN.CITE &lt;EndNote&gt;&lt;Cite&gt;&lt;Author&gt;Cohen&lt;/Author&gt;&lt;Year&gt;2016&lt;/Year&gt;&lt;RecNum&gt;118&lt;/RecNum&gt;&lt;DisplayText&gt;&lt;style face="superscript"&gt;39&lt;/style&gt;&lt;/DisplayText&gt;&lt;record&gt;&lt;rec-number&gt;118&lt;/rec-number&gt;&lt;foreign-keys&gt;&lt;key app="EN" db-id="f5vwr5zeaadfz6e5f2ap0rxpda5pvwtrsp9p" timestamp="1727655407"&gt;118&lt;/key&gt;&lt;/foreign-keys&gt;&lt;ref-type name="Book"&gt;6&lt;/ref-type&gt;&lt;contributors&gt;&lt;authors&gt;&lt;author&gt;Cohen, J&lt;/author&gt;&lt;/authors&gt;&lt;/contributors&gt;&lt;titles&gt;&lt;title&gt;A power primer. In A. E. Kazdin (Ed.), Methodological issues and strategies in clinical research&lt;/title&gt;&lt;/titles&gt;&lt;edition&gt;4th&lt;/edition&gt;&lt;section&gt;279-284&lt;/section&gt;&lt;dates&gt;&lt;year&gt;2016&lt;/year&gt;&lt;/dates&gt;&lt;publisher&gt;American Psychological Association&lt;/publisher&gt;&lt;urls&gt;&lt;/urls&gt;&lt;electronic-resource-num&gt;10.1037/14805-018&lt;/electronic-resource-num&gt;&lt;/record&gt;&lt;/Cite&gt;&lt;/EndNote&gt;</w:instrText>
      </w:r>
      <w:r w:rsidR="00B96EF3" w:rsidRPr="00920529">
        <w:rPr>
          <w:rFonts w:cstheme="minorHAnsi"/>
          <w:color w:val="000000" w:themeColor="text1"/>
          <w:shd w:val="clear" w:color="auto" w:fill="FFFFFF"/>
        </w:rPr>
        <w:fldChar w:fldCharType="separate"/>
      </w:r>
      <w:r w:rsidR="00B82386" w:rsidRPr="00920529">
        <w:rPr>
          <w:rFonts w:cstheme="minorHAnsi"/>
          <w:noProof/>
          <w:color w:val="000000" w:themeColor="text1"/>
          <w:shd w:val="clear" w:color="auto" w:fill="FFFFFF"/>
          <w:vertAlign w:val="superscript"/>
        </w:rPr>
        <w:t>39</w:t>
      </w:r>
      <w:r w:rsidR="00B96EF3" w:rsidRPr="00920529">
        <w:rPr>
          <w:rFonts w:cstheme="minorHAnsi"/>
          <w:color w:val="000000" w:themeColor="text1"/>
          <w:shd w:val="clear" w:color="auto" w:fill="FFFFFF"/>
        </w:rPr>
        <w:fldChar w:fldCharType="end"/>
      </w:r>
      <w:r w:rsidR="003B17A8" w:rsidRPr="00920529">
        <w:rPr>
          <w:rFonts w:cstheme="minorHAnsi"/>
          <w:color w:val="000000" w:themeColor="text1"/>
          <w:shd w:val="clear" w:color="auto" w:fill="FFFFFF"/>
        </w:rPr>
        <w:t xml:space="preserve"> </w:t>
      </w:r>
      <w:r w:rsidR="003B17A8" w:rsidRPr="00920529">
        <w:rPr>
          <w:rFonts w:cstheme="minorHAnsi"/>
          <w:color w:val="000000" w:themeColor="text1"/>
          <w:shd w:val="clear" w:color="auto" w:fill="FFFFFF"/>
          <w:lang w:val="en-US"/>
        </w:rPr>
        <w:t>Where relevant, we reversed completion time and thermal comfort data (multiply by –1), to ensure that all positive SMDs in these models reflected improvements or benefits.</w:t>
      </w:r>
      <w:r w:rsidR="00ED2D10" w:rsidRPr="00920529">
        <w:rPr>
          <w:rFonts w:cstheme="minorHAnsi"/>
          <w:color w:val="000000" w:themeColor="text1"/>
          <w:shd w:val="clear" w:color="auto" w:fill="FFFFFF"/>
          <w:lang w:val="en-US"/>
        </w:rPr>
        <w:t xml:space="preserve"> T</w:t>
      </w:r>
      <w:r w:rsidRPr="00920529">
        <w:rPr>
          <w:rFonts w:cstheme="minorHAnsi"/>
          <w:color w:val="000000" w:themeColor="text1"/>
          <w:shd w:val="clear" w:color="auto" w:fill="FFFFFF"/>
          <w:lang w:val="en-US"/>
        </w:rPr>
        <w:t xml:space="preserve">he mean difference in core temperature, mean </w:t>
      </w:r>
      <w:r w:rsidR="00A54AB2" w:rsidRPr="00920529">
        <w:rPr>
          <w:rFonts w:cstheme="minorHAnsi"/>
          <w:color w:val="000000" w:themeColor="text1"/>
          <w:shd w:val="clear" w:color="auto" w:fill="FFFFFF"/>
          <w:lang w:val="en-US"/>
        </w:rPr>
        <w:t xml:space="preserve">skin temperature, target site </w:t>
      </w:r>
      <w:r w:rsidRPr="00920529">
        <w:rPr>
          <w:rFonts w:cstheme="minorHAnsi"/>
          <w:color w:val="000000" w:themeColor="text1"/>
          <w:shd w:val="clear" w:color="auto" w:fill="FFFFFF"/>
          <w:lang w:val="en-US"/>
        </w:rPr>
        <w:t>skin temperature</w:t>
      </w:r>
      <w:r w:rsidR="00A54AB2" w:rsidRPr="00920529">
        <w:rPr>
          <w:rFonts w:cstheme="minorHAnsi"/>
          <w:color w:val="000000" w:themeColor="text1"/>
          <w:shd w:val="clear" w:color="auto" w:fill="FFFFFF"/>
          <w:lang w:val="en-US"/>
        </w:rPr>
        <w:t xml:space="preserve"> and heart rate</w:t>
      </w:r>
      <w:r w:rsidRPr="00920529">
        <w:rPr>
          <w:rFonts w:cstheme="minorHAnsi"/>
          <w:color w:val="000000" w:themeColor="text1"/>
          <w:shd w:val="clear" w:color="auto" w:fill="FFFFFF"/>
          <w:lang w:val="en-US"/>
        </w:rPr>
        <w:t xml:space="preserve"> between the intervention and control condition</w:t>
      </w:r>
      <w:r w:rsidR="00ED2D10" w:rsidRPr="00920529">
        <w:rPr>
          <w:rFonts w:cstheme="minorHAnsi"/>
          <w:color w:val="000000" w:themeColor="text1"/>
          <w:shd w:val="clear" w:color="auto" w:fill="FFFFFF"/>
          <w:lang w:val="en-US"/>
        </w:rPr>
        <w:t xml:space="preserve"> was used</w:t>
      </w:r>
      <w:r w:rsidRPr="00920529">
        <w:rPr>
          <w:rFonts w:cstheme="minorHAnsi"/>
          <w:color w:val="000000" w:themeColor="text1"/>
          <w:shd w:val="clear" w:color="auto" w:fill="FFFFFF"/>
          <w:lang w:val="en-US"/>
        </w:rPr>
        <w:t xml:space="preserve">, as these variables were </w:t>
      </w:r>
      <w:r w:rsidR="007B7569" w:rsidRPr="00920529">
        <w:rPr>
          <w:rFonts w:cstheme="minorHAnsi"/>
          <w:color w:val="000000" w:themeColor="text1"/>
          <w:shd w:val="clear" w:color="auto" w:fill="FFFFFF"/>
          <w:lang w:val="en-US"/>
        </w:rPr>
        <w:t xml:space="preserve">reported </w:t>
      </w:r>
      <w:r w:rsidRPr="00920529">
        <w:rPr>
          <w:rFonts w:cstheme="minorHAnsi"/>
          <w:color w:val="000000" w:themeColor="text1"/>
          <w:shd w:val="clear" w:color="auto" w:fill="FFFFFF"/>
          <w:lang w:val="en-US"/>
        </w:rPr>
        <w:t>on the same scale.</w:t>
      </w:r>
    </w:p>
    <w:p w14:paraId="6E835632" w14:textId="5FC33453" w:rsidR="003B7F00" w:rsidRPr="00920529" w:rsidRDefault="00F027AD" w:rsidP="004351AF">
      <w:pPr>
        <w:jc w:val="both"/>
        <w:rPr>
          <w:color w:val="000000" w:themeColor="text1"/>
        </w:rPr>
      </w:pPr>
      <w:r w:rsidRPr="00920529">
        <w:rPr>
          <w:rFonts w:cstheme="minorHAnsi"/>
          <w:color w:val="000000" w:themeColor="text1"/>
          <w:shd w:val="clear" w:color="auto" w:fill="FFFFFF"/>
          <w:lang w:val="en-US"/>
        </w:rPr>
        <w:t>The three-level model was fit</w:t>
      </w:r>
      <w:r w:rsidR="004A6D81" w:rsidRPr="00920529">
        <w:rPr>
          <w:rFonts w:cstheme="minorHAnsi"/>
          <w:color w:val="000000" w:themeColor="text1"/>
          <w:shd w:val="clear" w:color="auto" w:fill="FFFFFF"/>
          <w:lang w:val="en-US"/>
        </w:rPr>
        <w:t>ted</w:t>
      </w:r>
      <w:r w:rsidRPr="00920529">
        <w:rPr>
          <w:rFonts w:cstheme="minorHAnsi"/>
          <w:color w:val="000000" w:themeColor="text1"/>
          <w:shd w:val="clear" w:color="auto" w:fill="FFFFFF"/>
          <w:lang w:val="en-US"/>
        </w:rPr>
        <w:t xml:space="preserve"> using </w:t>
      </w:r>
      <w:r w:rsidRPr="00920529">
        <w:rPr>
          <w:color w:val="000000" w:themeColor="text1"/>
        </w:rPr>
        <w:t>restricted maximum likelihood estimation.</w:t>
      </w:r>
      <w:r w:rsidR="00355CC4" w:rsidRPr="00920529">
        <w:rPr>
          <w:color w:val="000000" w:themeColor="text1"/>
        </w:rPr>
        <w:fldChar w:fldCharType="begin">
          <w:fldData xml:space="preserve">PEVuZE5vdGU+PENpdGU+PEF1dGhvcj5WZXJvbmlraTwvQXV0aG9yPjxZZWFyPjIwMTY8L1llYXI+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</w:fldData>
        </w:fldChar>
      </w:r>
      <w:r w:rsidR="00B82386" w:rsidRPr="00920529">
        <w:rPr>
          <w:color w:val="000000" w:themeColor="text1"/>
        </w:rPr>
        <w:instrText xml:space="preserve"> ADDIN EN.CITE </w:instrText>
      </w:r>
      <w:r w:rsidR="00B82386" w:rsidRPr="00920529">
        <w:rPr>
          <w:color w:val="000000" w:themeColor="text1"/>
        </w:rPr>
        <w:fldChar w:fldCharType="begin">
          <w:fldData xml:space="preserve">PEVuZE5vdGU+PENpdGU+PEF1dGhvcj5WZXJvbmlraTwvQXV0aG9yPjxZZWFyPjIwMTY8L1llYXI+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</w:fldData>
        </w:fldChar>
      </w:r>
      <w:r w:rsidR="00B82386" w:rsidRPr="00920529">
        <w:rPr>
          <w:color w:val="000000" w:themeColor="text1"/>
        </w:rPr>
        <w:instrText xml:space="preserve"> ADDIN EN.CITE.DATA </w:instrText>
      </w:r>
      <w:r w:rsidR="00B82386" w:rsidRPr="00920529">
        <w:rPr>
          <w:color w:val="000000" w:themeColor="text1"/>
        </w:rPr>
      </w:r>
      <w:r w:rsidR="00B82386" w:rsidRPr="00920529">
        <w:rPr>
          <w:color w:val="000000" w:themeColor="text1"/>
        </w:rPr>
        <w:fldChar w:fldCharType="end"/>
      </w:r>
      <w:r w:rsidR="00355CC4" w:rsidRPr="00920529">
        <w:rPr>
          <w:color w:val="000000" w:themeColor="text1"/>
        </w:rPr>
      </w:r>
      <w:r w:rsidR="00355CC4" w:rsidRPr="00920529">
        <w:rPr>
          <w:color w:val="000000" w:themeColor="text1"/>
        </w:rPr>
        <w:fldChar w:fldCharType="separate"/>
      </w:r>
      <w:r w:rsidR="00B82386" w:rsidRPr="00920529">
        <w:rPr>
          <w:noProof/>
          <w:color w:val="000000" w:themeColor="text1"/>
          <w:vertAlign w:val="superscript"/>
        </w:rPr>
        <w:t>40</w:t>
      </w:r>
      <w:r w:rsidR="00355CC4" w:rsidRPr="00920529">
        <w:rPr>
          <w:color w:val="000000" w:themeColor="text1"/>
        </w:rPr>
        <w:fldChar w:fldCharType="end"/>
      </w:r>
      <w:r w:rsidRPr="00920529">
        <w:rPr>
          <w:color w:val="000000" w:themeColor="text1"/>
        </w:rPr>
        <w:t xml:space="preserve"> Confidence intervals were calculated based on a </w:t>
      </w:r>
      <w:r w:rsidRPr="00920529">
        <w:rPr>
          <w:i/>
          <w:iCs/>
          <w:color w:val="000000" w:themeColor="text1"/>
        </w:rPr>
        <w:t>t</w:t>
      </w:r>
      <w:r w:rsidRPr="00920529">
        <w:rPr>
          <w:color w:val="000000" w:themeColor="text1"/>
        </w:rPr>
        <w:t xml:space="preserve">-distribution with </w:t>
      </w:r>
      <w:r w:rsidRPr="00920529">
        <w:rPr>
          <w:i/>
          <w:iCs/>
          <w:color w:val="000000" w:themeColor="text1"/>
        </w:rPr>
        <w:t>k</w:t>
      </w:r>
      <w:r w:rsidRPr="00920529">
        <w:rPr>
          <w:color w:val="000000" w:themeColor="text1"/>
        </w:rPr>
        <w:t xml:space="preserve"> – </w:t>
      </w:r>
      <w:r w:rsidRPr="00920529">
        <w:rPr>
          <w:i/>
          <w:iCs/>
          <w:color w:val="000000" w:themeColor="text1"/>
        </w:rPr>
        <w:t>m</w:t>
      </w:r>
      <w:r w:rsidRPr="00920529">
        <w:rPr>
          <w:color w:val="000000" w:themeColor="text1"/>
        </w:rPr>
        <w:t xml:space="preserve"> degrees of freedom, where </w:t>
      </w:r>
      <w:r w:rsidRPr="00920529">
        <w:rPr>
          <w:i/>
          <w:iCs/>
          <w:color w:val="000000" w:themeColor="text1"/>
        </w:rPr>
        <w:t>k</w:t>
      </w:r>
      <w:r w:rsidRPr="00920529">
        <w:rPr>
          <w:color w:val="000000" w:themeColor="text1"/>
        </w:rPr>
        <w:t xml:space="preserve"> is the total number of estimates and </w:t>
      </w:r>
      <w:r w:rsidRPr="00920529">
        <w:rPr>
          <w:i/>
          <w:iCs/>
          <w:color w:val="000000" w:themeColor="text1"/>
        </w:rPr>
        <w:t>m</w:t>
      </w:r>
      <w:r w:rsidRPr="00920529">
        <w:rPr>
          <w:color w:val="000000" w:themeColor="text1"/>
        </w:rPr>
        <w:t xml:space="preserve"> is the total number of model coefficients</w:t>
      </w:r>
      <w:r w:rsidR="00532BA6" w:rsidRPr="00920529">
        <w:rPr>
          <w:color w:val="000000" w:themeColor="text1"/>
        </w:rPr>
        <w:t xml:space="preserve">, </w:t>
      </w:r>
      <w:r w:rsidRPr="00920529">
        <w:rPr>
          <w:color w:val="000000" w:themeColor="text1"/>
        </w:rPr>
        <w:t>including the intercept.</w:t>
      </w:r>
      <w:r w:rsidR="00296440" w:rsidRPr="00920529">
        <w:rPr>
          <w:color w:val="000000" w:themeColor="text1"/>
        </w:rPr>
        <w:t xml:space="preserve"> Using our modelling approach, heterogeneity </w:t>
      </w:r>
      <w:r w:rsidR="00532BA6" w:rsidRPr="00920529">
        <w:rPr>
          <w:color w:val="000000" w:themeColor="text1"/>
        </w:rPr>
        <w:t>variance (</w:t>
      </w:r>
      <w:r w:rsidR="00532BA6" w:rsidRPr="00920529">
        <w:rPr>
          <w:i/>
          <w:iCs/>
          <w:color w:val="000000" w:themeColor="text1"/>
          <w:lang w:val="en-GB"/>
        </w:rPr>
        <w:t>τ</w:t>
      </w:r>
      <w:r w:rsidR="00532BA6" w:rsidRPr="00920529">
        <w:rPr>
          <w:color w:val="000000" w:themeColor="text1"/>
          <w:vertAlign w:val="superscript"/>
          <w:lang w:val="en-GB"/>
        </w:rPr>
        <w:t>2</w:t>
      </w:r>
      <w:r w:rsidR="00532BA6" w:rsidRPr="00920529">
        <w:rPr>
          <w:color w:val="000000" w:themeColor="text1"/>
        </w:rPr>
        <w:t xml:space="preserve">) is separated into two components: within-studies and between-studies. </w:t>
      </w:r>
      <w:r w:rsidR="00296440" w:rsidRPr="00920529">
        <w:rPr>
          <w:color w:val="000000" w:themeColor="text1"/>
        </w:rPr>
        <w:t>We report the</w:t>
      </w:r>
      <w:r w:rsidR="00532BA6" w:rsidRPr="00920529">
        <w:rPr>
          <w:color w:val="000000" w:themeColor="text1"/>
        </w:rPr>
        <w:t xml:space="preserve"> </w:t>
      </w:r>
      <w:r w:rsidR="00532BA6" w:rsidRPr="00920529">
        <w:rPr>
          <w:i/>
          <w:iCs/>
          <w:color w:val="000000" w:themeColor="text1"/>
          <w:lang w:val="en-GB"/>
        </w:rPr>
        <w:t>τ</w:t>
      </w:r>
      <w:r w:rsidR="00532BA6" w:rsidRPr="00920529">
        <w:rPr>
          <w:color w:val="000000" w:themeColor="text1"/>
          <w:vertAlign w:val="superscript"/>
          <w:lang w:val="en-GB"/>
        </w:rPr>
        <w:t xml:space="preserve">2 </w:t>
      </w:r>
      <w:r w:rsidR="00296440" w:rsidRPr="00920529">
        <w:rPr>
          <w:color w:val="000000" w:themeColor="text1"/>
        </w:rPr>
        <w:t>for</w:t>
      </w:r>
      <w:r w:rsidR="00532BA6" w:rsidRPr="00920529">
        <w:rPr>
          <w:color w:val="000000" w:themeColor="text1"/>
        </w:rPr>
        <w:t xml:space="preserve"> each level, </w:t>
      </w:r>
      <w:r w:rsidR="00296440" w:rsidRPr="00920529">
        <w:rPr>
          <w:color w:val="000000" w:themeColor="text1"/>
        </w:rPr>
        <w:t xml:space="preserve">in addition to </w:t>
      </w:r>
      <w:r w:rsidR="00532BA6" w:rsidRPr="00920529">
        <w:rPr>
          <w:color w:val="000000" w:themeColor="text1"/>
        </w:rPr>
        <w:t xml:space="preserve">the distribution of variance </w:t>
      </w:r>
      <w:r w:rsidR="00875361" w:rsidRPr="00920529">
        <w:rPr>
          <w:color w:val="000000" w:themeColor="text1"/>
        </w:rPr>
        <w:t xml:space="preserve">across the </w:t>
      </w:r>
      <w:r w:rsidR="00532BA6" w:rsidRPr="00920529">
        <w:rPr>
          <w:color w:val="000000" w:themeColor="text1"/>
        </w:rPr>
        <w:t>level</w:t>
      </w:r>
      <w:r w:rsidR="00875361" w:rsidRPr="00920529">
        <w:rPr>
          <w:color w:val="000000" w:themeColor="text1"/>
        </w:rPr>
        <w:t>s</w:t>
      </w:r>
      <w:r w:rsidR="00532BA6" w:rsidRPr="00920529">
        <w:rPr>
          <w:color w:val="000000" w:themeColor="text1"/>
        </w:rPr>
        <w:t xml:space="preserve">, using the multilevel version of </w:t>
      </w:r>
      <w:r w:rsidR="00532BA6" w:rsidRPr="00920529">
        <w:rPr>
          <w:i/>
          <w:iCs/>
          <w:color w:val="000000" w:themeColor="text1"/>
        </w:rPr>
        <w:t>I</w:t>
      </w:r>
      <w:r w:rsidR="00532BA6" w:rsidRPr="00920529">
        <w:rPr>
          <w:color w:val="000000" w:themeColor="text1"/>
          <w:vertAlign w:val="superscript"/>
        </w:rPr>
        <w:t>2</w:t>
      </w:r>
      <w:r w:rsidR="00532BA6" w:rsidRPr="00920529">
        <w:rPr>
          <w:color w:val="000000" w:themeColor="text1"/>
        </w:rPr>
        <w:t xml:space="preserve">. </w:t>
      </w:r>
      <w:r w:rsidR="003B7F00" w:rsidRPr="00920529">
        <w:rPr>
          <w:rFonts w:cstheme="minorHAnsi"/>
          <w:color w:val="000000" w:themeColor="text1"/>
          <w:shd w:val="clear" w:color="auto" w:fill="FFFFFF"/>
          <w:lang w:val="en-US"/>
        </w:rPr>
        <w:t>We</w:t>
      </w:r>
      <w:r w:rsidR="00875361" w:rsidRPr="00920529">
        <w:rPr>
          <w:rFonts w:cstheme="minorHAnsi"/>
          <w:color w:val="000000" w:themeColor="text1"/>
          <w:shd w:val="clear" w:color="auto" w:fill="FFFFFF"/>
          <w:lang w:val="en-US"/>
        </w:rPr>
        <w:t xml:space="preserve"> used moderator (subgroup) analysis to determine whether the intervention effect was different between cooling modalities</w:t>
      </w:r>
      <w:r w:rsidR="00296440" w:rsidRPr="00920529">
        <w:rPr>
          <w:rFonts w:cstheme="minorHAnsi"/>
          <w:color w:val="000000" w:themeColor="text1"/>
          <w:shd w:val="clear" w:color="auto" w:fill="FFFFFF"/>
          <w:lang w:val="en-US"/>
        </w:rPr>
        <w:t xml:space="preserve"> for each outcome variable of interest</w:t>
      </w:r>
      <w:r w:rsidR="003B7F00" w:rsidRPr="00920529">
        <w:rPr>
          <w:rFonts w:cstheme="minorHAnsi"/>
          <w:color w:val="000000" w:themeColor="text1"/>
          <w:shd w:val="clear" w:color="auto" w:fill="FFFFFF"/>
          <w:lang w:val="en-US"/>
        </w:rPr>
        <w:t>.</w:t>
      </w:r>
    </w:p>
    <w:p w14:paraId="4655ABDA" w14:textId="48F9219F" w:rsidR="00DB7B04" w:rsidRPr="00920529" w:rsidRDefault="00DE6694" w:rsidP="003B7F00">
      <w:pPr>
        <w:spacing w:after="0"/>
        <w:jc w:val="both"/>
        <w:rPr>
          <w:rFonts w:cstheme="minorHAnsi"/>
          <w:color w:val="000000" w:themeColor="text1"/>
        </w:rPr>
      </w:pPr>
      <w:r w:rsidRPr="00920529">
        <w:rPr>
          <w:color w:val="000000" w:themeColor="text1"/>
          <w:lang w:val="en-GB"/>
        </w:rPr>
        <w:t xml:space="preserve">Studies that returned a high risk-of-bias were excluded from the meta-analyses. </w:t>
      </w:r>
      <w:r w:rsidR="003B7F00" w:rsidRPr="00920529">
        <w:rPr>
          <w:color w:val="000000" w:themeColor="text1"/>
          <w:lang w:val="en-GB"/>
        </w:rPr>
        <w:t>Leave-one</w:t>
      </w:r>
      <w:r w:rsidR="00532BA6" w:rsidRPr="00920529">
        <w:rPr>
          <w:color w:val="000000" w:themeColor="text1"/>
          <w:lang w:val="en-GB"/>
        </w:rPr>
        <w:t>-</w:t>
      </w:r>
      <w:r w:rsidR="003B7F00" w:rsidRPr="00920529">
        <w:rPr>
          <w:color w:val="000000" w:themeColor="text1"/>
          <w:lang w:val="en-GB"/>
        </w:rPr>
        <w:t>(</w:t>
      </w:r>
      <w:r w:rsidR="00532BA6" w:rsidRPr="00920529">
        <w:rPr>
          <w:color w:val="000000" w:themeColor="text1"/>
          <w:lang w:val="en-GB"/>
        </w:rPr>
        <w:t>effect</w:t>
      </w:r>
      <w:r w:rsidR="003B7F00" w:rsidRPr="00920529">
        <w:rPr>
          <w:color w:val="000000" w:themeColor="text1"/>
          <w:lang w:val="en-GB"/>
        </w:rPr>
        <w:t>)-out analysis was used to determine whether the pooled effect and heterogeneity were reliant on the inclusion of one influential study. Small-study effects were evaluated using funnel plots and Egger’s regression test, which examines whether there is a relationship between the estimated intervention effects and their precision</w:t>
      </w:r>
      <w:r w:rsidR="00E209BB" w:rsidRPr="00920529">
        <w:rPr>
          <w:color w:val="000000" w:themeColor="text1"/>
          <w:lang w:val="en-GB"/>
        </w:rPr>
        <w:t>.</w:t>
      </w:r>
      <w:r w:rsidR="00E209BB" w:rsidRPr="00920529">
        <w:rPr>
          <w:color w:val="000000" w:themeColor="text1"/>
          <w:lang w:val="en-GB"/>
        </w:rPr>
        <w:fldChar w:fldCharType="begin"/>
      </w:r>
      <w:r w:rsidR="00B82386" w:rsidRPr="00920529">
        <w:rPr>
          <w:color w:val="000000" w:themeColor="text1"/>
          <w:lang w:val="en-GB"/>
        </w:rPr>
        <w:instrText xml:space="preserve"> ADDIN EN.CITE &lt;EndNote&gt;&lt;Cite&gt;&lt;Author&gt;Egger&lt;/Author&gt;&lt;Year&gt;1997&lt;/Year&gt;&lt;RecNum&gt;115&lt;/RecNum&gt;&lt;DisplayText&gt;&lt;style face="superscript"&gt;41&lt;/style&gt;&lt;/DisplayText&gt;&lt;record&gt;&lt;rec-number&gt;115&lt;/rec-number&gt;&lt;foreign-keys&gt;&lt;key app="EN" db-id="f5vwr5zeaadfz6e5f2ap0rxpda5pvwtrsp9p" timestamp="1726704246"&gt;115&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urls&gt;&lt;/urls&gt;&lt;electronic-resource-num&gt;10.1136/bmj.315.7109.629 %J BMJ&lt;/electronic-resource-num&gt;&lt;/record&gt;&lt;/Cite&gt;&lt;/EndNote&gt;</w:instrText>
      </w:r>
      <w:r w:rsidR="00E209BB" w:rsidRPr="00920529">
        <w:rPr>
          <w:color w:val="000000" w:themeColor="text1"/>
          <w:lang w:val="en-GB"/>
        </w:rPr>
        <w:fldChar w:fldCharType="separate"/>
      </w:r>
      <w:r w:rsidR="00B82386" w:rsidRPr="00920529">
        <w:rPr>
          <w:noProof/>
          <w:color w:val="000000" w:themeColor="text1"/>
          <w:vertAlign w:val="superscript"/>
          <w:lang w:val="en-GB"/>
        </w:rPr>
        <w:t>41</w:t>
      </w:r>
      <w:r w:rsidR="00E209BB" w:rsidRPr="00920529">
        <w:rPr>
          <w:color w:val="000000" w:themeColor="text1"/>
          <w:lang w:val="en-GB"/>
        </w:rPr>
        <w:fldChar w:fldCharType="end"/>
      </w:r>
      <w:r w:rsidR="003B7F00" w:rsidRPr="00920529">
        <w:rPr>
          <w:color w:val="000000" w:themeColor="text1"/>
          <w:lang w:val="en-GB"/>
        </w:rPr>
        <w:t xml:space="preserve"> All analyses were conducted in R</w:t>
      </w:r>
      <w:r w:rsidR="000E24F5" w:rsidRPr="00920529">
        <w:rPr>
          <w:color w:val="000000" w:themeColor="text1"/>
          <w:lang w:val="en-GB"/>
        </w:rPr>
        <w:fldChar w:fldCharType="begin"/>
      </w:r>
      <w:r w:rsidR="00B82386" w:rsidRPr="00920529">
        <w:rPr>
          <w:color w:val="000000" w:themeColor="text1"/>
          <w:lang w:val="en-GB"/>
        </w:rPr>
        <w:instrText xml:space="preserve"> ADDIN EN.CITE &lt;EndNote&gt;&lt;Cite&gt;&lt;Author&gt;Team&lt;/Author&gt;&lt;Year&gt;2021&lt;/Year&gt;&lt;RecNum&gt;116&lt;/RecNum&gt;&lt;DisplayText&gt;&lt;style face="superscript"&gt;42&lt;/style&gt;&lt;/DisplayText&gt;&lt;record&gt;&lt;rec-number&gt;116&lt;/rec-number&gt;&lt;foreign-keys&gt;&lt;key app="EN" db-id="f5vwr5zeaadfz6e5f2ap0rxpda5pvwtrsp9p" timestamp="1726704906"&gt;116&lt;/key&gt;&lt;/foreign-keys&gt;&lt;ref-type name="Journal Article"&gt;17&lt;/ref-type&gt;&lt;contributors&gt;&lt;authors&gt;&lt;author&gt;R Core Team,&lt;/author&gt;&lt;/authors&gt;&lt;/contributors&gt;&lt;titles&gt;&lt;title&gt;R: A language and environment for statistical computing.&lt;/title&gt;&lt;secondary-title&gt;R Foundation for Statistical Computing&lt;/secondary-title&gt;&lt;/titles&gt;&lt;periodical&gt;&lt;full-title&gt;R Foundation for Statistical Computing&lt;/full-title&gt;&lt;/periodical&gt;&lt;dates&gt;&lt;year&gt;2021&lt;/year&gt;&lt;/dates&gt;&lt;pub-location&gt;Vienna, Austria&lt;/pub-location&gt;&lt;urls&gt;&lt;related-urls&gt;&lt;url&gt;https://www.R-project.org/&lt;/url&gt;&lt;/related-urls&gt;&lt;/urls&gt;&lt;/record&gt;&lt;/Cite&gt;&lt;/EndNote&gt;</w:instrText>
      </w:r>
      <w:r w:rsidR="000E24F5" w:rsidRPr="00920529">
        <w:rPr>
          <w:color w:val="000000" w:themeColor="text1"/>
          <w:lang w:val="en-GB"/>
        </w:rPr>
        <w:fldChar w:fldCharType="separate"/>
      </w:r>
      <w:r w:rsidR="00B82386" w:rsidRPr="00920529">
        <w:rPr>
          <w:noProof/>
          <w:color w:val="000000" w:themeColor="text1"/>
          <w:vertAlign w:val="superscript"/>
          <w:lang w:val="en-GB"/>
        </w:rPr>
        <w:t>42</w:t>
      </w:r>
      <w:r w:rsidR="000E24F5" w:rsidRPr="00920529">
        <w:rPr>
          <w:color w:val="000000" w:themeColor="text1"/>
          <w:lang w:val="en-GB"/>
        </w:rPr>
        <w:fldChar w:fldCharType="end"/>
      </w:r>
      <w:r w:rsidR="003B7F00" w:rsidRPr="00920529">
        <w:rPr>
          <w:color w:val="000000" w:themeColor="text1"/>
          <w:lang w:val="en-GB"/>
        </w:rPr>
        <w:t xml:space="preserve"> using the RStudio environment (</w:t>
      </w:r>
      <w:r w:rsidR="00A04783" w:rsidRPr="00920529">
        <w:rPr>
          <w:color w:val="000000" w:themeColor="text1"/>
          <w:lang w:val="en-GB"/>
        </w:rPr>
        <w:t xml:space="preserve">version </w:t>
      </w:r>
      <w:r w:rsidR="00E332D8" w:rsidRPr="00920529">
        <w:rPr>
          <w:color w:val="000000" w:themeColor="text1"/>
          <w:lang w:val="en-GB"/>
        </w:rPr>
        <w:t>2024.04.2</w:t>
      </w:r>
      <w:r w:rsidR="003B7F00" w:rsidRPr="00920529">
        <w:rPr>
          <w:color w:val="000000" w:themeColor="text1"/>
          <w:lang w:val="en-GB"/>
        </w:rPr>
        <w:t xml:space="preserve">) and the packages </w:t>
      </w:r>
      <w:r w:rsidR="002F3FCE" w:rsidRPr="00920529">
        <w:rPr>
          <w:i/>
          <w:iCs/>
          <w:color w:val="000000" w:themeColor="text1"/>
          <w:lang w:val="en-GB"/>
        </w:rPr>
        <w:t>metafor</w:t>
      </w:r>
      <w:r w:rsidR="003B7F00" w:rsidRPr="00920529">
        <w:rPr>
          <w:color w:val="000000" w:themeColor="text1"/>
          <w:lang w:val="en-GB"/>
        </w:rPr>
        <w:t>,</w:t>
      </w:r>
      <w:r w:rsidR="00F342E8" w:rsidRPr="00920529">
        <w:rPr>
          <w:color w:val="000000" w:themeColor="text1"/>
          <w:lang w:val="en-GB"/>
        </w:rPr>
        <w:fldChar w:fldCharType="begin"/>
      </w:r>
      <w:r w:rsidR="00B82386" w:rsidRPr="00920529">
        <w:rPr>
          <w:color w:val="000000" w:themeColor="text1"/>
          <w:lang w:val="en-GB"/>
        </w:rPr>
        <w:instrText xml:space="preserve"> ADDIN EN.CITE &lt;EndNote&gt;&lt;Cite&gt;&lt;Author&gt;Viechtbauer&lt;/Author&gt;&lt;Year&gt;2010&lt;/Year&gt;&lt;RecNum&gt;127&lt;/RecNum&gt;&lt;DisplayText&gt;&lt;style face="superscript"&gt;43&lt;/style&gt;&lt;/DisplayText&gt;&lt;record&gt;&lt;rec-number&gt;127&lt;/rec-number&gt;&lt;foreign-keys&gt;&lt;key app="EN" db-id="f5vwr5zeaadfz6e5f2ap0rxpda5pvwtrsp9p" timestamp="1729737090"&gt;127&lt;/key&gt;&lt;/foreign-keys&gt;&lt;ref-type name="Journal Article"&gt;17&lt;/ref-type&gt;&lt;contributors&gt;&lt;authors&gt;&lt;author&gt;Viechtbauer, W.&lt;/author&gt;&lt;/authors&gt;&lt;/contributors&gt;&lt;titles&gt;&lt;title&gt;Conducting meta-analyses in R with the metafor package&lt;/title&gt;&lt;secondary-title&gt;J Stat Softw&lt;/secondary-title&gt;&lt;/titles&gt;&lt;periodical&gt;&lt;full-title&gt;J Stat Softw&lt;/full-title&gt;&lt;/periodical&gt;&lt;pages&gt;1-48&lt;/pages&gt;&lt;volume&gt;36&lt;/volume&gt;&lt;number&gt;3&lt;/number&gt;&lt;dates&gt;&lt;year&gt;2010&lt;/year&gt;&lt;/dates&gt;&lt;urls&gt;&lt;/urls&gt;&lt;electronic-resource-num&gt;10.18637/jss.v036.i03&lt;/electronic-resource-num&gt;&lt;/record&gt;&lt;/Cite&gt;&lt;/EndNote&gt;</w:instrText>
      </w:r>
      <w:r w:rsidR="00F342E8" w:rsidRPr="00920529">
        <w:rPr>
          <w:color w:val="000000" w:themeColor="text1"/>
          <w:lang w:val="en-GB"/>
        </w:rPr>
        <w:fldChar w:fldCharType="separate"/>
      </w:r>
      <w:r w:rsidR="00B82386" w:rsidRPr="00920529">
        <w:rPr>
          <w:noProof/>
          <w:color w:val="000000" w:themeColor="text1"/>
          <w:vertAlign w:val="superscript"/>
          <w:lang w:val="en-GB"/>
        </w:rPr>
        <w:t>43</w:t>
      </w:r>
      <w:r w:rsidR="00F342E8" w:rsidRPr="00920529">
        <w:rPr>
          <w:color w:val="000000" w:themeColor="text1"/>
          <w:lang w:val="en-GB"/>
        </w:rPr>
        <w:fldChar w:fldCharType="end"/>
      </w:r>
      <w:r w:rsidR="003B7F00" w:rsidRPr="00920529">
        <w:rPr>
          <w:color w:val="000000" w:themeColor="text1"/>
          <w:lang w:val="en-GB"/>
        </w:rPr>
        <w:t xml:space="preserve"> </w:t>
      </w:r>
      <w:r w:rsidR="002F3FCE" w:rsidRPr="00920529">
        <w:rPr>
          <w:i/>
          <w:iCs/>
          <w:color w:val="000000" w:themeColor="text1"/>
          <w:lang w:val="en-GB"/>
        </w:rPr>
        <w:t>dmetar</w:t>
      </w:r>
      <w:r w:rsidR="003B7F00" w:rsidRPr="00920529">
        <w:rPr>
          <w:color w:val="000000" w:themeColor="text1"/>
          <w:lang w:val="en-GB"/>
        </w:rPr>
        <w:t>,</w:t>
      </w:r>
      <w:r w:rsidR="00167885" w:rsidRPr="00920529">
        <w:rPr>
          <w:color w:val="000000" w:themeColor="text1"/>
          <w:lang w:val="en-GB"/>
        </w:rPr>
        <w:fldChar w:fldCharType="begin"/>
      </w:r>
      <w:r w:rsidR="00B82386" w:rsidRPr="00920529">
        <w:rPr>
          <w:color w:val="000000" w:themeColor="text1"/>
          <w:lang w:val="en-GB"/>
        </w:rPr>
        <w:instrText xml:space="preserve"> ADDIN EN.CITE &lt;EndNote&gt;&lt;Cite&gt;&lt;Author&gt;Harrer&lt;/Author&gt;&lt;Year&gt;2019&lt;/Year&gt;&lt;RecNum&gt;128&lt;/RecNum&gt;&lt;DisplayText&gt;&lt;style face="superscript"&gt;44&lt;/style&gt;&lt;/DisplayText&gt;&lt;record&gt;&lt;rec-number&gt;128&lt;/rec-number&gt;&lt;foreign-keys&gt;&lt;key app="EN" db-id="f5vwr5zeaadfz6e5f2ap0rxpda5pvwtrsp9p" timestamp="1729737307"&gt;128&lt;/key&gt;&lt;/foreign-keys&gt;&lt;ref-type name="Web Page"&gt;12&lt;/ref-type&gt;&lt;contributors&gt;&lt;authors&gt;&lt;author&gt;Harrer, M., Cuijpers, P., Furukawa, T. &amp;amp; Ebert, D. D.&lt;/author&gt;&lt;/authors&gt;&lt;/contributors&gt;&lt;titles&gt;&lt;title&gt;dmetar: Companion R package for the guide &amp;apos;Doing Meta-Analysis in R&amp;apos;&lt;/title&gt;&lt;/titles&gt;&lt;dates&gt;&lt;year&gt;2019&lt;/year&gt;&lt;/dates&gt;&lt;urls&gt;&lt;related-urls&gt;&lt;url&gt;http://dmetar.protectlab.org/&lt;/url&gt;&lt;/related-urls&gt;&lt;/urls&gt;&lt;/record&gt;&lt;/Cite&gt;&lt;/EndNote&gt;</w:instrText>
      </w:r>
      <w:r w:rsidR="00167885" w:rsidRPr="00920529">
        <w:rPr>
          <w:color w:val="000000" w:themeColor="text1"/>
          <w:lang w:val="en-GB"/>
        </w:rPr>
        <w:fldChar w:fldCharType="separate"/>
      </w:r>
      <w:r w:rsidR="00B82386" w:rsidRPr="00920529">
        <w:rPr>
          <w:noProof/>
          <w:color w:val="000000" w:themeColor="text1"/>
          <w:vertAlign w:val="superscript"/>
          <w:lang w:val="en-GB"/>
        </w:rPr>
        <w:t>44</w:t>
      </w:r>
      <w:r w:rsidR="00167885" w:rsidRPr="00920529">
        <w:rPr>
          <w:color w:val="000000" w:themeColor="text1"/>
          <w:lang w:val="en-GB"/>
        </w:rPr>
        <w:fldChar w:fldCharType="end"/>
      </w:r>
      <w:r w:rsidR="00532BA6" w:rsidRPr="00920529">
        <w:rPr>
          <w:color w:val="000000" w:themeColor="text1"/>
          <w:lang w:val="en-GB"/>
        </w:rPr>
        <w:t xml:space="preserve"> </w:t>
      </w:r>
      <w:r w:rsidR="00532BA6" w:rsidRPr="00920529">
        <w:rPr>
          <w:i/>
          <w:iCs/>
          <w:color w:val="000000" w:themeColor="text1"/>
          <w:lang w:val="en-GB"/>
        </w:rPr>
        <w:t>metaviz</w:t>
      </w:r>
      <w:r w:rsidR="00532BA6" w:rsidRPr="00920529">
        <w:rPr>
          <w:color w:val="000000" w:themeColor="text1"/>
          <w:lang w:val="en-GB"/>
        </w:rPr>
        <w:t>,</w:t>
      </w:r>
      <w:r w:rsidR="00AF63A6" w:rsidRPr="00920529">
        <w:rPr>
          <w:color w:val="000000" w:themeColor="text1"/>
          <w:lang w:val="en-GB"/>
        </w:rPr>
        <w:fldChar w:fldCharType="begin"/>
      </w:r>
      <w:r w:rsidR="00B82386" w:rsidRPr="00920529">
        <w:rPr>
          <w:color w:val="000000" w:themeColor="text1"/>
          <w:lang w:val="en-GB"/>
        </w:rPr>
        <w:instrText xml:space="preserve"> ADDIN EN.CITE &lt;EndNote&gt;&lt;Cite&gt;&lt;Author&gt;Kossmeier&lt;/Author&gt;&lt;Year&gt;2020&lt;/Year&gt;&lt;RecNum&gt;129&lt;/RecNum&gt;&lt;DisplayText&gt;&lt;style face="superscript"&gt;45&lt;/style&gt;&lt;/DisplayText&gt;&lt;record&gt;&lt;rec-number&gt;129&lt;/rec-number&gt;&lt;foreign-keys&gt;&lt;key app="EN" db-id="f5vwr5zeaadfz6e5f2ap0rxpda5pvwtrsp9p" timestamp="1729737488"&gt;129&lt;/key&gt;&lt;/foreign-keys&gt;&lt;ref-type name="Web Page"&gt;12&lt;/ref-type&gt;&lt;contributors&gt;&lt;authors&gt;&lt;author&gt;Kossmeier, M, Tran, U, Voracek, M&lt;/author&gt;&lt;/authors&gt;&lt;/contributors&gt;&lt;titles&gt;&lt;title&gt;metaviz: Forest Plots, Funnel Plots, and Visual Funnel Plot Inference for Meta-Analysis.&lt;/title&gt;&lt;/titles&gt;&lt;dates&gt;&lt;year&gt;2020&lt;/year&gt;&lt;/dates&gt;&lt;urls&gt;&lt;related-urls&gt;&lt;url&gt;https://CRAN.R-project.org/package=metaviz&lt;/url&gt;&lt;/related-urls&gt;&lt;/urls&gt;&lt;/record&gt;&lt;/Cite&gt;&lt;/EndNote&gt;</w:instrText>
      </w:r>
      <w:r w:rsidR="00AF63A6" w:rsidRPr="00920529">
        <w:rPr>
          <w:color w:val="000000" w:themeColor="text1"/>
          <w:lang w:val="en-GB"/>
        </w:rPr>
        <w:fldChar w:fldCharType="separate"/>
      </w:r>
      <w:r w:rsidR="00B82386" w:rsidRPr="00920529">
        <w:rPr>
          <w:noProof/>
          <w:color w:val="000000" w:themeColor="text1"/>
          <w:vertAlign w:val="superscript"/>
          <w:lang w:val="en-GB"/>
        </w:rPr>
        <w:t>45</w:t>
      </w:r>
      <w:r w:rsidR="00AF63A6" w:rsidRPr="00920529">
        <w:rPr>
          <w:color w:val="000000" w:themeColor="text1"/>
          <w:lang w:val="en-GB"/>
        </w:rPr>
        <w:fldChar w:fldCharType="end"/>
      </w:r>
      <w:r w:rsidR="00532BA6" w:rsidRPr="00920529">
        <w:rPr>
          <w:color w:val="000000" w:themeColor="text1"/>
          <w:lang w:val="en-GB"/>
        </w:rPr>
        <w:t xml:space="preserve"> </w:t>
      </w:r>
      <w:r w:rsidR="003B7F00" w:rsidRPr="00920529">
        <w:rPr>
          <w:color w:val="000000" w:themeColor="text1"/>
          <w:lang w:val="en-GB"/>
        </w:rPr>
        <w:t xml:space="preserve">and </w:t>
      </w:r>
      <w:r w:rsidR="00532BA6" w:rsidRPr="00920529">
        <w:rPr>
          <w:i/>
          <w:iCs/>
          <w:color w:val="000000" w:themeColor="text1"/>
          <w:lang w:val="en-GB"/>
        </w:rPr>
        <w:t>tidyverse</w:t>
      </w:r>
      <w:r w:rsidR="003B7F00" w:rsidRPr="00920529">
        <w:rPr>
          <w:color w:val="000000" w:themeColor="text1"/>
          <w:lang w:val="en-GB"/>
        </w:rPr>
        <w:t>.</w:t>
      </w:r>
      <w:r w:rsidR="00085FC4" w:rsidRPr="00920529">
        <w:rPr>
          <w:color w:val="000000" w:themeColor="text1"/>
          <w:lang w:val="en-GB"/>
        </w:rPr>
        <w:fldChar w:fldCharType="begin"/>
      </w:r>
      <w:r w:rsidR="00B82386" w:rsidRPr="00920529">
        <w:rPr>
          <w:color w:val="000000" w:themeColor="text1"/>
          <w:lang w:val="en-GB"/>
        </w:rPr>
        <w:instrText xml:space="preserve"> ADDIN EN.CITE &lt;EndNote&gt;&lt;Cite&gt;&lt;Author&gt;Wickham H&lt;/Author&gt;&lt;Year&gt;2019&lt;/Year&gt;&lt;RecNum&gt;130&lt;/RecNum&gt;&lt;DisplayText&gt;&lt;style face="superscript"&gt;46&lt;/style&gt;&lt;/DisplayText&gt;&lt;record&gt;&lt;rec-number&gt;130&lt;/rec-number&gt;&lt;foreign-keys&gt;&lt;key app="EN" db-id="f5vwr5zeaadfz6e5f2ap0rxpda5pvwtrsp9p" timestamp="1729737653"&gt;130&lt;/key&gt;&lt;/foreign-keys&gt;&lt;ref-type name="Journal Article"&gt;17&lt;/ref-type&gt;&lt;contributors&gt;&lt;authors&gt;&lt;author&gt;Wickham H, Averick M, Bryan J, Chang W, McGowan LD, François R, Grolemund G,Hayes A, Henry L, Hester J, Kuhn M, Pedersen TL, Miller E, Bache SM, Müller K,Ooms J, Robinson D, Seidel DP, Spinu V, Takahashi K, Vaughan D, Wilke C, Woo K,Yutani H.&lt;/author&gt;&lt;/authors&gt;&lt;/contributors&gt;&lt;titles&gt;&lt;title&gt;Welcome to the tidyverse&lt;/title&gt;&lt;secondary-title&gt;J Open Source Softw&lt;/secondary-title&gt;&lt;/titles&gt;&lt;periodical&gt;&lt;full-title&gt;J Open Source Softw&lt;/full-title&gt;&lt;/periodical&gt;&lt;pages&gt;1686&lt;/pages&gt;&lt;volume&gt;4&lt;/volume&gt;&lt;number&gt;43&lt;/number&gt;&lt;dates&gt;&lt;year&gt;2019&lt;/year&gt;&lt;/dates&gt;&lt;urls&gt;&lt;/urls&gt;&lt;electronic-resource-num&gt;10.21105/joss.01686&lt;/electronic-resource-num&gt;&lt;/record&gt;&lt;/Cite&gt;&lt;/EndNote&gt;</w:instrText>
      </w:r>
      <w:r w:rsidR="00085FC4" w:rsidRPr="00920529">
        <w:rPr>
          <w:color w:val="000000" w:themeColor="text1"/>
          <w:lang w:val="en-GB"/>
        </w:rPr>
        <w:fldChar w:fldCharType="separate"/>
      </w:r>
      <w:r w:rsidR="00B82386" w:rsidRPr="00920529">
        <w:rPr>
          <w:noProof/>
          <w:color w:val="000000" w:themeColor="text1"/>
          <w:vertAlign w:val="superscript"/>
          <w:lang w:val="en-GB"/>
        </w:rPr>
        <w:t>46</w:t>
      </w:r>
      <w:r w:rsidR="00085FC4" w:rsidRPr="00920529">
        <w:rPr>
          <w:color w:val="000000" w:themeColor="text1"/>
          <w:lang w:val="en-GB"/>
        </w:rPr>
        <w:fldChar w:fldCharType="end"/>
      </w:r>
      <w:r w:rsidR="003B7F00" w:rsidRPr="00920529">
        <w:rPr>
          <w:color w:val="000000" w:themeColor="text1"/>
          <w:lang w:val="en-GB"/>
        </w:rPr>
        <w:t xml:space="preserve"> The R code and data are available</w:t>
      </w:r>
      <w:r w:rsidR="00947091" w:rsidRPr="00920529">
        <w:rPr>
          <w:color w:val="000000" w:themeColor="text1"/>
          <w:lang w:val="en-GB"/>
        </w:rPr>
        <w:t xml:space="preserve"> here:</w:t>
      </w:r>
      <w:r w:rsidR="00121939" w:rsidRPr="00920529">
        <w:rPr>
          <w:color w:val="000000" w:themeColor="text1"/>
          <w:lang w:val="en-GB"/>
        </w:rPr>
        <w:t xml:space="preserve"> </w:t>
      </w:r>
      <w:hyperlink r:id="rId9" w:tgtFrame="_blank" w:history="1">
        <w:r w:rsidR="00121939" w:rsidRPr="00920529">
          <w:rPr>
            <w:rStyle w:val="Hyperlink"/>
            <w:rFonts w:cstheme="minorHAnsi"/>
            <w:color w:val="000000" w:themeColor="text1"/>
          </w:rPr>
          <w:t>https://doi.org/10.5281/zenodo.14253041</w:t>
        </w:r>
      </w:hyperlink>
      <w:r w:rsidR="003B7F00" w:rsidRPr="00920529">
        <w:rPr>
          <w:color w:val="000000" w:themeColor="text1"/>
          <w:lang w:val="en-GB"/>
        </w:rPr>
        <w:t>.</w:t>
      </w:r>
    </w:p>
    <w:p w14:paraId="616B0B7A" w14:textId="77777777" w:rsidR="007276DE" w:rsidRPr="00920529" w:rsidRDefault="007276DE" w:rsidP="00DB7B04">
      <w:pPr>
        <w:spacing w:after="0" w:line="240" w:lineRule="auto"/>
        <w:rPr>
          <w:b/>
          <w:color w:val="000000" w:themeColor="text1"/>
        </w:rPr>
      </w:pPr>
    </w:p>
    <w:p w14:paraId="395F867D" w14:textId="6C8FBDA3" w:rsidR="0099162E" w:rsidRPr="00920529" w:rsidRDefault="0099162E" w:rsidP="00DB7B04">
      <w:pPr>
        <w:spacing w:after="0" w:line="240" w:lineRule="auto"/>
        <w:rPr>
          <w:b/>
          <w:color w:val="000000" w:themeColor="text1"/>
        </w:rPr>
      </w:pPr>
      <w:r w:rsidRPr="00920529">
        <w:rPr>
          <w:b/>
          <w:color w:val="000000" w:themeColor="text1"/>
        </w:rPr>
        <w:t>3.0 Results</w:t>
      </w:r>
    </w:p>
    <w:p w14:paraId="2F7F583D" w14:textId="77777777" w:rsidR="0099162E" w:rsidRPr="00920529" w:rsidRDefault="0099162E" w:rsidP="00165E0B">
      <w:pPr>
        <w:spacing w:after="0" w:line="240" w:lineRule="auto"/>
        <w:rPr>
          <w:b/>
          <w:color w:val="000000" w:themeColor="text1"/>
        </w:rPr>
      </w:pPr>
    </w:p>
    <w:p w14:paraId="7B9FD74F" w14:textId="5CA59B20" w:rsidR="00F97506" w:rsidRPr="00920529" w:rsidRDefault="00F97506" w:rsidP="0099162E">
      <w:pPr>
        <w:spacing w:after="0" w:line="240" w:lineRule="auto"/>
        <w:rPr>
          <w:color w:val="000000" w:themeColor="text1"/>
        </w:rPr>
      </w:pPr>
      <w:r w:rsidRPr="00920529">
        <w:rPr>
          <w:color w:val="000000" w:themeColor="text1"/>
        </w:rPr>
        <w:t>3.1 Study Characteristics</w:t>
      </w:r>
    </w:p>
    <w:p w14:paraId="03F2B6B7" w14:textId="0B602B70" w:rsidR="00024A90" w:rsidRPr="00920529" w:rsidRDefault="00024A90" w:rsidP="00024A90">
      <w:pPr>
        <w:spacing w:after="0" w:line="240" w:lineRule="auto"/>
        <w:jc w:val="both"/>
        <w:rPr>
          <w:color w:val="000000" w:themeColor="text1"/>
        </w:rPr>
      </w:pPr>
      <w:r w:rsidRPr="00920529">
        <w:rPr>
          <w:rFonts w:cstheme="minorHAnsi"/>
          <w:color w:val="000000" w:themeColor="text1"/>
        </w:rPr>
        <w:t>A Prisma flow diagram of the screening results is illustrated in Figure 1</w:t>
      </w:r>
      <w:r w:rsidR="0059254E" w:rsidRPr="00920529">
        <w:rPr>
          <w:rFonts w:cstheme="minorHAnsi"/>
          <w:color w:val="000000" w:themeColor="text1"/>
        </w:rPr>
        <w:fldChar w:fldCharType="begin"/>
      </w:r>
      <w:r w:rsidR="00B82386" w:rsidRPr="00920529">
        <w:rPr>
          <w:rFonts w:cstheme="minorHAnsi"/>
          <w:color w:val="000000" w:themeColor="text1"/>
        </w:rPr>
        <w:instrText xml:space="preserve"> ADDIN EN.CITE &lt;EndNote&gt;&lt;Cite&gt;&lt;Author&gt;Haddaway&lt;/Author&gt;&lt;Year&gt;2022&lt;/Year&gt;&lt;RecNum&gt;120&lt;/RecNum&gt;&lt;DisplayText&gt;&lt;style face="superscript"&gt;47&lt;/style&gt;&lt;/DisplayText&gt;&lt;record&gt;&lt;rec-number&gt;120&lt;/rec-number&gt;&lt;foreign-keys&gt;&lt;key app="EN" db-id="f5vwr5zeaadfz6e5f2ap0rxpda5pvwtrsp9p" timestamp="1727670131"&gt;120&lt;/key&gt;&lt;/foreign-keys&gt;&lt;ref-type name="Journal Article"&gt;17&lt;/ref-type&gt;&lt;contributors&gt;&lt;authors&gt;&lt;author&gt;Haddaway, Neal R.&lt;/author&gt;&lt;author&gt;Page, Matthew J.&lt;/author&gt;&lt;author&gt;Pritchard, Chris C.&lt;/author&gt;&lt;author&gt;McGuinness, Luke A.&lt;/author&gt;&lt;/authors&gt;&lt;/contributors&gt;&lt;titles&gt;&lt;title&gt;PRISMA2020: An R package and Shiny app for producing PRISMA 2020-compliant flow diagrams, with interactivity for optimised digital transparency and Open Synthesis&lt;/title&gt;&lt;secondary-title&gt;Campbell Syst Rev&lt;/secondary-title&gt;&lt;/titles&gt;&lt;periodical&gt;&lt;full-title&gt;Campbell Syst Rev&lt;/full-title&gt;&lt;/periodical&gt;&lt;pages&gt;e1230&lt;/pages&gt;&lt;volume&gt;18&lt;/volume&gt;&lt;number&gt;2&lt;/number&gt;&lt;dates&gt;&lt;year&gt;2022&lt;/year&gt;&lt;pub-dates&gt;&lt;date&gt;2022/06/01&lt;/date&gt;&lt;/pub-dates&gt;&lt;/dates&gt;&lt;publisher&gt;John Wiley &amp;amp; Sons, Ltd&lt;/publisher&gt;&lt;isbn&gt;1891-1803&lt;/isbn&gt;&lt;work-type&gt;https://doi.org/10.1002/cl2.1230&lt;/work-type&gt;&lt;urls&gt;&lt;related-urls&gt;&lt;url&gt;https://doi.org/10.1002/cl2.1230&lt;/url&gt;&lt;/related-urls&gt;&lt;/urls&gt;&lt;electronic-resource-num&gt;https://doi.org/10.1002/cl2.1230&lt;/electronic-resource-num&gt;&lt;access-date&gt;2022/05/06&lt;/access-date&gt;&lt;/record&gt;&lt;/Cite&gt;&lt;/EndNote&gt;</w:instrText>
      </w:r>
      <w:r w:rsidR="0059254E" w:rsidRPr="00920529">
        <w:rPr>
          <w:rFonts w:cstheme="minorHAnsi"/>
          <w:color w:val="000000" w:themeColor="text1"/>
        </w:rPr>
        <w:fldChar w:fldCharType="separate"/>
      </w:r>
      <w:r w:rsidR="00B82386" w:rsidRPr="00920529">
        <w:rPr>
          <w:rFonts w:cstheme="minorHAnsi"/>
          <w:noProof/>
          <w:color w:val="000000" w:themeColor="text1"/>
          <w:vertAlign w:val="superscript"/>
        </w:rPr>
        <w:t>47</w:t>
      </w:r>
      <w:r w:rsidR="0059254E" w:rsidRPr="00920529">
        <w:rPr>
          <w:rFonts w:cstheme="minorHAnsi"/>
          <w:color w:val="000000" w:themeColor="text1"/>
        </w:rPr>
        <w:fldChar w:fldCharType="end"/>
      </w:r>
      <w:r w:rsidRPr="00920529">
        <w:rPr>
          <w:rFonts w:cstheme="minorHAnsi"/>
          <w:color w:val="000000" w:themeColor="text1"/>
        </w:rPr>
        <w:t xml:space="preserve"> and the characteristics of the </w:t>
      </w:r>
      <w:r w:rsidR="001A2659" w:rsidRPr="00920529">
        <w:rPr>
          <w:rFonts w:cstheme="minorHAnsi"/>
          <w:color w:val="000000" w:themeColor="text1"/>
        </w:rPr>
        <w:t>6</w:t>
      </w:r>
      <w:r w:rsidR="00CE6FCE" w:rsidRPr="00920529">
        <w:rPr>
          <w:rFonts w:cstheme="minorHAnsi"/>
          <w:color w:val="000000" w:themeColor="text1"/>
        </w:rPr>
        <w:t>3</w:t>
      </w:r>
      <w:r w:rsidRPr="00920529">
        <w:rPr>
          <w:rFonts w:cstheme="minorHAnsi"/>
          <w:color w:val="000000" w:themeColor="text1"/>
        </w:rPr>
        <w:t xml:space="preserve"> included studies are presented in Table 1. Search returns that were excluded after full-text screening are listed in Supplementary File </w:t>
      </w:r>
      <w:r w:rsidR="00B60E06" w:rsidRPr="00920529">
        <w:rPr>
          <w:rFonts w:cstheme="minorHAnsi"/>
          <w:color w:val="000000" w:themeColor="text1"/>
        </w:rPr>
        <w:t>2</w:t>
      </w:r>
      <w:r w:rsidRPr="00920529">
        <w:rPr>
          <w:rFonts w:cstheme="minorHAnsi"/>
          <w:color w:val="000000" w:themeColor="text1"/>
        </w:rPr>
        <w:t xml:space="preserve">. Included studies comprised a total of </w:t>
      </w:r>
      <w:r w:rsidR="00F072D6" w:rsidRPr="00920529">
        <w:rPr>
          <w:rFonts w:cstheme="minorHAnsi"/>
          <w:color w:val="000000" w:themeColor="text1"/>
        </w:rPr>
        <w:t>6</w:t>
      </w:r>
      <w:r w:rsidR="00006DE4" w:rsidRPr="00920529">
        <w:rPr>
          <w:rFonts w:cstheme="minorHAnsi"/>
          <w:color w:val="000000" w:themeColor="text1"/>
        </w:rPr>
        <w:t>1</w:t>
      </w:r>
      <w:r w:rsidR="00EB19B2" w:rsidRPr="00920529">
        <w:rPr>
          <w:rFonts w:cstheme="minorHAnsi"/>
          <w:color w:val="000000" w:themeColor="text1"/>
        </w:rPr>
        <w:t>8</w:t>
      </w:r>
      <w:r w:rsidRPr="00920529">
        <w:rPr>
          <w:rFonts w:cstheme="minorHAnsi"/>
          <w:color w:val="000000" w:themeColor="text1"/>
        </w:rPr>
        <w:t xml:space="preserve"> participants,</w:t>
      </w:r>
      <w:r w:rsidR="00E244EF" w:rsidRPr="00920529">
        <w:rPr>
          <w:rFonts w:cstheme="minorHAnsi"/>
          <w:color w:val="000000" w:themeColor="text1"/>
        </w:rPr>
        <w:t xml:space="preserve"> including </w:t>
      </w:r>
      <w:r w:rsidR="0091598C" w:rsidRPr="00920529">
        <w:rPr>
          <w:rFonts w:cstheme="minorHAnsi"/>
          <w:color w:val="000000" w:themeColor="text1"/>
        </w:rPr>
        <w:t>5</w:t>
      </w:r>
      <w:r w:rsidR="00006DE4" w:rsidRPr="00920529">
        <w:rPr>
          <w:rFonts w:cstheme="minorHAnsi"/>
          <w:color w:val="000000" w:themeColor="text1"/>
        </w:rPr>
        <w:t>3</w:t>
      </w:r>
      <w:r w:rsidR="001D07D0" w:rsidRPr="00920529">
        <w:rPr>
          <w:rFonts w:cstheme="minorHAnsi"/>
          <w:color w:val="000000" w:themeColor="text1"/>
        </w:rPr>
        <w:t>5</w:t>
      </w:r>
      <w:r w:rsidR="0091598C" w:rsidRPr="00920529">
        <w:rPr>
          <w:rFonts w:cstheme="minorHAnsi"/>
          <w:color w:val="000000" w:themeColor="text1"/>
        </w:rPr>
        <w:t xml:space="preserve"> males (</w:t>
      </w:r>
      <w:r w:rsidR="003C1907" w:rsidRPr="00920529">
        <w:rPr>
          <w:rFonts w:cstheme="minorHAnsi"/>
          <w:color w:val="000000" w:themeColor="text1"/>
        </w:rPr>
        <w:t>86.</w:t>
      </w:r>
      <w:r w:rsidR="00310F17" w:rsidRPr="00920529">
        <w:rPr>
          <w:rFonts w:cstheme="minorHAnsi"/>
          <w:color w:val="000000" w:themeColor="text1"/>
        </w:rPr>
        <w:t>6</w:t>
      </w:r>
      <w:r w:rsidR="0091598C" w:rsidRPr="00920529">
        <w:rPr>
          <w:rFonts w:cstheme="minorHAnsi"/>
          <w:color w:val="000000" w:themeColor="text1"/>
        </w:rPr>
        <w:t>%)</w:t>
      </w:r>
      <w:r w:rsidR="002A03EB" w:rsidRPr="00920529">
        <w:rPr>
          <w:rFonts w:cstheme="minorHAnsi"/>
          <w:color w:val="000000" w:themeColor="text1"/>
        </w:rPr>
        <w:t>,</w:t>
      </w:r>
      <w:r w:rsidR="0091598C" w:rsidRPr="00920529">
        <w:rPr>
          <w:rFonts w:cstheme="minorHAnsi"/>
          <w:color w:val="000000" w:themeColor="text1"/>
        </w:rPr>
        <w:t xml:space="preserve"> 8</w:t>
      </w:r>
      <w:r w:rsidR="00AD16B6" w:rsidRPr="00920529">
        <w:rPr>
          <w:rFonts w:cstheme="minorHAnsi"/>
          <w:color w:val="000000" w:themeColor="text1"/>
        </w:rPr>
        <w:t>3</w:t>
      </w:r>
      <w:r w:rsidR="0091598C" w:rsidRPr="00920529">
        <w:rPr>
          <w:rFonts w:cstheme="minorHAnsi"/>
          <w:color w:val="000000" w:themeColor="text1"/>
        </w:rPr>
        <w:t xml:space="preserve"> females (</w:t>
      </w:r>
      <w:r w:rsidR="00594CE2" w:rsidRPr="00920529">
        <w:rPr>
          <w:rFonts w:cstheme="minorHAnsi"/>
          <w:color w:val="000000" w:themeColor="text1"/>
        </w:rPr>
        <w:t>13.</w:t>
      </w:r>
      <w:r w:rsidR="00811EF8" w:rsidRPr="00920529">
        <w:rPr>
          <w:rFonts w:cstheme="minorHAnsi"/>
          <w:color w:val="000000" w:themeColor="text1"/>
        </w:rPr>
        <w:t>4</w:t>
      </w:r>
      <w:r w:rsidR="0091598C" w:rsidRPr="00920529">
        <w:rPr>
          <w:rFonts w:cstheme="minorHAnsi"/>
          <w:color w:val="000000" w:themeColor="text1"/>
        </w:rPr>
        <w:t>%)</w:t>
      </w:r>
      <w:r w:rsidR="007A05E7" w:rsidRPr="00920529">
        <w:rPr>
          <w:rFonts w:cstheme="minorHAnsi"/>
          <w:color w:val="000000" w:themeColor="text1"/>
        </w:rPr>
        <w:t>, and 1</w:t>
      </w:r>
      <w:r w:rsidR="00D66D5D" w:rsidRPr="00920529">
        <w:rPr>
          <w:rFonts w:cstheme="minorHAnsi"/>
          <w:color w:val="000000" w:themeColor="text1"/>
        </w:rPr>
        <w:t>3</w:t>
      </w:r>
      <w:r w:rsidR="007F02F1" w:rsidRPr="00920529">
        <w:rPr>
          <w:rFonts w:cstheme="minorHAnsi"/>
          <w:color w:val="000000" w:themeColor="text1"/>
        </w:rPr>
        <w:t xml:space="preserve"> </w:t>
      </w:r>
      <w:r w:rsidR="007A05E7" w:rsidRPr="00920529">
        <w:rPr>
          <w:rFonts w:cstheme="minorHAnsi"/>
          <w:color w:val="000000" w:themeColor="text1"/>
        </w:rPr>
        <w:t>had a spinal cord injury</w:t>
      </w:r>
      <w:r w:rsidR="000466B3" w:rsidRPr="00920529">
        <w:rPr>
          <w:rFonts w:cstheme="minorHAnsi"/>
          <w:color w:val="000000" w:themeColor="text1"/>
        </w:rPr>
        <w:t xml:space="preserve"> (2.1%)</w:t>
      </w:r>
      <w:r w:rsidRPr="00920529">
        <w:rPr>
          <w:rFonts w:cstheme="minorHAnsi"/>
          <w:color w:val="000000" w:themeColor="text1"/>
        </w:rPr>
        <w:t xml:space="preserve">. </w:t>
      </w:r>
      <w:r w:rsidR="00F153D3" w:rsidRPr="00920529">
        <w:rPr>
          <w:color w:val="000000" w:themeColor="text1"/>
        </w:rPr>
        <w:t>Almost all</w:t>
      </w:r>
      <w:r w:rsidR="00565780" w:rsidRPr="00920529">
        <w:rPr>
          <w:color w:val="000000" w:themeColor="text1"/>
        </w:rPr>
        <w:t xml:space="preserve"> studies </w:t>
      </w:r>
      <w:r w:rsidR="00F153D3" w:rsidRPr="00920529">
        <w:rPr>
          <w:color w:val="000000" w:themeColor="text1"/>
        </w:rPr>
        <w:t>employed</w:t>
      </w:r>
      <w:r w:rsidR="00565780" w:rsidRPr="00920529">
        <w:rPr>
          <w:color w:val="000000" w:themeColor="text1"/>
        </w:rPr>
        <w:t xml:space="preserve"> a cross-over design (</w:t>
      </w:r>
      <w:r w:rsidR="008B10FA" w:rsidRPr="00920529">
        <w:rPr>
          <w:color w:val="000000" w:themeColor="text1"/>
        </w:rPr>
        <w:t>n=6</w:t>
      </w:r>
      <w:r w:rsidR="00C451EA" w:rsidRPr="00920529">
        <w:rPr>
          <w:color w:val="000000" w:themeColor="text1"/>
        </w:rPr>
        <w:t>2</w:t>
      </w:r>
      <w:r w:rsidR="008B10FA" w:rsidRPr="00920529">
        <w:rPr>
          <w:color w:val="000000" w:themeColor="text1"/>
        </w:rPr>
        <w:t xml:space="preserve">, </w:t>
      </w:r>
      <w:r w:rsidR="00F153D3" w:rsidRPr="00920529">
        <w:rPr>
          <w:color w:val="000000" w:themeColor="text1"/>
        </w:rPr>
        <w:t>9</w:t>
      </w:r>
      <w:r w:rsidR="00C451EA" w:rsidRPr="00920529">
        <w:rPr>
          <w:color w:val="000000" w:themeColor="text1"/>
        </w:rPr>
        <w:t>8</w:t>
      </w:r>
      <w:r w:rsidR="00F153D3" w:rsidRPr="00920529">
        <w:rPr>
          <w:color w:val="000000" w:themeColor="text1"/>
        </w:rPr>
        <w:t>.</w:t>
      </w:r>
      <w:r w:rsidR="00C451EA" w:rsidRPr="00920529">
        <w:rPr>
          <w:color w:val="000000" w:themeColor="text1"/>
        </w:rPr>
        <w:t>4</w:t>
      </w:r>
      <w:r w:rsidR="00565780" w:rsidRPr="00920529">
        <w:rPr>
          <w:color w:val="000000" w:themeColor="text1"/>
        </w:rPr>
        <w:t xml:space="preserve">%), </w:t>
      </w:r>
      <w:r w:rsidR="0060569C" w:rsidRPr="00920529">
        <w:rPr>
          <w:color w:val="000000" w:themeColor="text1"/>
        </w:rPr>
        <w:t>but</w:t>
      </w:r>
      <w:r w:rsidR="00A54EF8" w:rsidRPr="00920529">
        <w:rPr>
          <w:color w:val="000000" w:themeColor="text1"/>
        </w:rPr>
        <w:t xml:space="preserve"> </w:t>
      </w:r>
      <w:r w:rsidR="00303943" w:rsidRPr="00920529">
        <w:rPr>
          <w:color w:val="000000" w:themeColor="text1"/>
        </w:rPr>
        <w:t>one study</w:t>
      </w:r>
      <w:r w:rsidR="00A54EF8" w:rsidRPr="00920529">
        <w:rPr>
          <w:color w:val="000000" w:themeColor="text1"/>
        </w:rPr>
        <w:t xml:space="preserve"> </w:t>
      </w:r>
      <w:r w:rsidR="00D109D2" w:rsidRPr="00920529">
        <w:rPr>
          <w:color w:val="000000" w:themeColor="text1"/>
        </w:rPr>
        <w:t>employed</w:t>
      </w:r>
      <w:r w:rsidR="00A54EF8" w:rsidRPr="00920529">
        <w:rPr>
          <w:color w:val="000000" w:themeColor="text1"/>
        </w:rPr>
        <w:t xml:space="preserve"> an independent groups design</w:t>
      </w:r>
      <w:r w:rsidR="00565780" w:rsidRPr="00920529">
        <w:rPr>
          <w:color w:val="000000" w:themeColor="text1"/>
        </w:rPr>
        <w:t xml:space="preserve"> (</w:t>
      </w:r>
      <w:r w:rsidR="00A54EF8" w:rsidRPr="00920529">
        <w:rPr>
          <w:color w:val="000000" w:themeColor="text1"/>
        </w:rPr>
        <w:t>n=</w:t>
      </w:r>
      <w:r w:rsidR="0022699C" w:rsidRPr="00920529">
        <w:rPr>
          <w:color w:val="000000" w:themeColor="text1"/>
        </w:rPr>
        <w:t>1</w:t>
      </w:r>
      <w:r w:rsidR="00A54EF8" w:rsidRPr="00920529">
        <w:rPr>
          <w:color w:val="000000" w:themeColor="text1"/>
        </w:rPr>
        <w:t xml:space="preserve">, </w:t>
      </w:r>
      <w:r w:rsidR="00A54067" w:rsidRPr="00920529">
        <w:rPr>
          <w:color w:val="000000" w:themeColor="text1"/>
        </w:rPr>
        <w:t>1.6</w:t>
      </w:r>
      <w:r w:rsidR="00565780" w:rsidRPr="00920529">
        <w:rPr>
          <w:color w:val="000000" w:themeColor="text1"/>
        </w:rPr>
        <w:t xml:space="preserve">%). </w:t>
      </w:r>
      <w:r w:rsidRPr="00920529">
        <w:rPr>
          <w:color w:val="000000" w:themeColor="text1"/>
        </w:rPr>
        <w:t xml:space="preserve">A total of </w:t>
      </w:r>
      <w:r w:rsidR="00802B4E" w:rsidRPr="00920529">
        <w:rPr>
          <w:color w:val="000000" w:themeColor="text1"/>
        </w:rPr>
        <w:t>7</w:t>
      </w:r>
      <w:r w:rsidR="00A54067" w:rsidRPr="00920529">
        <w:rPr>
          <w:color w:val="000000" w:themeColor="text1"/>
        </w:rPr>
        <w:t>5</w:t>
      </w:r>
      <w:r w:rsidRPr="00920529">
        <w:rPr>
          <w:color w:val="000000" w:themeColor="text1"/>
        </w:rPr>
        <w:t xml:space="preserve"> cooling </w:t>
      </w:r>
      <w:r w:rsidR="00A4019B" w:rsidRPr="00920529">
        <w:rPr>
          <w:color w:val="000000" w:themeColor="text1"/>
        </w:rPr>
        <w:t>strategies</w:t>
      </w:r>
      <w:r w:rsidRPr="00920529">
        <w:rPr>
          <w:color w:val="000000" w:themeColor="text1"/>
        </w:rPr>
        <w:t xml:space="preserve"> were investigated</w:t>
      </w:r>
      <w:r w:rsidR="002D6FD2" w:rsidRPr="00920529">
        <w:rPr>
          <w:color w:val="000000" w:themeColor="text1"/>
        </w:rPr>
        <w:t xml:space="preserve">. </w:t>
      </w:r>
      <w:r w:rsidR="0081542D" w:rsidRPr="00920529">
        <w:rPr>
          <w:color w:val="000000" w:themeColor="text1"/>
        </w:rPr>
        <w:t>The frequency of the</w:t>
      </w:r>
      <w:r w:rsidR="00126259" w:rsidRPr="00920529">
        <w:rPr>
          <w:color w:val="000000" w:themeColor="text1"/>
        </w:rPr>
        <w:t xml:space="preserve"> cooling</w:t>
      </w:r>
      <w:r w:rsidR="0081542D" w:rsidRPr="00920529">
        <w:rPr>
          <w:color w:val="000000" w:themeColor="text1"/>
        </w:rPr>
        <w:t xml:space="preserve"> </w:t>
      </w:r>
      <w:r w:rsidR="005A421F" w:rsidRPr="00920529">
        <w:rPr>
          <w:color w:val="000000" w:themeColor="text1"/>
        </w:rPr>
        <w:t>strategies</w:t>
      </w:r>
      <w:r w:rsidR="0065599D" w:rsidRPr="00920529">
        <w:rPr>
          <w:color w:val="000000" w:themeColor="text1"/>
        </w:rPr>
        <w:t xml:space="preserve"> investigated,</w:t>
      </w:r>
      <w:r w:rsidR="005A421F" w:rsidRPr="00920529">
        <w:rPr>
          <w:color w:val="000000" w:themeColor="text1"/>
        </w:rPr>
        <w:t xml:space="preserve"> and their target sites is illustrated in Figure </w:t>
      </w:r>
      <w:r w:rsidR="00611DF8" w:rsidRPr="00920529">
        <w:rPr>
          <w:color w:val="000000" w:themeColor="text1"/>
        </w:rPr>
        <w:t>2</w:t>
      </w:r>
      <w:r w:rsidR="005A421F" w:rsidRPr="00920529">
        <w:rPr>
          <w:color w:val="000000" w:themeColor="text1"/>
        </w:rPr>
        <w:t xml:space="preserve">. </w:t>
      </w:r>
      <w:r w:rsidR="00EF13BB" w:rsidRPr="00920529">
        <w:rPr>
          <w:color w:val="000000" w:themeColor="text1"/>
        </w:rPr>
        <w:t xml:space="preserve">The frequency of the studies conducted in </w:t>
      </w:r>
      <w:r w:rsidR="001E15AC" w:rsidRPr="00920529">
        <w:rPr>
          <w:color w:val="000000" w:themeColor="text1"/>
        </w:rPr>
        <w:t xml:space="preserve">different </w:t>
      </w:r>
      <w:r w:rsidR="00DE6E6F" w:rsidRPr="00920529">
        <w:rPr>
          <w:color w:val="000000" w:themeColor="text1"/>
        </w:rPr>
        <w:t>temperatures</w:t>
      </w:r>
      <w:r w:rsidR="001E15AC" w:rsidRPr="00920529">
        <w:rPr>
          <w:color w:val="000000" w:themeColor="text1"/>
        </w:rPr>
        <w:t xml:space="preserve"> </w:t>
      </w:r>
      <w:r w:rsidR="00EC221B" w:rsidRPr="00920529">
        <w:rPr>
          <w:color w:val="000000" w:themeColor="text1"/>
        </w:rPr>
        <w:t>were</w:t>
      </w:r>
      <w:r w:rsidR="001E15AC" w:rsidRPr="00920529">
        <w:rPr>
          <w:color w:val="000000" w:themeColor="text1"/>
        </w:rPr>
        <w:t xml:space="preserve"> as follows;</w:t>
      </w:r>
      <w:r w:rsidR="008938B2" w:rsidRPr="00920529">
        <w:rPr>
          <w:color w:val="000000" w:themeColor="text1"/>
        </w:rPr>
        <w:t xml:space="preserve"> </w:t>
      </w:r>
      <w:r w:rsidR="004647CD" w:rsidRPr="00920529">
        <w:rPr>
          <w:color w:val="000000" w:themeColor="text1"/>
        </w:rPr>
        <w:t>20-25</w:t>
      </w:r>
      <w:r w:rsidR="00C10EF2" w:rsidRPr="00920529">
        <w:rPr>
          <w:color w:val="000000" w:themeColor="text1"/>
        </w:rPr>
        <w:t xml:space="preserve"> </w:t>
      </w:r>
      <w:r w:rsidR="00FB3DE1" w:rsidRPr="00920529">
        <w:rPr>
          <w:rFonts w:ascii="Calibri" w:hAnsi="Calibri" w:cs="Calibri"/>
          <w:color w:val="000000" w:themeColor="text1"/>
          <w:shd w:val="clear" w:color="auto" w:fill="FFFFFF"/>
        </w:rPr>
        <w:t>°C</w:t>
      </w:r>
      <w:r w:rsidR="00A142DF" w:rsidRPr="00920529">
        <w:rPr>
          <w:rFonts w:ascii="Calibri" w:hAnsi="Calibri" w:cs="Calibri"/>
          <w:color w:val="000000" w:themeColor="text1"/>
          <w:shd w:val="clear" w:color="auto" w:fill="FFFFFF"/>
        </w:rPr>
        <w:t xml:space="preserve"> (</w:t>
      </w:r>
      <w:r w:rsidR="001E08DA" w:rsidRPr="00920529">
        <w:rPr>
          <w:rFonts w:ascii="Calibri" w:hAnsi="Calibri" w:cs="Calibri"/>
          <w:color w:val="000000" w:themeColor="text1"/>
          <w:shd w:val="clear" w:color="auto" w:fill="FFFFFF"/>
        </w:rPr>
        <w:t>2</w:t>
      </w:r>
      <w:r w:rsidR="00C377BF" w:rsidRPr="00920529">
        <w:rPr>
          <w:rFonts w:ascii="Calibri" w:hAnsi="Calibri" w:cs="Calibri"/>
          <w:color w:val="000000" w:themeColor="text1"/>
          <w:shd w:val="clear" w:color="auto" w:fill="FFFFFF"/>
        </w:rPr>
        <w:t>3</w:t>
      </w:r>
      <w:r w:rsidR="001E08DA" w:rsidRPr="00920529">
        <w:rPr>
          <w:rFonts w:ascii="Calibri" w:hAnsi="Calibri" w:cs="Calibri"/>
          <w:color w:val="000000" w:themeColor="text1"/>
          <w:shd w:val="clear" w:color="auto" w:fill="FFFFFF"/>
        </w:rPr>
        <w:t>.</w:t>
      </w:r>
      <w:r w:rsidR="00ED72A2" w:rsidRPr="00920529">
        <w:rPr>
          <w:rFonts w:ascii="Calibri" w:hAnsi="Calibri" w:cs="Calibri"/>
          <w:color w:val="000000" w:themeColor="text1"/>
          <w:shd w:val="clear" w:color="auto" w:fill="FFFFFF"/>
        </w:rPr>
        <w:t>3</w:t>
      </w:r>
      <w:r w:rsidR="00A142DF" w:rsidRPr="00920529">
        <w:rPr>
          <w:rFonts w:ascii="Calibri" w:hAnsi="Calibri" w:cs="Calibri"/>
          <w:color w:val="000000" w:themeColor="text1"/>
          <w:shd w:val="clear" w:color="auto" w:fill="FFFFFF"/>
        </w:rPr>
        <w:t xml:space="preserve">%), </w:t>
      </w:r>
      <w:r w:rsidR="00A142DF" w:rsidRPr="00920529">
        <w:rPr>
          <w:color w:val="000000" w:themeColor="text1"/>
        </w:rPr>
        <w:t>2</w:t>
      </w:r>
      <w:r w:rsidR="00CF13D5" w:rsidRPr="00920529">
        <w:rPr>
          <w:color w:val="000000" w:themeColor="text1"/>
        </w:rPr>
        <w:t>6</w:t>
      </w:r>
      <w:r w:rsidR="004E2B74" w:rsidRPr="00920529">
        <w:rPr>
          <w:color w:val="000000" w:themeColor="text1"/>
        </w:rPr>
        <w:t>-</w:t>
      </w:r>
      <w:r w:rsidR="00CF13D5" w:rsidRPr="00920529">
        <w:rPr>
          <w:color w:val="000000" w:themeColor="text1"/>
        </w:rPr>
        <w:t>30</w:t>
      </w:r>
      <w:r w:rsidR="00C10EF2" w:rsidRPr="00920529">
        <w:rPr>
          <w:color w:val="000000" w:themeColor="text1"/>
        </w:rPr>
        <w:t xml:space="preserve"> </w:t>
      </w:r>
      <w:r w:rsidR="00A142DF" w:rsidRPr="00920529">
        <w:rPr>
          <w:rFonts w:ascii="Calibri" w:hAnsi="Calibri" w:cs="Calibri"/>
          <w:color w:val="000000" w:themeColor="text1"/>
          <w:shd w:val="clear" w:color="auto" w:fill="FFFFFF"/>
        </w:rPr>
        <w:t>°C (</w:t>
      </w:r>
      <w:r w:rsidR="00A41CBF" w:rsidRPr="00920529">
        <w:rPr>
          <w:rFonts w:ascii="Calibri" w:hAnsi="Calibri" w:cs="Calibri"/>
          <w:color w:val="000000" w:themeColor="text1"/>
          <w:shd w:val="clear" w:color="auto" w:fill="FFFFFF"/>
        </w:rPr>
        <w:t>23.</w:t>
      </w:r>
      <w:r w:rsidR="001F165D" w:rsidRPr="00920529">
        <w:rPr>
          <w:rFonts w:ascii="Calibri" w:hAnsi="Calibri" w:cs="Calibri"/>
          <w:color w:val="000000" w:themeColor="text1"/>
          <w:shd w:val="clear" w:color="auto" w:fill="FFFFFF"/>
        </w:rPr>
        <w:t>3</w:t>
      </w:r>
      <w:r w:rsidR="00A142DF" w:rsidRPr="00920529">
        <w:rPr>
          <w:rFonts w:ascii="Calibri" w:hAnsi="Calibri" w:cs="Calibri"/>
          <w:color w:val="000000" w:themeColor="text1"/>
          <w:shd w:val="clear" w:color="auto" w:fill="FFFFFF"/>
        </w:rPr>
        <w:t>%)</w:t>
      </w:r>
      <w:r w:rsidR="004E2B74" w:rsidRPr="00920529">
        <w:rPr>
          <w:rFonts w:ascii="Calibri" w:hAnsi="Calibri" w:cs="Calibri"/>
          <w:color w:val="000000" w:themeColor="text1"/>
          <w:shd w:val="clear" w:color="auto" w:fill="FFFFFF"/>
        </w:rPr>
        <w:t xml:space="preserve">, </w:t>
      </w:r>
      <w:r w:rsidR="004E2B74" w:rsidRPr="00920529">
        <w:rPr>
          <w:color w:val="000000" w:themeColor="text1"/>
        </w:rPr>
        <w:t>3</w:t>
      </w:r>
      <w:r w:rsidR="00CF13D5" w:rsidRPr="00920529">
        <w:rPr>
          <w:color w:val="000000" w:themeColor="text1"/>
        </w:rPr>
        <w:t>1-35</w:t>
      </w:r>
      <w:r w:rsidR="00C10EF2" w:rsidRPr="00920529">
        <w:rPr>
          <w:color w:val="000000" w:themeColor="text1"/>
        </w:rPr>
        <w:t xml:space="preserve"> </w:t>
      </w:r>
      <w:r w:rsidR="004E2B74" w:rsidRPr="00920529">
        <w:rPr>
          <w:rFonts w:ascii="Calibri" w:hAnsi="Calibri" w:cs="Calibri"/>
          <w:color w:val="000000" w:themeColor="text1"/>
          <w:shd w:val="clear" w:color="auto" w:fill="FFFFFF"/>
        </w:rPr>
        <w:t>°C (</w:t>
      </w:r>
      <w:r w:rsidR="00A41CBF" w:rsidRPr="00920529">
        <w:rPr>
          <w:rFonts w:ascii="Calibri" w:hAnsi="Calibri" w:cs="Calibri"/>
          <w:color w:val="000000" w:themeColor="text1"/>
          <w:shd w:val="clear" w:color="auto" w:fill="FFFFFF"/>
        </w:rPr>
        <w:t>3</w:t>
      </w:r>
      <w:r w:rsidR="001F165D" w:rsidRPr="00920529">
        <w:rPr>
          <w:rFonts w:ascii="Calibri" w:hAnsi="Calibri" w:cs="Calibri"/>
          <w:color w:val="000000" w:themeColor="text1"/>
          <w:shd w:val="clear" w:color="auto" w:fill="FFFFFF"/>
        </w:rPr>
        <w:t>5.0</w:t>
      </w:r>
      <w:r w:rsidR="004E2B74" w:rsidRPr="00920529">
        <w:rPr>
          <w:rFonts w:ascii="Calibri" w:hAnsi="Calibri" w:cs="Calibri"/>
          <w:color w:val="000000" w:themeColor="text1"/>
          <w:shd w:val="clear" w:color="auto" w:fill="FFFFFF"/>
        </w:rPr>
        <w:t>%)</w:t>
      </w:r>
      <w:r w:rsidR="00DE6E6F" w:rsidRPr="00920529">
        <w:rPr>
          <w:rFonts w:ascii="Calibri" w:hAnsi="Calibri" w:cs="Calibri"/>
          <w:color w:val="000000" w:themeColor="text1"/>
          <w:shd w:val="clear" w:color="auto" w:fill="FFFFFF"/>
        </w:rPr>
        <w:t>,</w:t>
      </w:r>
      <w:r w:rsidR="00BE3F5F" w:rsidRPr="00920529">
        <w:rPr>
          <w:rFonts w:cstheme="minorHAnsi"/>
          <w:color w:val="000000" w:themeColor="text1"/>
          <w:shd w:val="clear" w:color="auto" w:fill="FFFFFF"/>
        </w:rPr>
        <w:t xml:space="preserve"> </w:t>
      </w:r>
      <w:r w:rsidR="00BE3F5F" w:rsidRPr="00920529">
        <w:rPr>
          <w:rFonts w:cstheme="minorHAnsi"/>
          <w:color w:val="000000" w:themeColor="text1"/>
        </w:rPr>
        <w:t>≥</w:t>
      </w:r>
      <w:r w:rsidR="007151F4" w:rsidRPr="00920529">
        <w:rPr>
          <w:rFonts w:cstheme="minorHAnsi"/>
          <w:color w:val="000000" w:themeColor="text1"/>
        </w:rPr>
        <w:t>36</w:t>
      </w:r>
      <w:r w:rsidR="00C10EF2" w:rsidRPr="00920529">
        <w:rPr>
          <w:rFonts w:cstheme="minorHAnsi"/>
          <w:color w:val="000000" w:themeColor="text1"/>
        </w:rPr>
        <w:t xml:space="preserve"> </w:t>
      </w:r>
      <w:r w:rsidR="008C2B95" w:rsidRPr="00920529">
        <w:rPr>
          <w:rFonts w:ascii="Calibri" w:hAnsi="Calibri" w:cs="Calibri"/>
          <w:color w:val="000000" w:themeColor="text1"/>
          <w:shd w:val="clear" w:color="auto" w:fill="FFFFFF"/>
        </w:rPr>
        <w:t>°C (</w:t>
      </w:r>
      <w:r w:rsidR="00A41CBF" w:rsidRPr="00920529">
        <w:rPr>
          <w:rFonts w:ascii="Calibri" w:hAnsi="Calibri" w:cs="Calibri"/>
          <w:color w:val="000000" w:themeColor="text1"/>
          <w:shd w:val="clear" w:color="auto" w:fill="FFFFFF"/>
        </w:rPr>
        <w:t>18.</w:t>
      </w:r>
      <w:r w:rsidR="001F165D" w:rsidRPr="00920529">
        <w:rPr>
          <w:rFonts w:ascii="Calibri" w:hAnsi="Calibri" w:cs="Calibri"/>
          <w:color w:val="000000" w:themeColor="text1"/>
          <w:shd w:val="clear" w:color="auto" w:fill="FFFFFF"/>
        </w:rPr>
        <w:t>3</w:t>
      </w:r>
      <w:r w:rsidR="008C2B95" w:rsidRPr="00920529">
        <w:rPr>
          <w:rFonts w:ascii="Calibri" w:hAnsi="Calibri" w:cs="Calibri"/>
          <w:color w:val="000000" w:themeColor="text1"/>
          <w:shd w:val="clear" w:color="auto" w:fill="FFFFFF"/>
        </w:rPr>
        <w:t>%).</w:t>
      </w:r>
    </w:p>
    <w:p w14:paraId="7E2B69FC" w14:textId="77777777" w:rsidR="004E55D8" w:rsidRPr="00920529" w:rsidRDefault="004E55D8" w:rsidP="00024A90">
      <w:pPr>
        <w:spacing w:after="0" w:line="240" w:lineRule="auto"/>
        <w:jc w:val="both"/>
        <w:rPr>
          <w:color w:val="000000" w:themeColor="text1"/>
        </w:rPr>
      </w:pPr>
    </w:p>
    <w:p w14:paraId="6B70F02D" w14:textId="77777777" w:rsidR="004E55D8" w:rsidRPr="00920529" w:rsidRDefault="004E55D8" w:rsidP="004E55D8">
      <w:pPr>
        <w:spacing w:after="0" w:line="240" w:lineRule="auto"/>
        <w:jc w:val="center"/>
        <w:rPr>
          <w:rFonts w:cstheme="minorHAnsi"/>
          <w:color w:val="000000" w:themeColor="text1"/>
        </w:rPr>
      </w:pPr>
      <w:r w:rsidRPr="00920529">
        <w:rPr>
          <w:rFonts w:cstheme="minorHAnsi"/>
          <w:color w:val="000000" w:themeColor="text1"/>
        </w:rPr>
        <w:t>**Insert Figure 1 here**</w:t>
      </w:r>
    </w:p>
    <w:p w14:paraId="6F6EA611" w14:textId="1690BE26" w:rsidR="00914922" w:rsidRPr="00920529" w:rsidRDefault="00914922" w:rsidP="00914922">
      <w:pPr>
        <w:spacing w:after="0" w:line="240" w:lineRule="auto"/>
        <w:jc w:val="center"/>
        <w:rPr>
          <w:rFonts w:cstheme="minorHAnsi"/>
          <w:i/>
          <w:color w:val="000000" w:themeColor="text1"/>
        </w:rPr>
      </w:pPr>
      <w:r w:rsidRPr="00920529">
        <w:rPr>
          <w:rFonts w:cstheme="minorHAnsi"/>
          <w:color w:val="000000" w:themeColor="text1"/>
        </w:rPr>
        <w:t>**Insert Figure 2 here**</w:t>
      </w:r>
    </w:p>
    <w:p w14:paraId="66BAD9DE" w14:textId="77777777" w:rsidR="004E55D8" w:rsidRPr="00920529" w:rsidRDefault="004E55D8" w:rsidP="004E55D8">
      <w:pPr>
        <w:spacing w:after="0" w:line="240" w:lineRule="auto"/>
        <w:jc w:val="center"/>
        <w:rPr>
          <w:rFonts w:cstheme="minorHAnsi"/>
          <w:color w:val="000000" w:themeColor="text1"/>
        </w:rPr>
      </w:pPr>
      <w:r w:rsidRPr="00920529">
        <w:rPr>
          <w:rFonts w:cstheme="minorHAnsi"/>
          <w:color w:val="000000" w:themeColor="text1"/>
        </w:rPr>
        <w:t>**Insert Table 1 here**</w:t>
      </w:r>
    </w:p>
    <w:p w14:paraId="29450CAA" w14:textId="77777777" w:rsidR="004E55D8" w:rsidRPr="00920529" w:rsidRDefault="004E55D8" w:rsidP="004E55D8">
      <w:pPr>
        <w:spacing w:after="0" w:line="240" w:lineRule="auto"/>
        <w:jc w:val="center"/>
        <w:rPr>
          <w:rFonts w:cstheme="minorHAnsi"/>
          <w:i/>
          <w:color w:val="000000" w:themeColor="text1"/>
        </w:rPr>
      </w:pPr>
    </w:p>
    <w:p w14:paraId="5903A8A1" w14:textId="1302BAFE" w:rsidR="004E55D8" w:rsidRPr="00920529" w:rsidRDefault="004E55D8" w:rsidP="004E55D8">
      <w:pPr>
        <w:spacing w:after="0" w:line="240" w:lineRule="auto"/>
        <w:rPr>
          <w:rFonts w:cstheme="minorHAnsi"/>
          <w:iCs/>
          <w:color w:val="000000" w:themeColor="text1"/>
        </w:rPr>
      </w:pPr>
      <w:r w:rsidRPr="00920529">
        <w:rPr>
          <w:rFonts w:cstheme="minorHAnsi"/>
          <w:iCs/>
          <w:color w:val="000000" w:themeColor="text1"/>
        </w:rPr>
        <w:t>3.2 Quality A</w:t>
      </w:r>
      <w:r w:rsidR="00697F4B" w:rsidRPr="00920529">
        <w:rPr>
          <w:rFonts w:cstheme="minorHAnsi"/>
          <w:iCs/>
          <w:color w:val="000000" w:themeColor="text1"/>
        </w:rPr>
        <w:t>ssessment</w:t>
      </w:r>
    </w:p>
    <w:p w14:paraId="77D96E7F" w14:textId="45E5894A" w:rsidR="004E55D8" w:rsidRPr="00920529" w:rsidRDefault="004E55D8" w:rsidP="00024A90">
      <w:pPr>
        <w:spacing w:after="0" w:line="240" w:lineRule="auto"/>
        <w:jc w:val="both"/>
        <w:rPr>
          <w:color w:val="000000" w:themeColor="text1"/>
        </w:rPr>
      </w:pPr>
      <w:r w:rsidRPr="00920529">
        <w:rPr>
          <w:color w:val="000000" w:themeColor="text1"/>
        </w:rPr>
        <w:t xml:space="preserve">A summary of the </w:t>
      </w:r>
      <w:r w:rsidR="00F25472" w:rsidRPr="00920529">
        <w:rPr>
          <w:color w:val="000000" w:themeColor="text1"/>
        </w:rPr>
        <w:t>ROB2</w:t>
      </w:r>
      <w:r w:rsidRPr="00920529">
        <w:rPr>
          <w:color w:val="000000" w:themeColor="text1"/>
        </w:rPr>
        <w:t xml:space="preserve"> results is presented in</w:t>
      </w:r>
      <w:r w:rsidR="00AB6BE5" w:rsidRPr="00920529">
        <w:rPr>
          <w:color w:val="000000" w:themeColor="text1"/>
        </w:rPr>
        <w:t xml:space="preserve"> Figure </w:t>
      </w:r>
      <w:r w:rsidR="00611DF8" w:rsidRPr="00920529">
        <w:rPr>
          <w:color w:val="000000" w:themeColor="text1"/>
        </w:rPr>
        <w:t>3</w:t>
      </w:r>
      <w:r w:rsidR="00AB6BE5" w:rsidRPr="00920529">
        <w:rPr>
          <w:color w:val="000000" w:themeColor="text1"/>
        </w:rPr>
        <w:t xml:space="preserve">, and the </w:t>
      </w:r>
      <w:r w:rsidR="00DE6674" w:rsidRPr="00920529">
        <w:rPr>
          <w:color w:val="000000" w:themeColor="text1"/>
        </w:rPr>
        <w:t>full results are available in</w:t>
      </w:r>
      <w:r w:rsidRPr="00920529">
        <w:rPr>
          <w:color w:val="000000" w:themeColor="text1"/>
        </w:rPr>
        <w:t xml:space="preserve"> </w:t>
      </w:r>
      <w:r w:rsidR="00035BC0" w:rsidRPr="00920529">
        <w:rPr>
          <w:rFonts w:cstheme="minorHAnsi"/>
          <w:color w:val="000000" w:themeColor="text1"/>
        </w:rPr>
        <w:t xml:space="preserve">Supplementary File </w:t>
      </w:r>
      <w:r w:rsidR="006D0701" w:rsidRPr="00920529">
        <w:rPr>
          <w:rFonts w:cstheme="minorHAnsi"/>
          <w:color w:val="000000" w:themeColor="text1"/>
        </w:rPr>
        <w:t>3</w:t>
      </w:r>
      <w:r w:rsidRPr="00920529">
        <w:rPr>
          <w:color w:val="000000" w:themeColor="text1"/>
        </w:rPr>
        <w:t xml:space="preserve">. Overall, </w:t>
      </w:r>
      <w:r w:rsidR="00492B3F" w:rsidRPr="00920529">
        <w:rPr>
          <w:color w:val="000000" w:themeColor="text1"/>
        </w:rPr>
        <w:t>6</w:t>
      </w:r>
      <w:r w:rsidR="00C23776" w:rsidRPr="00920529">
        <w:rPr>
          <w:color w:val="000000" w:themeColor="text1"/>
        </w:rPr>
        <w:t>1</w:t>
      </w:r>
      <w:r w:rsidR="007243F1" w:rsidRPr="00920529">
        <w:rPr>
          <w:color w:val="000000" w:themeColor="text1"/>
        </w:rPr>
        <w:t>/6</w:t>
      </w:r>
      <w:r w:rsidR="00C23776" w:rsidRPr="00920529">
        <w:rPr>
          <w:color w:val="000000" w:themeColor="text1"/>
        </w:rPr>
        <w:t>3</w:t>
      </w:r>
      <w:r w:rsidRPr="00920529">
        <w:rPr>
          <w:color w:val="000000" w:themeColor="text1"/>
        </w:rPr>
        <w:t xml:space="preserve"> studies returned </w:t>
      </w:r>
      <w:r w:rsidR="00492B3F" w:rsidRPr="00920529">
        <w:rPr>
          <w:color w:val="000000" w:themeColor="text1"/>
        </w:rPr>
        <w:t>‘</w:t>
      </w:r>
      <w:r w:rsidRPr="00920529">
        <w:rPr>
          <w:color w:val="000000" w:themeColor="text1"/>
        </w:rPr>
        <w:t>some concerns</w:t>
      </w:r>
      <w:r w:rsidR="00492B3F" w:rsidRPr="00920529">
        <w:rPr>
          <w:color w:val="000000" w:themeColor="text1"/>
        </w:rPr>
        <w:t>’</w:t>
      </w:r>
      <w:r w:rsidR="007243F1" w:rsidRPr="00920529">
        <w:rPr>
          <w:color w:val="000000" w:themeColor="text1"/>
        </w:rPr>
        <w:t xml:space="preserve">, </w:t>
      </w:r>
      <w:r w:rsidR="00834587" w:rsidRPr="00920529">
        <w:rPr>
          <w:color w:val="000000" w:themeColor="text1"/>
        </w:rPr>
        <w:t xml:space="preserve">which was </w:t>
      </w:r>
      <w:r w:rsidR="008226BB" w:rsidRPr="00920529">
        <w:rPr>
          <w:color w:val="000000" w:themeColor="text1"/>
        </w:rPr>
        <w:t>predominantly</w:t>
      </w:r>
      <w:r w:rsidR="00F44BD1" w:rsidRPr="00920529">
        <w:rPr>
          <w:color w:val="000000" w:themeColor="text1"/>
        </w:rPr>
        <w:t xml:space="preserve"> </w:t>
      </w:r>
      <w:r w:rsidR="00614B83" w:rsidRPr="00920529">
        <w:rPr>
          <w:color w:val="000000" w:themeColor="text1"/>
        </w:rPr>
        <w:t>a result of</w:t>
      </w:r>
      <w:r w:rsidR="00145ECB" w:rsidRPr="00920529">
        <w:rPr>
          <w:color w:val="000000" w:themeColor="text1"/>
        </w:rPr>
        <w:t xml:space="preserve"> </w:t>
      </w:r>
      <w:r w:rsidR="00F44BD1" w:rsidRPr="00920529">
        <w:rPr>
          <w:color w:val="000000" w:themeColor="text1"/>
        </w:rPr>
        <w:t xml:space="preserve">none of the studies </w:t>
      </w:r>
      <w:r w:rsidR="00C758E1" w:rsidRPr="00920529">
        <w:rPr>
          <w:color w:val="000000" w:themeColor="text1"/>
        </w:rPr>
        <w:t>pre-</w:t>
      </w:r>
      <w:r w:rsidR="00145ECB" w:rsidRPr="00920529">
        <w:rPr>
          <w:color w:val="000000" w:themeColor="text1"/>
        </w:rPr>
        <w:t>specifying</w:t>
      </w:r>
      <w:r w:rsidR="00C758E1" w:rsidRPr="00920529">
        <w:rPr>
          <w:color w:val="000000" w:themeColor="text1"/>
        </w:rPr>
        <w:t xml:space="preserve"> an analysis plan</w:t>
      </w:r>
      <w:r w:rsidR="008226BB" w:rsidRPr="00920529">
        <w:rPr>
          <w:color w:val="000000" w:themeColor="text1"/>
        </w:rPr>
        <w:t>.</w:t>
      </w:r>
      <w:r w:rsidRPr="00920529">
        <w:rPr>
          <w:color w:val="000000" w:themeColor="text1"/>
        </w:rPr>
        <w:t xml:space="preserve"> </w:t>
      </w:r>
      <w:r w:rsidR="00C874AC" w:rsidRPr="00920529">
        <w:rPr>
          <w:color w:val="000000" w:themeColor="text1"/>
        </w:rPr>
        <w:t xml:space="preserve">The </w:t>
      </w:r>
      <w:r w:rsidR="00D42539" w:rsidRPr="00920529">
        <w:rPr>
          <w:color w:val="000000" w:themeColor="text1"/>
        </w:rPr>
        <w:t>other</w:t>
      </w:r>
      <w:r w:rsidR="008226BB" w:rsidRPr="00920529">
        <w:rPr>
          <w:color w:val="000000" w:themeColor="text1"/>
        </w:rPr>
        <w:t xml:space="preserve"> 2</w:t>
      </w:r>
      <w:r w:rsidR="007243F1" w:rsidRPr="00920529">
        <w:rPr>
          <w:color w:val="000000" w:themeColor="text1"/>
        </w:rPr>
        <w:t>/6</w:t>
      </w:r>
      <w:r w:rsidR="008226BB" w:rsidRPr="00920529">
        <w:rPr>
          <w:color w:val="000000" w:themeColor="text1"/>
        </w:rPr>
        <w:t>2</w:t>
      </w:r>
      <w:r w:rsidRPr="00920529">
        <w:rPr>
          <w:color w:val="000000" w:themeColor="text1"/>
        </w:rPr>
        <w:t xml:space="preserve"> studies returned a </w:t>
      </w:r>
      <w:r w:rsidR="008226BB" w:rsidRPr="00920529">
        <w:rPr>
          <w:color w:val="000000" w:themeColor="text1"/>
        </w:rPr>
        <w:t>‘</w:t>
      </w:r>
      <w:r w:rsidRPr="00920529">
        <w:rPr>
          <w:color w:val="000000" w:themeColor="text1"/>
        </w:rPr>
        <w:t>high</w:t>
      </w:r>
      <w:r w:rsidR="008226BB" w:rsidRPr="00920529">
        <w:rPr>
          <w:color w:val="000000" w:themeColor="text1"/>
        </w:rPr>
        <w:t>’</w:t>
      </w:r>
      <w:r w:rsidRPr="00920529">
        <w:rPr>
          <w:color w:val="000000" w:themeColor="text1"/>
        </w:rPr>
        <w:t xml:space="preserve"> risk of bias</w:t>
      </w:r>
      <w:r w:rsidR="007243F1" w:rsidRPr="00920529">
        <w:rPr>
          <w:color w:val="000000" w:themeColor="text1"/>
        </w:rPr>
        <w:t>,</w:t>
      </w:r>
      <w:r w:rsidR="007B01C7" w:rsidRPr="00920529">
        <w:rPr>
          <w:color w:val="000000" w:themeColor="text1"/>
        </w:rPr>
        <w:t xml:space="preserve"> which was due to either missing outcome data or a </w:t>
      </w:r>
      <w:r w:rsidR="0066247E" w:rsidRPr="00920529">
        <w:rPr>
          <w:color w:val="000000" w:themeColor="text1"/>
        </w:rPr>
        <w:t>deviation</w:t>
      </w:r>
      <w:r w:rsidR="007B01C7" w:rsidRPr="00920529">
        <w:rPr>
          <w:color w:val="000000" w:themeColor="text1"/>
        </w:rPr>
        <w:t xml:space="preserve"> from the intended intervention</w:t>
      </w:r>
      <w:r w:rsidR="007243F1" w:rsidRPr="00920529">
        <w:rPr>
          <w:color w:val="000000" w:themeColor="text1"/>
        </w:rPr>
        <w:t>.</w:t>
      </w:r>
    </w:p>
    <w:p w14:paraId="72C86F25" w14:textId="77777777" w:rsidR="007C0C82" w:rsidRPr="00920529" w:rsidRDefault="007C0C82" w:rsidP="00024A90">
      <w:pPr>
        <w:spacing w:after="0" w:line="240" w:lineRule="auto"/>
        <w:jc w:val="both"/>
        <w:rPr>
          <w:color w:val="000000" w:themeColor="text1"/>
        </w:rPr>
      </w:pPr>
    </w:p>
    <w:p w14:paraId="2562071E" w14:textId="5F0EEA66" w:rsidR="007C0C82" w:rsidRPr="00920529" w:rsidRDefault="007C0C82" w:rsidP="007C0C82">
      <w:pPr>
        <w:spacing w:after="0" w:line="240" w:lineRule="auto"/>
        <w:jc w:val="center"/>
        <w:rPr>
          <w:rFonts w:cstheme="minorHAnsi"/>
          <w:i/>
          <w:color w:val="000000" w:themeColor="text1"/>
        </w:rPr>
      </w:pPr>
      <w:r w:rsidRPr="00920529">
        <w:rPr>
          <w:rFonts w:cstheme="minorHAnsi"/>
          <w:color w:val="000000" w:themeColor="text1"/>
        </w:rPr>
        <w:t xml:space="preserve">**Insert Figure </w:t>
      </w:r>
      <w:r w:rsidR="00914922" w:rsidRPr="00920529">
        <w:rPr>
          <w:rFonts w:cstheme="minorHAnsi"/>
          <w:color w:val="000000" w:themeColor="text1"/>
        </w:rPr>
        <w:t>3</w:t>
      </w:r>
      <w:r w:rsidRPr="00920529">
        <w:rPr>
          <w:rFonts w:cstheme="minorHAnsi"/>
          <w:color w:val="000000" w:themeColor="text1"/>
        </w:rPr>
        <w:t xml:space="preserve"> here**</w:t>
      </w:r>
    </w:p>
    <w:p w14:paraId="78209D0D" w14:textId="77777777" w:rsidR="004E357B" w:rsidRPr="00920529" w:rsidRDefault="004E357B" w:rsidP="00024A90">
      <w:pPr>
        <w:spacing w:after="0" w:line="240" w:lineRule="auto"/>
        <w:jc w:val="both"/>
        <w:rPr>
          <w:color w:val="000000" w:themeColor="text1"/>
        </w:rPr>
      </w:pPr>
    </w:p>
    <w:p w14:paraId="6DC399DD" w14:textId="0403C8AA" w:rsidR="00024A90" w:rsidRPr="00920529" w:rsidRDefault="00572CA9" w:rsidP="0099162E">
      <w:pPr>
        <w:spacing w:after="0" w:line="240" w:lineRule="auto"/>
        <w:rPr>
          <w:color w:val="000000" w:themeColor="text1"/>
        </w:rPr>
      </w:pPr>
      <w:r w:rsidRPr="00920529">
        <w:rPr>
          <w:color w:val="000000" w:themeColor="text1"/>
        </w:rPr>
        <w:t>3.3</w:t>
      </w:r>
      <w:r w:rsidR="005234E5" w:rsidRPr="00920529">
        <w:rPr>
          <w:color w:val="000000" w:themeColor="text1"/>
        </w:rPr>
        <w:t xml:space="preserve"> Meta-analys</w:t>
      </w:r>
      <w:r w:rsidR="00DE2E61" w:rsidRPr="00920529">
        <w:rPr>
          <w:color w:val="000000" w:themeColor="text1"/>
        </w:rPr>
        <w:t>e</w:t>
      </w:r>
      <w:r w:rsidR="005234E5" w:rsidRPr="00920529">
        <w:rPr>
          <w:color w:val="000000" w:themeColor="text1"/>
        </w:rPr>
        <w:t>s</w:t>
      </w:r>
    </w:p>
    <w:p w14:paraId="4431106F" w14:textId="38817709" w:rsidR="00C030C2" w:rsidRPr="00920529" w:rsidRDefault="0088799A" w:rsidP="000C275C">
      <w:pPr>
        <w:spacing w:after="0" w:line="240" w:lineRule="auto"/>
        <w:jc w:val="both"/>
        <w:rPr>
          <w:color w:val="000000" w:themeColor="text1"/>
        </w:rPr>
      </w:pPr>
      <w:r w:rsidRPr="00920529">
        <w:rPr>
          <w:color w:val="000000" w:themeColor="text1"/>
        </w:rPr>
        <w:t>The</w:t>
      </w:r>
      <w:r w:rsidR="00C030C2" w:rsidRPr="00920529">
        <w:rPr>
          <w:color w:val="000000" w:themeColor="text1"/>
        </w:rPr>
        <w:t xml:space="preserve"> </w:t>
      </w:r>
      <w:r w:rsidR="00861EF9" w:rsidRPr="00920529">
        <w:rPr>
          <w:color w:val="000000" w:themeColor="text1"/>
        </w:rPr>
        <w:t xml:space="preserve">meta-analysis results </w:t>
      </w:r>
      <w:r w:rsidRPr="00920529">
        <w:rPr>
          <w:color w:val="000000" w:themeColor="text1"/>
        </w:rPr>
        <w:t>are</w:t>
      </w:r>
      <w:r w:rsidR="00861EF9" w:rsidRPr="00920529">
        <w:rPr>
          <w:color w:val="000000" w:themeColor="text1"/>
        </w:rPr>
        <w:t xml:space="preserve"> </w:t>
      </w:r>
      <w:r w:rsidR="00602D31" w:rsidRPr="00920529">
        <w:rPr>
          <w:color w:val="000000" w:themeColor="text1"/>
        </w:rPr>
        <w:t>summari</w:t>
      </w:r>
      <w:r w:rsidR="00F0348B" w:rsidRPr="00920529">
        <w:rPr>
          <w:color w:val="000000" w:themeColor="text1"/>
        </w:rPr>
        <w:t>z</w:t>
      </w:r>
      <w:r w:rsidR="00602D31" w:rsidRPr="00920529">
        <w:rPr>
          <w:color w:val="000000" w:themeColor="text1"/>
        </w:rPr>
        <w:t>ed</w:t>
      </w:r>
      <w:r w:rsidR="00861EF9" w:rsidRPr="00920529">
        <w:rPr>
          <w:color w:val="000000" w:themeColor="text1"/>
        </w:rPr>
        <w:t xml:space="preserve"> in Table</w:t>
      </w:r>
      <w:r w:rsidRPr="00920529">
        <w:rPr>
          <w:color w:val="000000" w:themeColor="text1"/>
        </w:rPr>
        <w:t xml:space="preserve"> 2</w:t>
      </w:r>
      <w:r w:rsidR="00C72FEB" w:rsidRPr="00920529">
        <w:rPr>
          <w:color w:val="000000" w:themeColor="text1"/>
        </w:rPr>
        <w:t xml:space="preserve"> and </w:t>
      </w:r>
      <w:r w:rsidR="00BF6495" w:rsidRPr="00920529">
        <w:rPr>
          <w:color w:val="000000" w:themeColor="text1"/>
        </w:rPr>
        <w:t xml:space="preserve">funnel plots for the meta-analyses are illustrated in Figure </w:t>
      </w:r>
      <w:r w:rsidR="007120CE" w:rsidRPr="00920529">
        <w:rPr>
          <w:color w:val="000000" w:themeColor="text1"/>
        </w:rPr>
        <w:t>4</w:t>
      </w:r>
      <w:r w:rsidR="00861EF9" w:rsidRPr="00920529">
        <w:rPr>
          <w:color w:val="000000" w:themeColor="text1"/>
        </w:rPr>
        <w:t xml:space="preserve">. </w:t>
      </w:r>
      <w:r w:rsidR="006514D6" w:rsidRPr="00920529">
        <w:rPr>
          <w:color w:val="000000" w:themeColor="text1"/>
        </w:rPr>
        <w:t xml:space="preserve">Forest plots for </w:t>
      </w:r>
      <w:r w:rsidR="00014EAA" w:rsidRPr="00920529">
        <w:rPr>
          <w:color w:val="000000" w:themeColor="text1"/>
        </w:rPr>
        <w:t>self-paced exercise tests</w:t>
      </w:r>
      <w:r w:rsidR="0023744B" w:rsidRPr="00920529">
        <w:rPr>
          <w:color w:val="000000" w:themeColor="text1"/>
        </w:rPr>
        <w:t xml:space="preserve"> </w:t>
      </w:r>
      <w:r w:rsidR="00090F68" w:rsidRPr="00920529">
        <w:rPr>
          <w:color w:val="000000" w:themeColor="text1"/>
        </w:rPr>
        <w:t xml:space="preserve">and </w:t>
      </w:r>
      <w:r w:rsidR="00014EAA" w:rsidRPr="00920529">
        <w:rPr>
          <w:color w:val="000000" w:themeColor="text1"/>
        </w:rPr>
        <w:t>fixed-intensity exercise tests</w:t>
      </w:r>
      <w:r w:rsidR="0056445A" w:rsidRPr="00920529">
        <w:rPr>
          <w:color w:val="000000" w:themeColor="text1"/>
        </w:rPr>
        <w:t xml:space="preserve"> are </w:t>
      </w:r>
      <w:r w:rsidR="000B5CC6" w:rsidRPr="00920529">
        <w:rPr>
          <w:color w:val="000000" w:themeColor="text1"/>
        </w:rPr>
        <w:t xml:space="preserve">presented in Figures </w:t>
      </w:r>
      <w:r w:rsidR="007120CE" w:rsidRPr="00920529">
        <w:rPr>
          <w:color w:val="000000" w:themeColor="text1"/>
        </w:rPr>
        <w:t>5</w:t>
      </w:r>
      <w:r w:rsidR="000B5CC6" w:rsidRPr="00920529">
        <w:rPr>
          <w:color w:val="000000" w:themeColor="text1"/>
        </w:rPr>
        <w:t xml:space="preserve"> and </w:t>
      </w:r>
      <w:r w:rsidR="007120CE" w:rsidRPr="00920529">
        <w:rPr>
          <w:color w:val="000000" w:themeColor="text1"/>
        </w:rPr>
        <w:t>6</w:t>
      </w:r>
      <w:r w:rsidR="000B5CC6" w:rsidRPr="00920529">
        <w:rPr>
          <w:color w:val="000000" w:themeColor="text1"/>
        </w:rPr>
        <w:t>.</w:t>
      </w:r>
      <w:r w:rsidR="0011784B" w:rsidRPr="00920529">
        <w:rPr>
          <w:color w:val="000000" w:themeColor="text1"/>
        </w:rPr>
        <w:t xml:space="preserve"> Forest plots for physiological and perceptual </w:t>
      </w:r>
      <w:r w:rsidR="00A75957" w:rsidRPr="00920529">
        <w:rPr>
          <w:color w:val="000000" w:themeColor="text1"/>
        </w:rPr>
        <w:t xml:space="preserve">responses are presented in Supplementary File </w:t>
      </w:r>
      <w:r w:rsidR="006D0701" w:rsidRPr="00920529">
        <w:rPr>
          <w:color w:val="000000" w:themeColor="text1"/>
        </w:rPr>
        <w:t>4</w:t>
      </w:r>
      <w:r w:rsidR="001A0725" w:rsidRPr="00920529">
        <w:rPr>
          <w:color w:val="000000" w:themeColor="text1"/>
        </w:rPr>
        <w:t xml:space="preserve"> and a sensitivity analysis is presented in Supplementary File 5.</w:t>
      </w:r>
      <w:r w:rsidR="00244355" w:rsidRPr="00920529">
        <w:rPr>
          <w:color w:val="000000" w:themeColor="text1"/>
        </w:rPr>
        <w:t xml:space="preserve"> For cognitive performance outcomes, no meta-analyses could be performed due to limited data, and variability in the tests implemented and data reported.</w:t>
      </w:r>
    </w:p>
    <w:p w14:paraId="30211A98" w14:textId="77777777" w:rsidR="000B5CC6" w:rsidRPr="00920529" w:rsidRDefault="000B5CC6" w:rsidP="000C275C">
      <w:pPr>
        <w:spacing w:after="0" w:line="240" w:lineRule="auto"/>
        <w:jc w:val="both"/>
        <w:rPr>
          <w:color w:val="000000" w:themeColor="text1"/>
        </w:rPr>
      </w:pPr>
    </w:p>
    <w:p w14:paraId="77CBF26F" w14:textId="5AC3C27B" w:rsidR="0088799A" w:rsidRPr="00920529" w:rsidRDefault="0088799A" w:rsidP="0088799A">
      <w:pPr>
        <w:spacing w:after="0" w:line="240" w:lineRule="auto"/>
        <w:jc w:val="center"/>
        <w:rPr>
          <w:rFonts w:cstheme="minorHAnsi"/>
          <w:color w:val="000000" w:themeColor="text1"/>
        </w:rPr>
      </w:pPr>
      <w:r w:rsidRPr="00920529">
        <w:rPr>
          <w:rFonts w:cstheme="minorHAnsi"/>
          <w:color w:val="000000" w:themeColor="text1"/>
        </w:rPr>
        <w:t>**Insert Table 2 here**</w:t>
      </w:r>
    </w:p>
    <w:p w14:paraId="2100CB89" w14:textId="648689EF" w:rsidR="0088799A" w:rsidRPr="00920529" w:rsidRDefault="0088799A" w:rsidP="0088799A">
      <w:pPr>
        <w:spacing w:after="0" w:line="240" w:lineRule="auto"/>
        <w:jc w:val="center"/>
        <w:rPr>
          <w:rFonts w:cstheme="minorHAnsi"/>
          <w:color w:val="000000" w:themeColor="text1"/>
        </w:rPr>
      </w:pPr>
      <w:r w:rsidRPr="00920529">
        <w:rPr>
          <w:rFonts w:cstheme="minorHAnsi"/>
          <w:color w:val="000000" w:themeColor="text1"/>
        </w:rPr>
        <w:t xml:space="preserve">**Insert Figure </w:t>
      </w:r>
      <w:r w:rsidR="00914922" w:rsidRPr="00920529">
        <w:rPr>
          <w:rFonts w:cstheme="minorHAnsi"/>
          <w:color w:val="000000" w:themeColor="text1"/>
        </w:rPr>
        <w:t>4</w:t>
      </w:r>
      <w:r w:rsidRPr="00920529">
        <w:rPr>
          <w:rFonts w:cstheme="minorHAnsi"/>
          <w:color w:val="000000" w:themeColor="text1"/>
        </w:rPr>
        <w:t xml:space="preserve"> here**</w:t>
      </w:r>
    </w:p>
    <w:p w14:paraId="28A5709F" w14:textId="14C7B45B" w:rsidR="000B5CC6" w:rsidRPr="00920529" w:rsidRDefault="000B5CC6" w:rsidP="000B5CC6">
      <w:pPr>
        <w:spacing w:after="0" w:line="240" w:lineRule="auto"/>
        <w:jc w:val="center"/>
        <w:rPr>
          <w:rFonts w:cstheme="minorHAnsi"/>
          <w:color w:val="000000" w:themeColor="text1"/>
        </w:rPr>
      </w:pPr>
      <w:r w:rsidRPr="00920529">
        <w:rPr>
          <w:rFonts w:cstheme="minorHAnsi"/>
          <w:color w:val="000000" w:themeColor="text1"/>
        </w:rPr>
        <w:t xml:space="preserve">**Insert Figure </w:t>
      </w:r>
      <w:r w:rsidR="00914922" w:rsidRPr="00920529">
        <w:rPr>
          <w:rFonts w:cstheme="minorHAnsi"/>
          <w:color w:val="000000" w:themeColor="text1"/>
        </w:rPr>
        <w:t>5</w:t>
      </w:r>
      <w:r w:rsidRPr="00920529">
        <w:rPr>
          <w:rFonts w:cstheme="minorHAnsi"/>
          <w:color w:val="000000" w:themeColor="text1"/>
        </w:rPr>
        <w:t xml:space="preserve"> here**</w:t>
      </w:r>
    </w:p>
    <w:p w14:paraId="52494DDC" w14:textId="29609863" w:rsidR="008A5E0E" w:rsidRPr="00920529" w:rsidRDefault="008A5E0E" w:rsidP="008A5E0E">
      <w:pPr>
        <w:spacing w:after="0" w:line="240" w:lineRule="auto"/>
        <w:jc w:val="center"/>
        <w:rPr>
          <w:rFonts w:cstheme="minorHAnsi"/>
          <w:color w:val="000000" w:themeColor="text1"/>
        </w:rPr>
      </w:pPr>
      <w:r w:rsidRPr="00920529">
        <w:rPr>
          <w:rFonts w:cstheme="minorHAnsi"/>
          <w:color w:val="000000" w:themeColor="text1"/>
        </w:rPr>
        <w:t xml:space="preserve">**Insert Figure </w:t>
      </w:r>
      <w:r w:rsidR="00914922" w:rsidRPr="00920529">
        <w:rPr>
          <w:rFonts w:cstheme="minorHAnsi"/>
          <w:color w:val="000000" w:themeColor="text1"/>
        </w:rPr>
        <w:t>6</w:t>
      </w:r>
      <w:r w:rsidRPr="00920529">
        <w:rPr>
          <w:rFonts w:cstheme="minorHAnsi"/>
          <w:color w:val="000000" w:themeColor="text1"/>
        </w:rPr>
        <w:t xml:space="preserve"> here**</w:t>
      </w:r>
    </w:p>
    <w:p w14:paraId="5CB7CA6D" w14:textId="77777777" w:rsidR="000B5CC6" w:rsidRPr="00920529" w:rsidRDefault="000B5CC6" w:rsidP="000C275C">
      <w:pPr>
        <w:spacing w:after="0" w:line="240" w:lineRule="auto"/>
        <w:jc w:val="both"/>
        <w:rPr>
          <w:color w:val="000000" w:themeColor="text1"/>
        </w:rPr>
      </w:pPr>
    </w:p>
    <w:p w14:paraId="1F495B50" w14:textId="71400F6E" w:rsidR="00AA601D" w:rsidRPr="00920529" w:rsidRDefault="00AA601D" w:rsidP="000C275C">
      <w:pPr>
        <w:spacing w:after="0" w:line="240" w:lineRule="auto"/>
        <w:jc w:val="both"/>
        <w:rPr>
          <w:i/>
          <w:iCs/>
          <w:color w:val="000000" w:themeColor="text1"/>
        </w:rPr>
      </w:pPr>
      <w:r w:rsidRPr="00920529">
        <w:rPr>
          <w:i/>
          <w:iCs/>
          <w:color w:val="000000" w:themeColor="text1"/>
        </w:rPr>
        <w:t xml:space="preserve">3.3.1 </w:t>
      </w:r>
      <w:r w:rsidR="00246AC5" w:rsidRPr="00920529">
        <w:rPr>
          <w:i/>
          <w:iCs/>
          <w:color w:val="000000" w:themeColor="text1"/>
        </w:rPr>
        <w:t>Physical Performance</w:t>
      </w:r>
    </w:p>
    <w:p w14:paraId="6F9BC8D6" w14:textId="34FED83F" w:rsidR="008170DE" w:rsidRPr="00920529" w:rsidRDefault="00187C54" w:rsidP="000C275C">
      <w:pPr>
        <w:spacing w:after="0" w:line="240" w:lineRule="auto"/>
        <w:jc w:val="both"/>
        <w:rPr>
          <w:color w:val="000000" w:themeColor="text1"/>
        </w:rPr>
      </w:pPr>
      <w:r w:rsidRPr="00920529">
        <w:rPr>
          <w:color w:val="000000" w:themeColor="text1"/>
        </w:rPr>
        <w:t xml:space="preserve">The effect of cooling on </w:t>
      </w:r>
      <w:r w:rsidR="00BE23CA" w:rsidRPr="00920529">
        <w:rPr>
          <w:color w:val="000000" w:themeColor="text1"/>
        </w:rPr>
        <w:t>self-paced</w:t>
      </w:r>
      <w:r w:rsidR="00E32AFF" w:rsidRPr="00920529">
        <w:rPr>
          <w:color w:val="000000" w:themeColor="text1"/>
        </w:rPr>
        <w:t xml:space="preserve"> </w:t>
      </w:r>
      <w:r w:rsidR="0085685C" w:rsidRPr="00920529">
        <w:rPr>
          <w:color w:val="000000" w:themeColor="text1"/>
        </w:rPr>
        <w:t>exercise tests</w:t>
      </w:r>
      <w:r w:rsidRPr="00920529">
        <w:rPr>
          <w:color w:val="000000" w:themeColor="text1"/>
        </w:rPr>
        <w:t xml:space="preserve"> was </w:t>
      </w:r>
      <w:r w:rsidRPr="00920529">
        <w:rPr>
          <w:i/>
          <w:iCs/>
          <w:color w:val="000000" w:themeColor="text1"/>
        </w:rPr>
        <w:t>inconclusive</w:t>
      </w:r>
      <w:r w:rsidR="002938DE" w:rsidRPr="00920529">
        <w:rPr>
          <w:color w:val="000000" w:themeColor="text1"/>
        </w:rPr>
        <w:t xml:space="preserve"> (Figure </w:t>
      </w:r>
      <w:r w:rsidR="002A4D8C" w:rsidRPr="00920529">
        <w:rPr>
          <w:color w:val="000000" w:themeColor="text1"/>
        </w:rPr>
        <w:t>5</w:t>
      </w:r>
      <w:r w:rsidR="002938DE" w:rsidRPr="00920529">
        <w:rPr>
          <w:color w:val="000000" w:themeColor="text1"/>
        </w:rPr>
        <w:t>)</w:t>
      </w:r>
      <w:r w:rsidRPr="00920529">
        <w:rPr>
          <w:color w:val="000000" w:themeColor="text1"/>
        </w:rPr>
        <w:t>, with the 95%</w:t>
      </w:r>
      <w:r w:rsidR="004A0B37" w:rsidRPr="00920529">
        <w:rPr>
          <w:color w:val="000000" w:themeColor="text1"/>
        </w:rPr>
        <w:t xml:space="preserve"> </w:t>
      </w:r>
      <w:r w:rsidR="0000732D" w:rsidRPr="00920529">
        <w:rPr>
          <w:color w:val="000000" w:themeColor="text1"/>
        </w:rPr>
        <w:t>CI</w:t>
      </w:r>
      <w:r w:rsidRPr="00920529">
        <w:rPr>
          <w:color w:val="000000" w:themeColor="text1"/>
        </w:rPr>
        <w:t xml:space="preserve"> of the pooled effect (SMD</w:t>
      </w:r>
      <w:r w:rsidR="008A54F0" w:rsidRPr="00920529">
        <w:rPr>
          <w:color w:val="000000" w:themeColor="text1"/>
        </w:rPr>
        <w:t>,</w:t>
      </w:r>
      <w:r w:rsidRPr="00920529">
        <w:rPr>
          <w:color w:val="000000" w:themeColor="text1"/>
        </w:rPr>
        <w:t xml:space="preserve"> –0.12 to 0.61</w:t>
      </w:r>
      <w:r w:rsidR="008A54F0" w:rsidRPr="00920529">
        <w:rPr>
          <w:color w:val="000000" w:themeColor="text1"/>
        </w:rPr>
        <w:t>)</w:t>
      </w:r>
      <w:r w:rsidRPr="00920529">
        <w:rPr>
          <w:color w:val="000000" w:themeColor="text1"/>
        </w:rPr>
        <w:t xml:space="preserve"> compatible with both no</w:t>
      </w:r>
      <w:r w:rsidR="00C548E8" w:rsidRPr="00920529">
        <w:rPr>
          <w:color w:val="000000" w:themeColor="text1"/>
        </w:rPr>
        <w:t xml:space="preserve"> effect</w:t>
      </w:r>
      <w:r w:rsidRPr="00920529">
        <w:rPr>
          <w:color w:val="000000" w:themeColor="text1"/>
        </w:rPr>
        <w:t xml:space="preserve"> and positive effects. </w:t>
      </w:r>
      <w:r w:rsidR="0051665D" w:rsidRPr="00920529">
        <w:rPr>
          <w:color w:val="000000" w:themeColor="text1"/>
        </w:rPr>
        <w:t>T</w:t>
      </w:r>
      <w:r w:rsidRPr="00920529">
        <w:rPr>
          <w:color w:val="000000" w:themeColor="text1"/>
        </w:rPr>
        <w:t>he 95%</w:t>
      </w:r>
      <w:r w:rsidR="004A0B37" w:rsidRPr="00920529">
        <w:rPr>
          <w:color w:val="000000" w:themeColor="text1"/>
        </w:rPr>
        <w:t xml:space="preserve"> </w:t>
      </w:r>
      <w:r w:rsidRPr="00920529">
        <w:rPr>
          <w:color w:val="000000" w:themeColor="text1"/>
        </w:rPr>
        <w:t xml:space="preserve">CI was not compatible with harmful effects. There was no evidence of </w:t>
      </w:r>
      <w:r w:rsidR="00234979" w:rsidRPr="00920529">
        <w:rPr>
          <w:color w:val="000000" w:themeColor="text1"/>
        </w:rPr>
        <w:t>within</w:t>
      </w:r>
      <w:r w:rsidRPr="00920529">
        <w:rPr>
          <w:color w:val="000000" w:themeColor="text1"/>
        </w:rPr>
        <w:t>-</w:t>
      </w:r>
      <w:r w:rsidR="00234979" w:rsidRPr="00920529">
        <w:rPr>
          <w:color w:val="000000" w:themeColor="text1"/>
        </w:rPr>
        <w:t xml:space="preserve">study </w:t>
      </w:r>
      <w:r w:rsidRPr="00920529">
        <w:rPr>
          <w:color w:val="000000" w:themeColor="text1"/>
        </w:rPr>
        <w:t>(</w:t>
      </w:r>
      <w:r w:rsidRPr="00920529">
        <w:rPr>
          <w:i/>
          <w:iCs/>
          <w:color w:val="000000" w:themeColor="text1"/>
          <w:lang w:val="en-GB"/>
        </w:rPr>
        <w:t>τ</w:t>
      </w:r>
      <w:r w:rsidRPr="00920529">
        <w:rPr>
          <w:color w:val="000000" w:themeColor="text1"/>
          <w:vertAlign w:val="superscript"/>
          <w:lang w:val="en-GB"/>
        </w:rPr>
        <w:t>2</w:t>
      </w:r>
      <w:r w:rsidRPr="00920529">
        <w:rPr>
          <w:color w:val="000000" w:themeColor="text1"/>
          <w:lang w:val="en-GB"/>
        </w:rPr>
        <w:t xml:space="preserve"> = 0.000; </w:t>
      </w:r>
      <w:r w:rsidRPr="00920529">
        <w:rPr>
          <w:i/>
          <w:iCs/>
          <w:color w:val="000000" w:themeColor="text1"/>
          <w:lang w:val="en-GB"/>
        </w:rPr>
        <w:t>I</w:t>
      </w:r>
      <w:r w:rsidRPr="00920529">
        <w:rPr>
          <w:color w:val="000000" w:themeColor="text1"/>
          <w:vertAlign w:val="superscript"/>
          <w:lang w:val="en-GB"/>
        </w:rPr>
        <w:t>2</w:t>
      </w:r>
      <w:r w:rsidRPr="00920529">
        <w:rPr>
          <w:color w:val="000000" w:themeColor="text1"/>
          <w:lang w:val="en-GB"/>
        </w:rPr>
        <w:t xml:space="preserve"> = 0.00%</w:t>
      </w:r>
      <w:r w:rsidRPr="00920529">
        <w:rPr>
          <w:color w:val="000000" w:themeColor="text1"/>
        </w:rPr>
        <w:t>)</w:t>
      </w:r>
      <w:r w:rsidR="00234979" w:rsidRPr="00920529">
        <w:rPr>
          <w:color w:val="000000" w:themeColor="text1"/>
        </w:rPr>
        <w:t xml:space="preserve"> or between-study (</w:t>
      </w:r>
      <w:r w:rsidR="00234979" w:rsidRPr="00920529">
        <w:rPr>
          <w:i/>
          <w:iCs/>
          <w:color w:val="000000" w:themeColor="text1"/>
          <w:lang w:val="en-GB"/>
        </w:rPr>
        <w:t>τ</w:t>
      </w:r>
      <w:r w:rsidR="00234979" w:rsidRPr="00920529">
        <w:rPr>
          <w:color w:val="000000" w:themeColor="text1"/>
          <w:vertAlign w:val="superscript"/>
          <w:lang w:val="en-GB"/>
        </w:rPr>
        <w:t>2</w:t>
      </w:r>
      <w:r w:rsidR="00234979" w:rsidRPr="00920529">
        <w:rPr>
          <w:color w:val="000000" w:themeColor="text1"/>
          <w:lang w:val="en-GB"/>
        </w:rPr>
        <w:t xml:space="preserve"> = 0.000; </w:t>
      </w:r>
      <w:r w:rsidR="00234979" w:rsidRPr="00920529">
        <w:rPr>
          <w:i/>
          <w:iCs/>
          <w:color w:val="000000" w:themeColor="text1"/>
          <w:lang w:val="en-GB"/>
        </w:rPr>
        <w:t>I</w:t>
      </w:r>
      <w:r w:rsidR="00234979" w:rsidRPr="00920529">
        <w:rPr>
          <w:color w:val="000000" w:themeColor="text1"/>
          <w:vertAlign w:val="superscript"/>
          <w:lang w:val="en-GB"/>
        </w:rPr>
        <w:t>2</w:t>
      </w:r>
      <w:r w:rsidR="00234979" w:rsidRPr="00920529">
        <w:rPr>
          <w:color w:val="000000" w:themeColor="text1"/>
          <w:lang w:val="en-GB"/>
        </w:rPr>
        <w:t xml:space="preserve"> = 0.00%</w:t>
      </w:r>
      <w:r w:rsidR="00234979" w:rsidRPr="00920529">
        <w:rPr>
          <w:color w:val="000000" w:themeColor="text1"/>
        </w:rPr>
        <w:t>) heterogeneity</w:t>
      </w:r>
      <w:r w:rsidRPr="00920529">
        <w:rPr>
          <w:color w:val="000000" w:themeColor="text1"/>
        </w:rPr>
        <w:t xml:space="preserve">. The test of moderators indicated </w:t>
      </w:r>
      <w:r w:rsidR="00817FFB" w:rsidRPr="00920529">
        <w:rPr>
          <w:color w:val="000000" w:themeColor="text1"/>
        </w:rPr>
        <w:t xml:space="preserve">the intervention effect was not </w:t>
      </w:r>
      <w:r w:rsidRPr="00920529">
        <w:rPr>
          <w:color w:val="000000" w:themeColor="text1"/>
        </w:rPr>
        <w:t>statistical</w:t>
      </w:r>
      <w:r w:rsidR="00817FFB" w:rsidRPr="00920529">
        <w:rPr>
          <w:color w:val="000000" w:themeColor="text1"/>
        </w:rPr>
        <w:t>ly different</w:t>
      </w:r>
      <w:r w:rsidRPr="00920529">
        <w:rPr>
          <w:color w:val="000000" w:themeColor="text1"/>
        </w:rPr>
        <w:t xml:space="preserve"> between </w:t>
      </w:r>
      <w:r w:rsidR="00F10096" w:rsidRPr="00920529">
        <w:rPr>
          <w:color w:val="000000" w:themeColor="text1"/>
        </w:rPr>
        <w:t xml:space="preserve">cooling modalities </w:t>
      </w:r>
      <w:r w:rsidRPr="00920529">
        <w:rPr>
          <w:color w:val="000000" w:themeColor="text1"/>
        </w:rPr>
        <w:t>(</w:t>
      </w:r>
      <w:r w:rsidRPr="00920529">
        <w:rPr>
          <w:i/>
          <w:iCs/>
          <w:color w:val="000000" w:themeColor="text1"/>
        </w:rPr>
        <w:t>F</w:t>
      </w:r>
      <w:r w:rsidRPr="00920529">
        <w:rPr>
          <w:color w:val="000000" w:themeColor="text1"/>
          <w:vertAlign w:val="subscript"/>
        </w:rPr>
        <w:t>3,4</w:t>
      </w:r>
      <w:r w:rsidRPr="00920529">
        <w:rPr>
          <w:color w:val="000000" w:themeColor="text1"/>
        </w:rPr>
        <w:t xml:space="preserve"> = 0.17, </w:t>
      </w:r>
      <w:r w:rsidRPr="00920529">
        <w:rPr>
          <w:i/>
          <w:iCs/>
          <w:color w:val="000000" w:themeColor="text1"/>
        </w:rPr>
        <w:t>p</w:t>
      </w:r>
      <w:r w:rsidRPr="00920529">
        <w:rPr>
          <w:color w:val="000000" w:themeColor="text1"/>
        </w:rPr>
        <w:t xml:space="preserve"> = .91).</w:t>
      </w:r>
      <w:r w:rsidR="00557440" w:rsidRPr="00920529">
        <w:rPr>
          <w:color w:val="000000" w:themeColor="text1"/>
        </w:rPr>
        <w:t xml:space="preserve"> </w:t>
      </w:r>
      <w:r w:rsidR="00580412" w:rsidRPr="00920529">
        <w:rPr>
          <w:color w:val="000000" w:themeColor="text1"/>
        </w:rPr>
        <w:t xml:space="preserve">There was no evidence of small-study bias </w:t>
      </w:r>
      <w:r w:rsidR="00F751CB" w:rsidRPr="00920529">
        <w:rPr>
          <w:color w:val="000000" w:themeColor="text1"/>
        </w:rPr>
        <w:t xml:space="preserve">based on </w:t>
      </w:r>
      <w:r w:rsidR="00EF2FB7" w:rsidRPr="00920529">
        <w:rPr>
          <w:color w:val="000000" w:themeColor="text1"/>
        </w:rPr>
        <w:t xml:space="preserve">the </w:t>
      </w:r>
      <w:r w:rsidR="00580412" w:rsidRPr="00920529">
        <w:rPr>
          <w:color w:val="000000" w:themeColor="text1"/>
        </w:rPr>
        <w:t xml:space="preserve">funnel plot (Figure </w:t>
      </w:r>
      <w:r w:rsidR="002F6A89" w:rsidRPr="00920529">
        <w:rPr>
          <w:color w:val="000000" w:themeColor="text1"/>
        </w:rPr>
        <w:t>4</w:t>
      </w:r>
      <w:r w:rsidR="00580412" w:rsidRPr="00920529">
        <w:rPr>
          <w:color w:val="000000" w:themeColor="text1"/>
        </w:rPr>
        <w:t xml:space="preserve">a) and Egger’s regression test </w:t>
      </w:r>
      <w:r w:rsidR="00EF2FB7" w:rsidRPr="00920529">
        <w:rPr>
          <w:color w:val="000000" w:themeColor="text1"/>
        </w:rPr>
        <w:t xml:space="preserve">(Table </w:t>
      </w:r>
      <w:r w:rsidR="00A05F85" w:rsidRPr="00920529">
        <w:rPr>
          <w:color w:val="000000" w:themeColor="text1"/>
        </w:rPr>
        <w:t>2</w:t>
      </w:r>
      <w:r w:rsidR="008170DE" w:rsidRPr="00920529">
        <w:rPr>
          <w:color w:val="000000" w:themeColor="text1"/>
        </w:rPr>
        <w:t>)</w:t>
      </w:r>
      <w:r w:rsidR="00580412" w:rsidRPr="00920529">
        <w:rPr>
          <w:color w:val="000000" w:themeColor="text1"/>
        </w:rPr>
        <w:t>.</w:t>
      </w:r>
      <w:r w:rsidR="00577BB5" w:rsidRPr="00920529">
        <w:rPr>
          <w:color w:val="000000" w:themeColor="text1"/>
        </w:rPr>
        <w:t xml:space="preserve"> No single study had a </w:t>
      </w:r>
      <w:r w:rsidR="009F348A" w:rsidRPr="00920529">
        <w:rPr>
          <w:color w:val="000000" w:themeColor="text1"/>
        </w:rPr>
        <w:t xml:space="preserve">large influence on the pooled effect or heterogeneity </w:t>
      </w:r>
      <w:r w:rsidR="001923D2" w:rsidRPr="00920529">
        <w:rPr>
          <w:color w:val="000000" w:themeColor="text1"/>
        </w:rPr>
        <w:t xml:space="preserve">(Supplementary File </w:t>
      </w:r>
      <w:r w:rsidR="009569EE" w:rsidRPr="00920529">
        <w:rPr>
          <w:color w:val="000000" w:themeColor="text1"/>
        </w:rPr>
        <w:t>5</w:t>
      </w:r>
      <w:r w:rsidR="001923D2" w:rsidRPr="00920529">
        <w:rPr>
          <w:color w:val="000000" w:themeColor="text1"/>
        </w:rPr>
        <w:t>).</w:t>
      </w:r>
    </w:p>
    <w:p w14:paraId="2D578876" w14:textId="77777777" w:rsidR="00557440" w:rsidRPr="00920529" w:rsidRDefault="00557440" w:rsidP="000C275C">
      <w:pPr>
        <w:spacing w:after="0" w:line="240" w:lineRule="auto"/>
        <w:jc w:val="both"/>
        <w:rPr>
          <w:color w:val="000000" w:themeColor="text1"/>
        </w:rPr>
      </w:pPr>
    </w:p>
    <w:p w14:paraId="2D0210AE" w14:textId="0464DA6F" w:rsidR="00F33D2B" w:rsidRPr="00920529" w:rsidRDefault="00557440" w:rsidP="000C275C">
      <w:pPr>
        <w:spacing w:after="0" w:line="240" w:lineRule="auto"/>
        <w:jc w:val="both"/>
        <w:rPr>
          <w:color w:val="000000" w:themeColor="text1"/>
        </w:rPr>
      </w:pPr>
      <w:r w:rsidRPr="00920529">
        <w:rPr>
          <w:color w:val="000000" w:themeColor="text1"/>
        </w:rPr>
        <w:lastRenderedPageBreak/>
        <w:t xml:space="preserve">The effect of cooling on </w:t>
      </w:r>
      <w:r w:rsidR="00597DF4" w:rsidRPr="00920529">
        <w:rPr>
          <w:color w:val="000000" w:themeColor="text1"/>
        </w:rPr>
        <w:t>fixed-intensity exercise tests</w:t>
      </w:r>
      <w:r w:rsidRPr="00920529">
        <w:rPr>
          <w:color w:val="000000" w:themeColor="text1"/>
        </w:rPr>
        <w:t xml:space="preserve"> was </w:t>
      </w:r>
      <w:r w:rsidRPr="00920529">
        <w:rPr>
          <w:i/>
          <w:iCs/>
          <w:color w:val="000000" w:themeColor="text1"/>
        </w:rPr>
        <w:t>inconclusive</w:t>
      </w:r>
      <w:r w:rsidR="002938DE" w:rsidRPr="00920529">
        <w:rPr>
          <w:color w:val="000000" w:themeColor="text1"/>
        </w:rPr>
        <w:t xml:space="preserve"> (Figure </w:t>
      </w:r>
      <w:r w:rsidR="00D46A24" w:rsidRPr="00920529">
        <w:rPr>
          <w:color w:val="000000" w:themeColor="text1"/>
        </w:rPr>
        <w:t>6</w:t>
      </w:r>
      <w:r w:rsidR="002938DE" w:rsidRPr="00920529">
        <w:rPr>
          <w:color w:val="000000" w:themeColor="text1"/>
        </w:rPr>
        <w:t>)</w:t>
      </w:r>
      <w:r w:rsidR="00CC6B17" w:rsidRPr="00920529">
        <w:rPr>
          <w:color w:val="000000" w:themeColor="text1"/>
        </w:rPr>
        <w:t>, with the</w:t>
      </w:r>
      <w:r w:rsidRPr="00920529">
        <w:rPr>
          <w:color w:val="000000" w:themeColor="text1"/>
        </w:rPr>
        <w:t xml:space="preserve"> 95%</w:t>
      </w:r>
      <w:r w:rsidR="004A0B37" w:rsidRPr="00920529">
        <w:rPr>
          <w:color w:val="000000" w:themeColor="text1"/>
        </w:rPr>
        <w:t xml:space="preserve"> </w:t>
      </w:r>
      <w:r w:rsidRPr="00920529">
        <w:rPr>
          <w:color w:val="000000" w:themeColor="text1"/>
        </w:rPr>
        <w:t xml:space="preserve">CI </w:t>
      </w:r>
      <w:r w:rsidR="008A54F0" w:rsidRPr="00920529">
        <w:rPr>
          <w:color w:val="000000" w:themeColor="text1"/>
        </w:rPr>
        <w:t xml:space="preserve">of the pooled effect (SMD, 0.09 to 0.61) </w:t>
      </w:r>
      <w:r w:rsidRPr="00920529">
        <w:rPr>
          <w:color w:val="000000" w:themeColor="text1"/>
        </w:rPr>
        <w:t>compatible with both no</w:t>
      </w:r>
      <w:r w:rsidR="00C23CA1" w:rsidRPr="00920529">
        <w:rPr>
          <w:color w:val="000000" w:themeColor="text1"/>
        </w:rPr>
        <w:t xml:space="preserve"> effect</w:t>
      </w:r>
      <w:r w:rsidRPr="00920529">
        <w:rPr>
          <w:color w:val="000000" w:themeColor="text1"/>
        </w:rPr>
        <w:t xml:space="preserve"> and positive effects.</w:t>
      </w:r>
      <w:r w:rsidR="00E92543" w:rsidRPr="00920529">
        <w:rPr>
          <w:color w:val="000000" w:themeColor="text1"/>
        </w:rPr>
        <w:t xml:space="preserve"> </w:t>
      </w:r>
      <w:r w:rsidR="007A29FD" w:rsidRPr="00920529">
        <w:rPr>
          <w:color w:val="000000" w:themeColor="text1"/>
        </w:rPr>
        <w:t>T</w:t>
      </w:r>
      <w:r w:rsidR="00E92543" w:rsidRPr="00920529">
        <w:rPr>
          <w:color w:val="000000" w:themeColor="text1"/>
        </w:rPr>
        <w:t>he 95%</w:t>
      </w:r>
      <w:r w:rsidR="004A0B37" w:rsidRPr="00920529">
        <w:rPr>
          <w:color w:val="000000" w:themeColor="text1"/>
        </w:rPr>
        <w:t xml:space="preserve"> </w:t>
      </w:r>
      <w:r w:rsidR="00E92543" w:rsidRPr="00920529">
        <w:rPr>
          <w:color w:val="000000" w:themeColor="text1"/>
        </w:rPr>
        <w:t>CI was not compatible with harmful effects.</w:t>
      </w:r>
      <w:r w:rsidRPr="00920529">
        <w:rPr>
          <w:color w:val="000000" w:themeColor="text1"/>
        </w:rPr>
        <w:t xml:space="preserve"> There was no evidence of within-study (</w:t>
      </w:r>
      <w:r w:rsidRPr="00920529">
        <w:rPr>
          <w:i/>
          <w:iCs/>
          <w:color w:val="000000" w:themeColor="text1"/>
          <w:lang w:val="en-GB"/>
        </w:rPr>
        <w:t>τ</w:t>
      </w:r>
      <w:r w:rsidRPr="00920529">
        <w:rPr>
          <w:color w:val="000000" w:themeColor="text1"/>
          <w:vertAlign w:val="superscript"/>
          <w:lang w:val="en-GB"/>
        </w:rPr>
        <w:t>2</w:t>
      </w:r>
      <w:r w:rsidRPr="00920529">
        <w:rPr>
          <w:color w:val="000000" w:themeColor="text1"/>
          <w:lang w:val="en-GB"/>
        </w:rPr>
        <w:t xml:space="preserve"> = 0.000; </w:t>
      </w:r>
      <w:r w:rsidRPr="00920529">
        <w:rPr>
          <w:i/>
          <w:iCs/>
          <w:color w:val="000000" w:themeColor="text1"/>
          <w:lang w:val="en-GB"/>
        </w:rPr>
        <w:t>I</w:t>
      </w:r>
      <w:r w:rsidRPr="00920529">
        <w:rPr>
          <w:color w:val="000000" w:themeColor="text1"/>
          <w:vertAlign w:val="superscript"/>
          <w:lang w:val="en-GB"/>
        </w:rPr>
        <w:t>2</w:t>
      </w:r>
      <w:r w:rsidRPr="00920529">
        <w:rPr>
          <w:color w:val="000000" w:themeColor="text1"/>
          <w:lang w:val="en-GB"/>
        </w:rPr>
        <w:t xml:space="preserve"> = 0.00%</w:t>
      </w:r>
      <w:r w:rsidRPr="00920529">
        <w:rPr>
          <w:color w:val="000000" w:themeColor="text1"/>
        </w:rPr>
        <w:t>) or between-study (</w:t>
      </w:r>
      <w:r w:rsidRPr="00920529">
        <w:rPr>
          <w:i/>
          <w:iCs/>
          <w:color w:val="000000" w:themeColor="text1"/>
          <w:lang w:val="en-GB"/>
        </w:rPr>
        <w:t>τ</w:t>
      </w:r>
      <w:r w:rsidRPr="00920529">
        <w:rPr>
          <w:color w:val="000000" w:themeColor="text1"/>
          <w:vertAlign w:val="superscript"/>
          <w:lang w:val="en-GB"/>
        </w:rPr>
        <w:t>2</w:t>
      </w:r>
      <w:r w:rsidRPr="00920529">
        <w:rPr>
          <w:color w:val="000000" w:themeColor="text1"/>
          <w:lang w:val="en-GB"/>
        </w:rPr>
        <w:t xml:space="preserve"> = 0.000; </w:t>
      </w:r>
      <w:r w:rsidRPr="00920529">
        <w:rPr>
          <w:i/>
          <w:iCs/>
          <w:color w:val="000000" w:themeColor="text1"/>
          <w:lang w:val="en-GB"/>
        </w:rPr>
        <w:t>I</w:t>
      </w:r>
      <w:r w:rsidRPr="00920529">
        <w:rPr>
          <w:color w:val="000000" w:themeColor="text1"/>
          <w:vertAlign w:val="superscript"/>
          <w:lang w:val="en-GB"/>
        </w:rPr>
        <w:t>2</w:t>
      </w:r>
      <w:r w:rsidRPr="00920529">
        <w:rPr>
          <w:color w:val="000000" w:themeColor="text1"/>
          <w:lang w:val="en-GB"/>
        </w:rPr>
        <w:t xml:space="preserve"> = 0.00%</w:t>
      </w:r>
      <w:r w:rsidRPr="00920529">
        <w:rPr>
          <w:color w:val="000000" w:themeColor="text1"/>
        </w:rPr>
        <w:t xml:space="preserve">) heterogeneity. The </w:t>
      </w:r>
      <w:r w:rsidR="00817FFB" w:rsidRPr="00920529">
        <w:rPr>
          <w:color w:val="000000" w:themeColor="text1"/>
        </w:rPr>
        <w:t xml:space="preserve">intervention effect was not statistically different between </w:t>
      </w:r>
      <w:r w:rsidR="00F10096" w:rsidRPr="00920529">
        <w:rPr>
          <w:color w:val="000000" w:themeColor="text1"/>
        </w:rPr>
        <w:t xml:space="preserve">cooling modalities </w:t>
      </w:r>
      <w:r w:rsidRPr="00920529">
        <w:rPr>
          <w:color w:val="000000" w:themeColor="text1"/>
        </w:rPr>
        <w:t>(</w:t>
      </w:r>
      <w:r w:rsidRPr="00920529">
        <w:rPr>
          <w:i/>
          <w:iCs/>
          <w:color w:val="000000" w:themeColor="text1"/>
        </w:rPr>
        <w:t>F</w:t>
      </w:r>
      <w:r w:rsidRPr="00920529">
        <w:rPr>
          <w:color w:val="000000" w:themeColor="text1"/>
          <w:vertAlign w:val="subscript"/>
        </w:rPr>
        <w:t>6,4</w:t>
      </w:r>
      <w:r w:rsidRPr="00920529">
        <w:rPr>
          <w:color w:val="000000" w:themeColor="text1"/>
        </w:rPr>
        <w:t xml:space="preserve"> = 0.25, </w:t>
      </w:r>
      <w:r w:rsidRPr="00920529">
        <w:rPr>
          <w:i/>
          <w:iCs/>
          <w:color w:val="000000" w:themeColor="text1"/>
        </w:rPr>
        <w:t>p</w:t>
      </w:r>
      <w:r w:rsidRPr="00920529">
        <w:rPr>
          <w:color w:val="000000" w:themeColor="text1"/>
        </w:rPr>
        <w:t xml:space="preserve"> = .94).</w:t>
      </w:r>
      <w:r w:rsidR="00F33D2B" w:rsidRPr="00920529">
        <w:rPr>
          <w:color w:val="000000" w:themeColor="text1"/>
        </w:rPr>
        <w:t xml:space="preserve"> There was no evidence of small-study bias</w:t>
      </w:r>
      <w:r w:rsidR="00F751CB" w:rsidRPr="00920529">
        <w:rPr>
          <w:color w:val="000000" w:themeColor="text1"/>
        </w:rPr>
        <w:t xml:space="preserve"> based on </w:t>
      </w:r>
      <w:r w:rsidR="00EF2FB7" w:rsidRPr="00920529">
        <w:rPr>
          <w:color w:val="000000" w:themeColor="text1"/>
        </w:rPr>
        <w:t>the</w:t>
      </w:r>
      <w:r w:rsidR="00F751CB" w:rsidRPr="00920529">
        <w:rPr>
          <w:color w:val="000000" w:themeColor="text1"/>
        </w:rPr>
        <w:t xml:space="preserve"> funnel plot (</w:t>
      </w:r>
      <w:r w:rsidR="00F33D2B" w:rsidRPr="00920529">
        <w:rPr>
          <w:color w:val="000000" w:themeColor="text1"/>
        </w:rPr>
        <w:t xml:space="preserve">Figure </w:t>
      </w:r>
      <w:r w:rsidR="009D4050" w:rsidRPr="00920529">
        <w:rPr>
          <w:color w:val="000000" w:themeColor="text1"/>
        </w:rPr>
        <w:t>4</w:t>
      </w:r>
      <w:r w:rsidR="00B849CB" w:rsidRPr="00920529">
        <w:rPr>
          <w:color w:val="000000" w:themeColor="text1"/>
        </w:rPr>
        <w:t>b</w:t>
      </w:r>
      <w:r w:rsidR="00F33D2B" w:rsidRPr="00920529">
        <w:rPr>
          <w:color w:val="000000" w:themeColor="text1"/>
        </w:rPr>
        <w:t>) and Egger’s regression test</w:t>
      </w:r>
      <w:r w:rsidR="00EF2FB7" w:rsidRPr="00920529">
        <w:rPr>
          <w:color w:val="000000" w:themeColor="text1"/>
        </w:rPr>
        <w:t xml:space="preserve"> (Table </w:t>
      </w:r>
      <w:r w:rsidR="008A7EFE" w:rsidRPr="00920529">
        <w:rPr>
          <w:color w:val="000000" w:themeColor="text1"/>
        </w:rPr>
        <w:t>2</w:t>
      </w:r>
      <w:r w:rsidR="00F33D2B" w:rsidRPr="00920529">
        <w:rPr>
          <w:color w:val="000000" w:themeColor="text1"/>
        </w:rPr>
        <w:t>).</w:t>
      </w:r>
      <w:r w:rsidR="001923D2" w:rsidRPr="00920529">
        <w:rPr>
          <w:color w:val="000000" w:themeColor="text1"/>
        </w:rPr>
        <w:t xml:space="preserve"> No single study had a large influence on the pooled effect or heterogeneity (Supplementary File </w:t>
      </w:r>
      <w:r w:rsidR="009569EE" w:rsidRPr="00920529">
        <w:rPr>
          <w:color w:val="000000" w:themeColor="text1"/>
        </w:rPr>
        <w:t>5</w:t>
      </w:r>
      <w:r w:rsidR="001923D2" w:rsidRPr="00920529">
        <w:rPr>
          <w:color w:val="000000" w:themeColor="text1"/>
        </w:rPr>
        <w:t>).</w:t>
      </w:r>
    </w:p>
    <w:p w14:paraId="231BFC41" w14:textId="77777777" w:rsidR="008B0738" w:rsidRPr="00920529" w:rsidRDefault="008B0738" w:rsidP="000C275C">
      <w:pPr>
        <w:spacing w:after="0" w:line="240" w:lineRule="auto"/>
        <w:jc w:val="both"/>
        <w:rPr>
          <w:color w:val="000000" w:themeColor="text1"/>
        </w:rPr>
      </w:pPr>
    </w:p>
    <w:p w14:paraId="46111395" w14:textId="338249B3" w:rsidR="008A54F0" w:rsidRPr="00920529" w:rsidRDefault="008B0738" w:rsidP="000C275C">
      <w:pPr>
        <w:spacing w:after="0" w:line="240" w:lineRule="auto"/>
        <w:jc w:val="both"/>
        <w:rPr>
          <w:color w:val="000000" w:themeColor="text1"/>
        </w:rPr>
      </w:pPr>
      <w:r w:rsidRPr="00920529">
        <w:rPr>
          <w:i/>
          <w:iCs/>
          <w:color w:val="000000" w:themeColor="text1"/>
        </w:rPr>
        <w:t>3.3.2 Physiological Responses</w:t>
      </w:r>
    </w:p>
    <w:p w14:paraId="4B61A69F" w14:textId="35D021E3" w:rsidR="00210968" w:rsidRPr="00920529" w:rsidRDefault="00210968" w:rsidP="000C275C">
      <w:pPr>
        <w:spacing w:after="0" w:line="240" w:lineRule="auto"/>
        <w:jc w:val="both"/>
        <w:rPr>
          <w:color w:val="000000" w:themeColor="text1"/>
        </w:rPr>
      </w:pPr>
      <w:r w:rsidRPr="00920529">
        <w:rPr>
          <w:color w:val="000000" w:themeColor="text1"/>
        </w:rPr>
        <w:t>The</w:t>
      </w:r>
      <w:r w:rsidR="006D526C" w:rsidRPr="00920529">
        <w:rPr>
          <w:color w:val="000000" w:themeColor="text1"/>
        </w:rPr>
        <w:t>re was no</w:t>
      </w:r>
      <w:r w:rsidRPr="00920529">
        <w:rPr>
          <w:color w:val="000000" w:themeColor="text1"/>
        </w:rPr>
        <w:t xml:space="preserve"> effect of cooling on heart rate, </w:t>
      </w:r>
      <w:r w:rsidR="00045BD4" w:rsidRPr="00920529">
        <w:rPr>
          <w:color w:val="000000" w:themeColor="text1"/>
        </w:rPr>
        <w:t xml:space="preserve">and effects on </w:t>
      </w:r>
      <w:r w:rsidRPr="00920529">
        <w:rPr>
          <w:color w:val="000000" w:themeColor="text1"/>
        </w:rPr>
        <w:t xml:space="preserve">core temperature </w:t>
      </w:r>
      <w:r w:rsidR="00045BD4" w:rsidRPr="00920529">
        <w:rPr>
          <w:color w:val="000000" w:themeColor="text1"/>
        </w:rPr>
        <w:t>and</w:t>
      </w:r>
      <w:r w:rsidRPr="00920529">
        <w:rPr>
          <w:color w:val="000000" w:themeColor="text1"/>
        </w:rPr>
        <w:t xml:space="preserve"> mean skin temperature</w:t>
      </w:r>
      <w:r w:rsidR="00066E59" w:rsidRPr="00920529">
        <w:rPr>
          <w:color w:val="000000" w:themeColor="text1"/>
        </w:rPr>
        <w:t xml:space="preserve"> were </w:t>
      </w:r>
      <w:r w:rsidR="00066E59" w:rsidRPr="00920529">
        <w:rPr>
          <w:i/>
          <w:iCs/>
          <w:color w:val="000000" w:themeColor="text1"/>
        </w:rPr>
        <w:t>inconclusive</w:t>
      </w:r>
      <w:r w:rsidR="004B5DC6" w:rsidRPr="00920529">
        <w:rPr>
          <w:i/>
          <w:iCs/>
          <w:color w:val="000000" w:themeColor="text1"/>
        </w:rPr>
        <w:t xml:space="preserve"> </w:t>
      </w:r>
      <w:r w:rsidR="004B5DC6" w:rsidRPr="00920529">
        <w:rPr>
          <w:color w:val="000000" w:themeColor="text1"/>
        </w:rPr>
        <w:t>(</w:t>
      </w:r>
      <w:r w:rsidR="00C532BF" w:rsidRPr="00920529">
        <w:rPr>
          <w:color w:val="000000" w:themeColor="text1"/>
        </w:rPr>
        <w:t xml:space="preserve">Table 2, </w:t>
      </w:r>
      <w:r w:rsidR="004B5DC6" w:rsidRPr="00920529">
        <w:rPr>
          <w:color w:val="000000" w:themeColor="text1"/>
        </w:rPr>
        <w:t xml:space="preserve">Supplementary File </w:t>
      </w:r>
      <w:r w:rsidR="00167C64" w:rsidRPr="00920529">
        <w:rPr>
          <w:color w:val="000000" w:themeColor="text1"/>
        </w:rPr>
        <w:t>4</w:t>
      </w:r>
      <w:r w:rsidR="004B5DC6" w:rsidRPr="00920529">
        <w:rPr>
          <w:color w:val="000000" w:themeColor="text1"/>
        </w:rPr>
        <w:t>)</w:t>
      </w:r>
      <w:r w:rsidRPr="00920529">
        <w:rPr>
          <w:color w:val="000000" w:themeColor="text1"/>
        </w:rPr>
        <w:t>. There was</w:t>
      </w:r>
      <w:r w:rsidR="00066E59" w:rsidRPr="00920529">
        <w:rPr>
          <w:color w:val="000000" w:themeColor="text1"/>
        </w:rPr>
        <w:t xml:space="preserve"> </w:t>
      </w:r>
      <w:r w:rsidRPr="00920529">
        <w:rPr>
          <w:color w:val="000000" w:themeColor="text1"/>
        </w:rPr>
        <w:t xml:space="preserve">no evidence that cooling had a harmful effect on heart rate, core temperature </w:t>
      </w:r>
      <w:r w:rsidR="00C951E1" w:rsidRPr="00920529">
        <w:rPr>
          <w:color w:val="000000" w:themeColor="text1"/>
        </w:rPr>
        <w:t>or</w:t>
      </w:r>
      <w:r w:rsidRPr="00920529">
        <w:rPr>
          <w:color w:val="000000" w:themeColor="text1"/>
        </w:rPr>
        <w:t xml:space="preserve"> mean skin temperature. As expected, cooling had a large</w:t>
      </w:r>
      <w:r w:rsidR="004C6E67" w:rsidRPr="00920529">
        <w:rPr>
          <w:color w:val="000000" w:themeColor="text1"/>
        </w:rPr>
        <w:t xml:space="preserve"> </w:t>
      </w:r>
      <w:r w:rsidRPr="00920529">
        <w:rPr>
          <w:color w:val="000000" w:themeColor="text1"/>
        </w:rPr>
        <w:t>effect on</w:t>
      </w:r>
      <w:r w:rsidR="004C6E67" w:rsidRPr="00920529">
        <w:rPr>
          <w:color w:val="000000" w:themeColor="text1"/>
        </w:rPr>
        <w:t xml:space="preserve"> reducing the</w:t>
      </w:r>
      <w:r w:rsidRPr="00920529">
        <w:rPr>
          <w:color w:val="000000" w:themeColor="text1"/>
        </w:rPr>
        <w:t xml:space="preserve"> skin temperature at the target site</w:t>
      </w:r>
      <w:r w:rsidR="006D526C" w:rsidRPr="00920529">
        <w:rPr>
          <w:color w:val="000000" w:themeColor="text1"/>
        </w:rPr>
        <w:t xml:space="preserve"> (</w:t>
      </w:r>
      <w:r w:rsidR="00557B32" w:rsidRPr="00920529">
        <w:rPr>
          <w:color w:val="000000" w:themeColor="text1"/>
        </w:rPr>
        <w:t xml:space="preserve">Table 2, </w:t>
      </w:r>
      <w:r w:rsidR="006D526C" w:rsidRPr="00920529">
        <w:rPr>
          <w:color w:val="000000" w:themeColor="text1"/>
        </w:rPr>
        <w:t>Supplementary File 4)</w:t>
      </w:r>
      <w:r w:rsidRPr="00920529">
        <w:rPr>
          <w:color w:val="000000" w:themeColor="text1"/>
        </w:rPr>
        <w:t>.</w:t>
      </w:r>
    </w:p>
    <w:p w14:paraId="37047FF5" w14:textId="77777777" w:rsidR="00F751CB" w:rsidRPr="00920529" w:rsidRDefault="00F751CB" w:rsidP="000C275C">
      <w:pPr>
        <w:spacing w:after="0" w:line="240" w:lineRule="auto"/>
        <w:jc w:val="both"/>
        <w:rPr>
          <w:color w:val="000000" w:themeColor="text1"/>
        </w:rPr>
      </w:pPr>
    </w:p>
    <w:p w14:paraId="7EA45E02" w14:textId="15F18B69" w:rsidR="00D762C7" w:rsidRPr="00920529" w:rsidRDefault="00F751CB" w:rsidP="000C275C">
      <w:pPr>
        <w:spacing w:after="0" w:line="240" w:lineRule="auto"/>
        <w:jc w:val="both"/>
        <w:rPr>
          <w:color w:val="000000" w:themeColor="text1"/>
        </w:rPr>
      </w:pPr>
      <w:r w:rsidRPr="00920529">
        <w:rPr>
          <w:color w:val="000000" w:themeColor="text1"/>
        </w:rPr>
        <w:t xml:space="preserve">Heterogeneity was present in all physiological variable models (Table </w:t>
      </w:r>
      <w:r w:rsidR="00C951E1" w:rsidRPr="00920529">
        <w:rPr>
          <w:color w:val="000000" w:themeColor="text1"/>
        </w:rPr>
        <w:t>2</w:t>
      </w:r>
      <w:r w:rsidRPr="00920529">
        <w:rPr>
          <w:color w:val="000000" w:themeColor="text1"/>
        </w:rPr>
        <w:t>). Except for core temperature,</w:t>
      </w:r>
      <w:r w:rsidR="00DA27F9" w:rsidRPr="00920529">
        <w:rPr>
          <w:color w:val="000000" w:themeColor="text1"/>
        </w:rPr>
        <w:t xml:space="preserve"> heterogeneity </w:t>
      </w:r>
      <w:r w:rsidRPr="00920529">
        <w:rPr>
          <w:color w:val="000000" w:themeColor="text1"/>
        </w:rPr>
        <w:t xml:space="preserve">was greatest at the between-study level. </w:t>
      </w:r>
      <w:r w:rsidR="00210968" w:rsidRPr="00920529">
        <w:rPr>
          <w:color w:val="000000" w:themeColor="text1"/>
        </w:rPr>
        <w:t xml:space="preserve">The test of moderators indicated there was no statistical difference in the intervention effect on heart rate, core temperature or skin temperate at the target site between subgroups (Table </w:t>
      </w:r>
      <w:r w:rsidR="00627D2D" w:rsidRPr="00920529">
        <w:rPr>
          <w:color w:val="000000" w:themeColor="text1"/>
        </w:rPr>
        <w:t>2</w:t>
      </w:r>
      <w:r w:rsidR="00210968" w:rsidRPr="00920529">
        <w:rPr>
          <w:color w:val="000000" w:themeColor="text1"/>
        </w:rPr>
        <w:t>). There was evidence that the intervention effect on mean skin temperature differed between subgroups (</w:t>
      </w:r>
      <w:r w:rsidR="00210968" w:rsidRPr="00920529">
        <w:rPr>
          <w:i/>
          <w:iCs/>
          <w:color w:val="000000" w:themeColor="text1"/>
        </w:rPr>
        <w:t>F</w:t>
      </w:r>
      <w:r w:rsidR="00210968" w:rsidRPr="00920529">
        <w:rPr>
          <w:color w:val="000000" w:themeColor="text1"/>
          <w:vertAlign w:val="subscript"/>
        </w:rPr>
        <w:t>8,16</w:t>
      </w:r>
      <w:r w:rsidR="00210968" w:rsidRPr="00920529">
        <w:rPr>
          <w:color w:val="000000" w:themeColor="text1"/>
        </w:rPr>
        <w:t xml:space="preserve"> = 3.43, </w:t>
      </w:r>
      <w:r w:rsidR="00210968" w:rsidRPr="00920529">
        <w:rPr>
          <w:i/>
          <w:iCs/>
          <w:color w:val="000000" w:themeColor="text1"/>
        </w:rPr>
        <w:t>p</w:t>
      </w:r>
      <w:r w:rsidR="00210968" w:rsidRPr="00920529">
        <w:rPr>
          <w:color w:val="000000" w:themeColor="text1"/>
        </w:rPr>
        <w:t xml:space="preserve"> = .017)</w:t>
      </w:r>
      <w:r w:rsidR="00DB5642" w:rsidRPr="00920529">
        <w:rPr>
          <w:color w:val="000000" w:themeColor="text1"/>
        </w:rPr>
        <w:t>,</w:t>
      </w:r>
      <w:r w:rsidR="00210968" w:rsidRPr="00920529">
        <w:rPr>
          <w:color w:val="000000" w:themeColor="text1"/>
        </w:rPr>
        <w:t xml:space="preserve"> </w:t>
      </w:r>
      <w:r w:rsidR="00DB5642" w:rsidRPr="00920529">
        <w:rPr>
          <w:color w:val="000000" w:themeColor="text1"/>
        </w:rPr>
        <w:t>h</w:t>
      </w:r>
      <w:r w:rsidR="00210968" w:rsidRPr="00920529">
        <w:rPr>
          <w:color w:val="000000" w:themeColor="text1"/>
        </w:rPr>
        <w:t xml:space="preserve">owever, this was due to the influence of </w:t>
      </w:r>
      <w:r w:rsidR="00AB72B2" w:rsidRPr="00920529">
        <w:rPr>
          <w:color w:val="000000" w:themeColor="text1"/>
        </w:rPr>
        <w:fldChar w:fldCharType="begin">
          <w:fldData xml:space="preserve">PEVuZE5vdGU+PENpdGUgQXV0aG9yWWVhcj0iMSI+PEF1dGhvcj5Hb3Jkb248L0F1dGhvcj48WWVh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</w:fldData>
        </w:fldChar>
      </w:r>
      <w:r w:rsidR="00B82386" w:rsidRPr="00920529">
        <w:rPr>
          <w:color w:val="000000" w:themeColor="text1"/>
        </w:rPr>
        <w:instrText xml:space="preserve"> ADDIN EN.CITE </w:instrText>
      </w:r>
      <w:r w:rsidR="00B82386" w:rsidRPr="00920529">
        <w:rPr>
          <w:color w:val="000000" w:themeColor="text1"/>
        </w:rPr>
        <w:fldChar w:fldCharType="begin">
          <w:fldData xml:space="preserve">PEVuZE5vdGU+PENpdGUgQXV0aG9yWWVhcj0iMSI+PEF1dGhvcj5Hb3Jkb248L0F1dGhvcj48WWVh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</w:fldData>
        </w:fldChar>
      </w:r>
      <w:r w:rsidR="00B82386" w:rsidRPr="00920529">
        <w:rPr>
          <w:color w:val="000000" w:themeColor="text1"/>
        </w:rPr>
        <w:instrText xml:space="preserve"> ADDIN EN.CITE.DATA </w:instrText>
      </w:r>
      <w:r w:rsidR="00B82386" w:rsidRPr="00920529">
        <w:rPr>
          <w:color w:val="000000" w:themeColor="text1"/>
        </w:rPr>
      </w:r>
      <w:r w:rsidR="00B82386" w:rsidRPr="00920529">
        <w:rPr>
          <w:color w:val="000000" w:themeColor="text1"/>
        </w:rPr>
        <w:fldChar w:fldCharType="end"/>
      </w:r>
      <w:r w:rsidR="00AB72B2" w:rsidRPr="00920529">
        <w:rPr>
          <w:color w:val="000000" w:themeColor="text1"/>
        </w:rPr>
      </w:r>
      <w:r w:rsidR="00AB72B2" w:rsidRPr="00920529">
        <w:rPr>
          <w:color w:val="000000" w:themeColor="text1"/>
        </w:rPr>
        <w:fldChar w:fldCharType="separate"/>
      </w:r>
      <w:r w:rsidR="00B82386" w:rsidRPr="00920529">
        <w:rPr>
          <w:noProof/>
          <w:color w:val="000000" w:themeColor="text1"/>
        </w:rPr>
        <w:t>Gordon, et al.</w:t>
      </w:r>
      <w:r w:rsidR="00B82386" w:rsidRPr="00920529">
        <w:rPr>
          <w:noProof/>
          <w:color w:val="000000" w:themeColor="text1"/>
          <w:vertAlign w:val="superscript"/>
        </w:rPr>
        <w:t>48</w:t>
      </w:r>
      <w:r w:rsidR="00AB72B2" w:rsidRPr="00920529">
        <w:rPr>
          <w:color w:val="000000" w:themeColor="text1"/>
        </w:rPr>
        <w:fldChar w:fldCharType="end"/>
      </w:r>
      <w:r w:rsidR="007C29D7" w:rsidRPr="00920529">
        <w:rPr>
          <w:color w:val="000000" w:themeColor="text1"/>
        </w:rPr>
        <w:t xml:space="preserve"> </w:t>
      </w:r>
      <w:r w:rsidR="00A92112" w:rsidRPr="00920529">
        <w:rPr>
          <w:color w:val="000000" w:themeColor="text1"/>
        </w:rPr>
        <w:t>where one of the mean skin temperature sites</w:t>
      </w:r>
      <w:r w:rsidR="003E590C" w:rsidRPr="00920529">
        <w:rPr>
          <w:color w:val="000000" w:themeColor="text1"/>
        </w:rPr>
        <w:t xml:space="preserve"> was also the target site of the cooling strategy used.</w:t>
      </w:r>
      <w:r w:rsidR="00210968" w:rsidRPr="00920529">
        <w:rPr>
          <w:color w:val="000000" w:themeColor="text1"/>
        </w:rPr>
        <w:t xml:space="preserve"> When</w:t>
      </w:r>
      <w:r w:rsidR="0009558A" w:rsidRPr="00920529">
        <w:rPr>
          <w:color w:val="000000" w:themeColor="text1"/>
        </w:rPr>
        <w:t xml:space="preserve"> </w:t>
      </w:r>
      <w:r w:rsidR="0009558A" w:rsidRPr="00920529">
        <w:rPr>
          <w:color w:val="000000" w:themeColor="text1"/>
        </w:rPr>
        <w:fldChar w:fldCharType="begin">
          <w:fldData xml:space="preserve">PEVuZE5vdGU+PENpdGUgQXV0aG9yWWVhcj0iMSI+PEF1dGhvcj5Hb3Jkb248L0F1dGhvcj48WWVh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</w:fldData>
        </w:fldChar>
      </w:r>
      <w:r w:rsidR="00B82386" w:rsidRPr="00920529">
        <w:rPr>
          <w:color w:val="000000" w:themeColor="text1"/>
        </w:rPr>
        <w:instrText xml:space="preserve"> ADDIN EN.CITE </w:instrText>
      </w:r>
      <w:r w:rsidR="00B82386" w:rsidRPr="00920529">
        <w:rPr>
          <w:color w:val="000000" w:themeColor="text1"/>
        </w:rPr>
        <w:fldChar w:fldCharType="begin">
          <w:fldData xml:space="preserve">PEVuZE5vdGU+PENpdGUgQXV0aG9yWWVhcj0iMSI+PEF1dGhvcj5Hb3Jkb248L0F1dGhvcj48WWVh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</w:fldData>
        </w:fldChar>
      </w:r>
      <w:r w:rsidR="00B82386" w:rsidRPr="00920529">
        <w:rPr>
          <w:color w:val="000000" w:themeColor="text1"/>
        </w:rPr>
        <w:instrText xml:space="preserve"> ADDIN EN.CITE.DATA </w:instrText>
      </w:r>
      <w:r w:rsidR="00B82386" w:rsidRPr="00920529">
        <w:rPr>
          <w:color w:val="000000" w:themeColor="text1"/>
        </w:rPr>
      </w:r>
      <w:r w:rsidR="00B82386" w:rsidRPr="00920529">
        <w:rPr>
          <w:color w:val="000000" w:themeColor="text1"/>
        </w:rPr>
        <w:fldChar w:fldCharType="end"/>
      </w:r>
      <w:r w:rsidR="0009558A" w:rsidRPr="00920529">
        <w:rPr>
          <w:color w:val="000000" w:themeColor="text1"/>
        </w:rPr>
      </w:r>
      <w:r w:rsidR="0009558A" w:rsidRPr="00920529">
        <w:rPr>
          <w:color w:val="000000" w:themeColor="text1"/>
        </w:rPr>
        <w:fldChar w:fldCharType="separate"/>
      </w:r>
      <w:r w:rsidR="00B82386" w:rsidRPr="00920529">
        <w:rPr>
          <w:noProof/>
          <w:color w:val="000000" w:themeColor="text1"/>
        </w:rPr>
        <w:t>Gordon, et al.</w:t>
      </w:r>
      <w:r w:rsidR="00B82386" w:rsidRPr="00920529">
        <w:rPr>
          <w:noProof/>
          <w:color w:val="000000" w:themeColor="text1"/>
          <w:vertAlign w:val="superscript"/>
        </w:rPr>
        <w:t>48</w:t>
      </w:r>
      <w:r w:rsidR="0009558A" w:rsidRPr="00920529">
        <w:rPr>
          <w:color w:val="000000" w:themeColor="text1"/>
        </w:rPr>
        <w:fldChar w:fldCharType="end"/>
      </w:r>
      <w:r w:rsidR="00210968" w:rsidRPr="00920529">
        <w:rPr>
          <w:color w:val="000000" w:themeColor="text1"/>
        </w:rPr>
        <w:t xml:space="preserve"> was removed from the model, there was no evidence that the intervention effect differed between subgroups (</w:t>
      </w:r>
      <w:r w:rsidR="00210968" w:rsidRPr="00920529">
        <w:rPr>
          <w:i/>
          <w:iCs/>
          <w:color w:val="000000" w:themeColor="text1"/>
        </w:rPr>
        <w:t>F</w:t>
      </w:r>
      <w:r w:rsidR="00210968" w:rsidRPr="00920529">
        <w:rPr>
          <w:color w:val="000000" w:themeColor="text1"/>
          <w:vertAlign w:val="subscript"/>
        </w:rPr>
        <w:t>8,15</w:t>
      </w:r>
      <w:r w:rsidR="00210968" w:rsidRPr="00920529">
        <w:rPr>
          <w:color w:val="000000" w:themeColor="text1"/>
        </w:rPr>
        <w:t xml:space="preserve"> = 0.60, </w:t>
      </w:r>
      <w:r w:rsidR="00210968" w:rsidRPr="00920529">
        <w:rPr>
          <w:i/>
          <w:iCs/>
          <w:color w:val="000000" w:themeColor="text1"/>
        </w:rPr>
        <w:t>p</w:t>
      </w:r>
      <w:r w:rsidR="00210968" w:rsidRPr="00920529">
        <w:rPr>
          <w:color w:val="000000" w:themeColor="text1"/>
        </w:rPr>
        <w:t xml:space="preserve"> = .76).</w:t>
      </w:r>
      <w:r w:rsidR="00EE3CA0" w:rsidRPr="00920529">
        <w:rPr>
          <w:color w:val="000000" w:themeColor="text1"/>
        </w:rPr>
        <w:t xml:space="preserve"> </w:t>
      </w:r>
      <w:r w:rsidRPr="00920529">
        <w:rPr>
          <w:color w:val="000000" w:themeColor="text1"/>
        </w:rPr>
        <w:t xml:space="preserve">There was evidence of funnel plot asymmetry for heart rate (Figure </w:t>
      </w:r>
      <w:r w:rsidR="00013104" w:rsidRPr="00920529">
        <w:rPr>
          <w:color w:val="000000" w:themeColor="text1"/>
        </w:rPr>
        <w:t>4</w:t>
      </w:r>
      <w:r w:rsidRPr="00920529">
        <w:rPr>
          <w:color w:val="000000" w:themeColor="text1"/>
        </w:rPr>
        <w:t xml:space="preserve">c), and possibly skin temperature at the target site (Figure </w:t>
      </w:r>
      <w:r w:rsidR="00252CDA" w:rsidRPr="00920529">
        <w:rPr>
          <w:color w:val="000000" w:themeColor="text1"/>
        </w:rPr>
        <w:t>4</w:t>
      </w:r>
      <w:r w:rsidRPr="00920529">
        <w:rPr>
          <w:color w:val="000000" w:themeColor="text1"/>
        </w:rPr>
        <w:t xml:space="preserve">f), which was supported by Egger’s regression test results (Table </w:t>
      </w:r>
      <w:r w:rsidR="00401AED" w:rsidRPr="00920529">
        <w:rPr>
          <w:color w:val="000000" w:themeColor="text1"/>
        </w:rPr>
        <w:t>2</w:t>
      </w:r>
      <w:r w:rsidRPr="00920529">
        <w:rPr>
          <w:color w:val="000000" w:themeColor="text1"/>
        </w:rPr>
        <w:t>).</w:t>
      </w:r>
      <w:r w:rsidR="00AF62AD" w:rsidRPr="00920529">
        <w:rPr>
          <w:color w:val="000000" w:themeColor="text1"/>
        </w:rPr>
        <w:t xml:space="preserve"> </w:t>
      </w:r>
      <w:r w:rsidR="00D762C7" w:rsidRPr="00920529">
        <w:rPr>
          <w:color w:val="000000" w:themeColor="text1"/>
        </w:rPr>
        <w:t>While there were influential individual effects on the pooled effect and/or between-study heterogeneity for heart rate,</w:t>
      </w:r>
      <w:r w:rsidR="00675EB6" w:rsidRPr="00920529">
        <w:rPr>
          <w:color w:val="000000" w:themeColor="text1"/>
        </w:rPr>
        <w:fldChar w:fldCharType="begin">
          <w:fldData xml:space="preserve">PEVuZE5vdGU+PENpdGU+PEF1dGhvcj5BbmRvPC9BdXRob3I+PFllYXI+MjAxNTwvWWVhcj48UmVj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</w:fldData>
        </w:fldChar>
      </w:r>
      <w:r w:rsidR="00B82386" w:rsidRPr="00920529">
        <w:rPr>
          <w:color w:val="000000" w:themeColor="text1"/>
        </w:rPr>
        <w:instrText xml:space="preserve"> ADDIN EN.CITE </w:instrText>
      </w:r>
      <w:r w:rsidR="00B82386" w:rsidRPr="00920529">
        <w:rPr>
          <w:color w:val="000000" w:themeColor="text1"/>
        </w:rPr>
        <w:fldChar w:fldCharType="begin">
          <w:fldData xml:space="preserve">PEVuZE5vdGU+PENpdGU+PEF1dGhvcj5BbmRvPC9BdXRob3I+PFllYXI+MjAxNTwvWWVhcj48UmVj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</w:fldData>
        </w:fldChar>
      </w:r>
      <w:r w:rsidR="00B82386" w:rsidRPr="00920529">
        <w:rPr>
          <w:color w:val="000000" w:themeColor="text1"/>
        </w:rPr>
        <w:instrText xml:space="preserve"> ADDIN EN.CITE.DATA </w:instrText>
      </w:r>
      <w:r w:rsidR="00B82386" w:rsidRPr="00920529">
        <w:rPr>
          <w:color w:val="000000" w:themeColor="text1"/>
        </w:rPr>
      </w:r>
      <w:r w:rsidR="00B82386" w:rsidRPr="00920529">
        <w:rPr>
          <w:color w:val="000000" w:themeColor="text1"/>
        </w:rPr>
        <w:fldChar w:fldCharType="end"/>
      </w:r>
      <w:r w:rsidR="00675EB6" w:rsidRPr="00920529">
        <w:rPr>
          <w:color w:val="000000" w:themeColor="text1"/>
        </w:rPr>
      </w:r>
      <w:r w:rsidR="00675EB6" w:rsidRPr="00920529">
        <w:rPr>
          <w:color w:val="000000" w:themeColor="text1"/>
        </w:rPr>
        <w:fldChar w:fldCharType="separate"/>
      </w:r>
      <w:r w:rsidR="00B82386" w:rsidRPr="00920529">
        <w:rPr>
          <w:noProof/>
          <w:color w:val="000000" w:themeColor="text1"/>
          <w:vertAlign w:val="superscript"/>
        </w:rPr>
        <w:t>30,49,50</w:t>
      </w:r>
      <w:r w:rsidR="00675EB6" w:rsidRPr="00920529">
        <w:rPr>
          <w:color w:val="000000" w:themeColor="text1"/>
        </w:rPr>
        <w:fldChar w:fldCharType="end"/>
      </w:r>
      <w:r w:rsidR="00D762C7" w:rsidRPr="00920529">
        <w:rPr>
          <w:color w:val="000000" w:themeColor="text1"/>
        </w:rPr>
        <w:t xml:space="preserve"> core temperature,</w:t>
      </w:r>
      <w:r w:rsidR="000E6A1D" w:rsidRPr="00920529">
        <w:rPr>
          <w:color w:val="000000" w:themeColor="text1"/>
        </w:rPr>
        <w:fldChar w:fldCharType="begin"/>
      </w:r>
      <w:r w:rsidR="00B82386" w:rsidRPr="00920529">
        <w:rPr>
          <w:color w:val="000000" w:themeColor="text1"/>
        </w:rPr>
        <w:instrText xml:space="preserve"> ADDIN EN.CITE &lt;EndNote&gt;&lt;Cite&gt;&lt;Author&gt;Choi&lt;/Author&gt;&lt;Year&gt;2008&lt;/Year&gt;&lt;RecNum&gt;38&lt;/RecNum&gt;&lt;DisplayText&gt;&lt;style face="superscript"&gt;51&lt;/style&gt;&lt;/DisplayText&gt;&lt;record&gt;&lt;rec-number&gt;38&lt;/rec-number&gt;&lt;foreign-keys&gt;&lt;key app="EN" db-id="f5vwr5zeaadfz6e5f2ap0rxpda5pvwtrsp9p" timestamp="1720747470"&gt;38&lt;/key&gt;&lt;/foreign-keys&gt;&lt;ref-type name="Journal Article"&gt;17&lt;/ref-type&gt;&lt;contributors&gt;&lt;authors&gt;&lt;author&gt;Choi, Jeong-Wha&lt;/author&gt;&lt;author&gt;Kim, Myung-Ju&lt;/author&gt;&lt;author&gt;Lee, Joo-Young&lt;/author&gt;&lt;/authors&gt;&lt;/contributors&gt;&lt;auth-address&gt;Department of Clothing &amp;amp; Textiles, College of Human Ecology, Seoul National University, Korea.&lt;/auth-address&gt;&lt;titles&gt;&lt;title&gt;Alleviation of heat strain by cooling different body areas during red pepper harvest work at WBGT 33 degrees C&lt;/title&gt;&lt;secondary-title&gt;Ind Health&lt;/secondary-title&gt;&lt;/titles&gt;&lt;periodical&gt;&lt;full-title&gt;Ind Health&lt;/full-title&gt;&lt;/periodical&gt;&lt;pages&gt;620-628&lt;/pages&gt;&lt;volume&gt;46&lt;/volume&gt;&lt;number&gt;6&lt;/number&gt;&lt;keywords&gt;&lt;keyword&gt;Agriculture*&lt;/keyword&gt;&lt;keyword&gt;Cryotherapy/*methods&lt;/keyword&gt;&lt;keyword&gt;Heat Stress Disorders/*prevention &amp;amp; control&lt;/keyword&gt;&lt;keyword&gt;Adult&lt;/keyword&gt;&lt;keyword&gt;Capsicum&lt;/keyword&gt;&lt;keyword&gt;Heat Stress Disorders/therapy&lt;/keyword&gt;&lt;keyword&gt;Humans&lt;/keyword&gt;&lt;keyword&gt;Korea&lt;/keyword&gt;&lt;keyword&gt;Male&lt;/keyword&gt;&lt;keyword&gt;Neck&lt;/keyword&gt;&lt;keyword&gt;Occupational Exposure&lt;/keyword&gt;&lt;keyword&gt;Protective Clothing&lt;/keyword&gt;&lt;keyword&gt;Research Design&lt;/keyword&gt;&lt;keyword&gt;Temperature&lt;/keyword&gt;&lt;keyword&gt;Young Adult&lt;/keyword&gt;&lt;/keywords&gt;&lt;dates&gt;&lt;year&gt;2008&lt;/year&gt;&lt;/dates&gt;&lt;pub-location&gt;Japan&lt;/pub-location&gt;&lt;publisher&gt;National Institute of Industrial Health&lt;/publisher&gt;&lt;isbn&gt;1880-8026&lt;/isbn&gt;&lt;accession-num&gt;19088415&lt;/accession-num&gt;&lt;urls&gt;&lt;related-urls&gt;&lt;url&gt;https://ezproxy.scu.edu.au/login?url=https://search.ebscohost.com/login.aspx?direct=true&amp;amp;db=mnh&amp;amp;AN=19088415&amp;amp;site=ehost-live&lt;/url&gt;&lt;/related-urls&gt;&lt;/urls&gt;&lt;electronic-resource-num&gt;10.2486/indhealth.46.620&lt;/electronic-resource-num&gt;&lt;remote-database-name&gt;mnh&lt;/remote-database-name&gt;&lt;remote-database-provider&gt;EBSCOhost&lt;/remote-database-provider&gt;&lt;/record&gt;&lt;/Cite&gt;&lt;/EndNote&gt;</w:instrText>
      </w:r>
      <w:r w:rsidR="000E6A1D" w:rsidRPr="00920529">
        <w:rPr>
          <w:color w:val="000000" w:themeColor="text1"/>
        </w:rPr>
        <w:fldChar w:fldCharType="separate"/>
      </w:r>
      <w:r w:rsidR="00B82386" w:rsidRPr="00920529">
        <w:rPr>
          <w:noProof/>
          <w:color w:val="000000" w:themeColor="text1"/>
          <w:vertAlign w:val="superscript"/>
        </w:rPr>
        <w:t>51</w:t>
      </w:r>
      <w:r w:rsidR="000E6A1D" w:rsidRPr="00920529">
        <w:rPr>
          <w:color w:val="000000" w:themeColor="text1"/>
        </w:rPr>
        <w:fldChar w:fldCharType="end"/>
      </w:r>
      <w:r w:rsidR="00D762C7" w:rsidRPr="00920529">
        <w:rPr>
          <w:color w:val="000000" w:themeColor="text1"/>
        </w:rPr>
        <w:t xml:space="preserve"> mean skin temperature,</w:t>
      </w:r>
      <w:r w:rsidR="000E6A1D" w:rsidRPr="00920529">
        <w:rPr>
          <w:color w:val="000000" w:themeColor="text1"/>
        </w:rPr>
        <w:fldChar w:fldCharType="begin">
          <w:fldData xml:space="preserve">PEVuZE5vdGU+PENpdGU+PEF1dGhvcj5Hb3Jkb248L0F1dGhvcj48WWVhcj4yMDIzPC9ZZWFyPjxS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</w:fldData>
        </w:fldChar>
      </w:r>
      <w:r w:rsidR="00B82386" w:rsidRPr="00920529">
        <w:rPr>
          <w:color w:val="000000" w:themeColor="text1"/>
        </w:rPr>
        <w:instrText xml:space="preserve"> ADDIN EN.CITE </w:instrText>
      </w:r>
      <w:r w:rsidR="00B82386" w:rsidRPr="00920529">
        <w:rPr>
          <w:color w:val="000000" w:themeColor="text1"/>
        </w:rPr>
        <w:fldChar w:fldCharType="begin">
          <w:fldData xml:space="preserve">PEVuZE5vdGU+PENpdGU+PEF1dGhvcj5Hb3Jkb248L0F1dGhvcj48WWVhcj4yMDIzPC9ZZWFyPjxS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</w:fldData>
        </w:fldChar>
      </w:r>
      <w:r w:rsidR="00B82386" w:rsidRPr="00920529">
        <w:rPr>
          <w:color w:val="000000" w:themeColor="text1"/>
        </w:rPr>
        <w:instrText xml:space="preserve"> ADDIN EN.CITE.DATA </w:instrText>
      </w:r>
      <w:r w:rsidR="00B82386" w:rsidRPr="00920529">
        <w:rPr>
          <w:color w:val="000000" w:themeColor="text1"/>
        </w:rPr>
      </w:r>
      <w:r w:rsidR="00B82386" w:rsidRPr="00920529">
        <w:rPr>
          <w:color w:val="000000" w:themeColor="text1"/>
        </w:rPr>
        <w:fldChar w:fldCharType="end"/>
      </w:r>
      <w:r w:rsidR="000E6A1D" w:rsidRPr="00920529">
        <w:rPr>
          <w:color w:val="000000" w:themeColor="text1"/>
        </w:rPr>
      </w:r>
      <w:r w:rsidR="000E6A1D" w:rsidRPr="00920529">
        <w:rPr>
          <w:color w:val="000000" w:themeColor="text1"/>
        </w:rPr>
        <w:fldChar w:fldCharType="separate"/>
      </w:r>
      <w:r w:rsidR="00B82386" w:rsidRPr="00920529">
        <w:rPr>
          <w:noProof/>
          <w:color w:val="000000" w:themeColor="text1"/>
          <w:vertAlign w:val="superscript"/>
        </w:rPr>
        <w:t>48</w:t>
      </w:r>
      <w:r w:rsidR="000E6A1D" w:rsidRPr="00920529">
        <w:rPr>
          <w:color w:val="000000" w:themeColor="text1"/>
        </w:rPr>
        <w:fldChar w:fldCharType="end"/>
      </w:r>
      <w:r w:rsidR="00D762C7" w:rsidRPr="00920529">
        <w:rPr>
          <w:color w:val="000000" w:themeColor="text1"/>
        </w:rPr>
        <w:t xml:space="preserve"> and skin temperature at the target site,</w:t>
      </w:r>
      <w:r w:rsidR="00266761" w:rsidRPr="00920529">
        <w:rPr>
          <w:color w:val="000000" w:themeColor="text1"/>
        </w:rPr>
        <w:fldChar w:fldCharType="begin">
          <w:fldData xml:space="preserve">PEVuZE5vdGU+PENpdGU+PEF1dGhvcj5UeWxlcjwvQXV0aG9yPjxZZWFyPjIwMTA8L1llYXI+PFJl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</w:fldData>
        </w:fldChar>
      </w:r>
      <w:r w:rsidR="00B82386" w:rsidRPr="00920529">
        <w:rPr>
          <w:color w:val="000000" w:themeColor="text1"/>
        </w:rPr>
        <w:instrText xml:space="preserve"> ADDIN EN.CITE </w:instrText>
      </w:r>
      <w:r w:rsidR="00B82386" w:rsidRPr="00920529">
        <w:rPr>
          <w:color w:val="000000" w:themeColor="text1"/>
        </w:rPr>
        <w:fldChar w:fldCharType="begin">
          <w:fldData xml:space="preserve">PEVuZE5vdGU+PENpdGU+PEF1dGhvcj5UeWxlcjwvQXV0aG9yPjxZZWFyPjIwMTA8L1llYXI+PFJl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</w:fldData>
        </w:fldChar>
      </w:r>
      <w:r w:rsidR="00B82386" w:rsidRPr="00920529">
        <w:rPr>
          <w:color w:val="000000" w:themeColor="text1"/>
        </w:rPr>
        <w:instrText xml:space="preserve"> ADDIN EN.CITE.DATA </w:instrText>
      </w:r>
      <w:r w:rsidR="00B82386" w:rsidRPr="00920529">
        <w:rPr>
          <w:color w:val="000000" w:themeColor="text1"/>
        </w:rPr>
      </w:r>
      <w:r w:rsidR="00B82386" w:rsidRPr="00920529">
        <w:rPr>
          <w:color w:val="000000" w:themeColor="text1"/>
        </w:rPr>
        <w:fldChar w:fldCharType="end"/>
      </w:r>
      <w:r w:rsidR="00266761" w:rsidRPr="00920529">
        <w:rPr>
          <w:color w:val="000000" w:themeColor="text1"/>
        </w:rPr>
      </w:r>
      <w:r w:rsidR="00266761" w:rsidRPr="00920529">
        <w:rPr>
          <w:color w:val="000000" w:themeColor="text1"/>
        </w:rPr>
        <w:fldChar w:fldCharType="separate"/>
      </w:r>
      <w:r w:rsidR="00B82386" w:rsidRPr="00920529">
        <w:rPr>
          <w:noProof/>
          <w:color w:val="000000" w:themeColor="text1"/>
          <w:vertAlign w:val="superscript"/>
        </w:rPr>
        <w:t>52</w:t>
      </w:r>
      <w:r w:rsidR="00266761" w:rsidRPr="00920529">
        <w:rPr>
          <w:color w:val="000000" w:themeColor="text1"/>
        </w:rPr>
        <w:fldChar w:fldCharType="end"/>
      </w:r>
      <w:r w:rsidR="00D762C7" w:rsidRPr="00920529">
        <w:rPr>
          <w:color w:val="000000" w:themeColor="text1"/>
        </w:rPr>
        <w:t xml:space="preserve"> removing these effect size estimates did not change the substantive conclusions of these analyses</w:t>
      </w:r>
      <w:r w:rsidR="00F93847" w:rsidRPr="00920529">
        <w:rPr>
          <w:color w:val="000000" w:themeColor="text1"/>
        </w:rPr>
        <w:t xml:space="preserve"> (</w:t>
      </w:r>
      <w:r w:rsidR="00173183" w:rsidRPr="00920529">
        <w:rPr>
          <w:color w:val="000000" w:themeColor="text1"/>
        </w:rPr>
        <w:t>Supplementary File 5</w:t>
      </w:r>
      <w:r w:rsidR="00F93847" w:rsidRPr="00920529">
        <w:rPr>
          <w:color w:val="000000" w:themeColor="text1"/>
        </w:rPr>
        <w:t>)</w:t>
      </w:r>
      <w:r w:rsidR="00173183" w:rsidRPr="00920529">
        <w:rPr>
          <w:color w:val="000000" w:themeColor="text1"/>
        </w:rPr>
        <w:t>.</w:t>
      </w:r>
    </w:p>
    <w:p w14:paraId="1CFAEE68" w14:textId="77777777" w:rsidR="006B1457" w:rsidRPr="00920529" w:rsidRDefault="006B1457" w:rsidP="000C275C">
      <w:pPr>
        <w:spacing w:after="0" w:line="240" w:lineRule="auto"/>
        <w:jc w:val="both"/>
        <w:rPr>
          <w:color w:val="000000" w:themeColor="text1"/>
        </w:rPr>
      </w:pPr>
    </w:p>
    <w:p w14:paraId="495196C4" w14:textId="44A27FDC" w:rsidR="00105D60" w:rsidRPr="00920529" w:rsidRDefault="00105D60" w:rsidP="000C275C">
      <w:pPr>
        <w:spacing w:after="0" w:line="240" w:lineRule="auto"/>
        <w:jc w:val="both"/>
        <w:rPr>
          <w:i/>
          <w:iCs/>
          <w:color w:val="000000" w:themeColor="text1"/>
        </w:rPr>
      </w:pPr>
      <w:r w:rsidRPr="00920529">
        <w:rPr>
          <w:i/>
          <w:iCs/>
          <w:color w:val="000000" w:themeColor="text1"/>
        </w:rPr>
        <w:t>3.3.3 Perceptual Responses</w:t>
      </w:r>
    </w:p>
    <w:p w14:paraId="026B7F99" w14:textId="74855D63" w:rsidR="002938DE" w:rsidRPr="00920529" w:rsidRDefault="002938DE" w:rsidP="002938DE">
      <w:pPr>
        <w:spacing w:after="0" w:line="240" w:lineRule="auto"/>
        <w:jc w:val="both"/>
        <w:rPr>
          <w:color w:val="000000" w:themeColor="text1"/>
        </w:rPr>
      </w:pPr>
      <w:r w:rsidRPr="00920529">
        <w:rPr>
          <w:color w:val="000000" w:themeColor="text1"/>
        </w:rPr>
        <w:t>Cooling</w:t>
      </w:r>
      <w:r w:rsidR="0095010C" w:rsidRPr="00920529">
        <w:rPr>
          <w:color w:val="000000" w:themeColor="text1"/>
        </w:rPr>
        <w:t xml:space="preserve"> had a beneficial effect on</w:t>
      </w:r>
      <w:r w:rsidR="006701DE" w:rsidRPr="00920529">
        <w:rPr>
          <w:color w:val="000000" w:themeColor="text1"/>
        </w:rPr>
        <w:t xml:space="preserve"> thermal sen</w:t>
      </w:r>
      <w:r w:rsidR="00BE2FBF" w:rsidRPr="00920529">
        <w:rPr>
          <w:color w:val="000000" w:themeColor="text1"/>
        </w:rPr>
        <w:t>sation</w:t>
      </w:r>
      <w:r w:rsidR="006701DE" w:rsidRPr="00920529">
        <w:rPr>
          <w:color w:val="000000" w:themeColor="text1"/>
        </w:rPr>
        <w:t xml:space="preserve"> and thermal comfort</w:t>
      </w:r>
      <w:r w:rsidRPr="00920529">
        <w:rPr>
          <w:color w:val="000000" w:themeColor="text1"/>
        </w:rPr>
        <w:t xml:space="preserve"> </w:t>
      </w:r>
      <w:r w:rsidR="006701DE" w:rsidRPr="00920529">
        <w:rPr>
          <w:color w:val="000000" w:themeColor="text1"/>
        </w:rPr>
        <w:t xml:space="preserve">(i.e. </w:t>
      </w:r>
      <w:r w:rsidR="005F6AF2" w:rsidRPr="00920529">
        <w:rPr>
          <w:color w:val="000000" w:themeColor="text1"/>
        </w:rPr>
        <w:t xml:space="preserve">decreased </w:t>
      </w:r>
      <w:r w:rsidR="001C4BCB" w:rsidRPr="00920529">
        <w:rPr>
          <w:color w:val="000000" w:themeColor="text1"/>
        </w:rPr>
        <w:t xml:space="preserve">whole body </w:t>
      </w:r>
      <w:r w:rsidR="005F6AF2" w:rsidRPr="00920529">
        <w:rPr>
          <w:color w:val="000000" w:themeColor="text1"/>
        </w:rPr>
        <w:t>warm sensations and dis</w:t>
      </w:r>
      <w:r w:rsidRPr="00920529">
        <w:rPr>
          <w:color w:val="000000" w:themeColor="text1"/>
        </w:rPr>
        <w:t>comfort</w:t>
      </w:r>
      <w:r w:rsidR="006701DE" w:rsidRPr="00920529">
        <w:rPr>
          <w:color w:val="000000" w:themeColor="text1"/>
        </w:rPr>
        <w:t>;</w:t>
      </w:r>
      <w:r w:rsidRPr="00920529">
        <w:rPr>
          <w:color w:val="000000" w:themeColor="text1"/>
        </w:rPr>
        <w:t xml:space="preserve"> </w:t>
      </w:r>
      <w:r w:rsidR="005F6AF2" w:rsidRPr="00920529">
        <w:rPr>
          <w:color w:val="000000" w:themeColor="text1"/>
        </w:rPr>
        <w:t xml:space="preserve">Table 2, </w:t>
      </w:r>
      <w:r w:rsidR="00FE68EC" w:rsidRPr="00920529">
        <w:rPr>
          <w:color w:val="000000" w:themeColor="text1"/>
        </w:rPr>
        <w:t>Supplementary File 4)</w:t>
      </w:r>
      <w:r w:rsidRPr="00920529">
        <w:rPr>
          <w:color w:val="000000" w:themeColor="text1"/>
        </w:rPr>
        <w:t xml:space="preserve">. </w:t>
      </w:r>
      <w:r w:rsidR="00B61F48" w:rsidRPr="00920529">
        <w:rPr>
          <w:color w:val="000000" w:themeColor="text1"/>
        </w:rPr>
        <w:t xml:space="preserve">The effect of cooling on RPE was </w:t>
      </w:r>
      <w:r w:rsidR="00B61F48" w:rsidRPr="00920529">
        <w:rPr>
          <w:i/>
          <w:iCs/>
          <w:color w:val="000000" w:themeColor="text1"/>
        </w:rPr>
        <w:t>inconclusive</w:t>
      </w:r>
      <w:r w:rsidR="00186D5C" w:rsidRPr="00920529">
        <w:rPr>
          <w:color w:val="000000" w:themeColor="text1"/>
        </w:rPr>
        <w:t>, however,</w:t>
      </w:r>
      <w:r w:rsidR="00B61F48" w:rsidRPr="00920529">
        <w:rPr>
          <w:color w:val="000000" w:themeColor="text1"/>
        </w:rPr>
        <w:t xml:space="preserve"> there was no harmful effect (Supplementary File 4). </w:t>
      </w:r>
      <w:r w:rsidRPr="00920529">
        <w:rPr>
          <w:color w:val="000000" w:themeColor="text1"/>
        </w:rPr>
        <w:t xml:space="preserve">Heterogeneity was present in </w:t>
      </w:r>
      <w:r w:rsidR="00EF2FB7" w:rsidRPr="00920529">
        <w:rPr>
          <w:color w:val="000000" w:themeColor="text1"/>
        </w:rPr>
        <w:t>all models</w:t>
      </w:r>
      <w:r w:rsidRPr="00920529">
        <w:rPr>
          <w:color w:val="000000" w:themeColor="text1"/>
        </w:rPr>
        <w:t xml:space="preserve"> at the between-study level, by at least a small amount (Table </w:t>
      </w:r>
      <w:r w:rsidR="00A94516" w:rsidRPr="00920529">
        <w:rPr>
          <w:color w:val="000000" w:themeColor="text1"/>
        </w:rPr>
        <w:t>2</w:t>
      </w:r>
      <w:r w:rsidRPr="00920529">
        <w:rPr>
          <w:color w:val="000000" w:themeColor="text1"/>
        </w:rPr>
        <w:t xml:space="preserve">). Moderator analysis showed that the </w:t>
      </w:r>
      <w:r w:rsidR="00C07A12" w:rsidRPr="00920529">
        <w:rPr>
          <w:color w:val="000000" w:themeColor="text1"/>
        </w:rPr>
        <w:t xml:space="preserve">intervention </w:t>
      </w:r>
      <w:r w:rsidRPr="00920529">
        <w:rPr>
          <w:color w:val="000000" w:themeColor="text1"/>
        </w:rPr>
        <w:t xml:space="preserve">effect on </w:t>
      </w:r>
      <w:r w:rsidR="00C07A12" w:rsidRPr="00920529">
        <w:rPr>
          <w:color w:val="000000" w:themeColor="text1"/>
        </w:rPr>
        <w:t>perceptual variables</w:t>
      </w:r>
      <w:r w:rsidRPr="00920529">
        <w:rPr>
          <w:color w:val="000000" w:themeColor="text1"/>
        </w:rPr>
        <w:t xml:space="preserve"> was not statistically different between </w:t>
      </w:r>
      <w:r w:rsidR="00F10096" w:rsidRPr="00920529">
        <w:rPr>
          <w:color w:val="000000" w:themeColor="text1"/>
        </w:rPr>
        <w:t>cooling modalities</w:t>
      </w:r>
      <w:r w:rsidRPr="00920529">
        <w:rPr>
          <w:color w:val="000000" w:themeColor="text1"/>
        </w:rPr>
        <w:t xml:space="preserve"> (Table </w:t>
      </w:r>
      <w:r w:rsidR="00A94516" w:rsidRPr="00920529">
        <w:rPr>
          <w:color w:val="000000" w:themeColor="text1"/>
        </w:rPr>
        <w:t>2</w:t>
      </w:r>
      <w:r w:rsidRPr="00920529">
        <w:rPr>
          <w:color w:val="000000" w:themeColor="text1"/>
        </w:rPr>
        <w:t>).</w:t>
      </w:r>
    </w:p>
    <w:p w14:paraId="7E29C7F4" w14:textId="77777777" w:rsidR="002938DE" w:rsidRPr="00920529" w:rsidRDefault="002938DE" w:rsidP="002938DE">
      <w:pPr>
        <w:spacing w:after="0" w:line="240" w:lineRule="auto"/>
        <w:jc w:val="both"/>
        <w:rPr>
          <w:color w:val="000000" w:themeColor="text1"/>
        </w:rPr>
      </w:pPr>
    </w:p>
    <w:p w14:paraId="5C0350DE" w14:textId="08FAF99E" w:rsidR="002938DE" w:rsidRPr="00920529" w:rsidRDefault="005C591B" w:rsidP="002938DE">
      <w:pPr>
        <w:spacing w:after="0" w:line="240" w:lineRule="auto"/>
        <w:jc w:val="both"/>
        <w:rPr>
          <w:color w:val="000000" w:themeColor="text1"/>
        </w:rPr>
      </w:pPr>
      <w:r w:rsidRPr="00920529">
        <w:rPr>
          <w:color w:val="000000" w:themeColor="text1"/>
        </w:rPr>
        <w:t xml:space="preserve">There was no evidence of small-study bias for thermal sensation (Figure </w:t>
      </w:r>
      <w:r w:rsidR="005B07A5" w:rsidRPr="00920529">
        <w:rPr>
          <w:color w:val="000000" w:themeColor="text1"/>
        </w:rPr>
        <w:t>4</w:t>
      </w:r>
      <w:r w:rsidRPr="00920529">
        <w:rPr>
          <w:color w:val="000000" w:themeColor="text1"/>
        </w:rPr>
        <w:t xml:space="preserve">h; Table 2) or thermal comfort (Figure </w:t>
      </w:r>
      <w:r w:rsidR="003508FE" w:rsidRPr="00920529">
        <w:rPr>
          <w:color w:val="000000" w:themeColor="text1"/>
        </w:rPr>
        <w:t>4</w:t>
      </w:r>
      <w:r w:rsidRPr="00920529">
        <w:rPr>
          <w:color w:val="000000" w:themeColor="text1"/>
        </w:rPr>
        <w:t>i; Table 2).</w:t>
      </w:r>
      <w:r w:rsidR="00976C3B" w:rsidRPr="00920529">
        <w:rPr>
          <w:color w:val="000000" w:themeColor="text1"/>
        </w:rPr>
        <w:t xml:space="preserve"> </w:t>
      </w:r>
      <w:r w:rsidR="002938DE" w:rsidRPr="00920529">
        <w:rPr>
          <w:color w:val="000000" w:themeColor="text1"/>
        </w:rPr>
        <w:t>Egger’s regression test (</w:t>
      </w:r>
      <w:r w:rsidR="002938DE" w:rsidRPr="00920529">
        <w:rPr>
          <w:i/>
          <w:iCs/>
          <w:color w:val="000000" w:themeColor="text1"/>
        </w:rPr>
        <w:sym w:font="Symbol" w:char="F062"/>
      </w:r>
      <w:r w:rsidR="002938DE" w:rsidRPr="00920529">
        <w:rPr>
          <w:color w:val="000000" w:themeColor="text1"/>
          <w:vertAlign w:val="subscript"/>
        </w:rPr>
        <w:t>0</w:t>
      </w:r>
      <w:r w:rsidR="002938DE" w:rsidRPr="00920529">
        <w:rPr>
          <w:color w:val="000000" w:themeColor="text1"/>
        </w:rPr>
        <w:t xml:space="preserve"> = 2.60, 95% CI = –5.26, 0.07) indicated there may have been asymmetry in the RPE funnel plot (Figure </w:t>
      </w:r>
      <w:r w:rsidR="003508FE" w:rsidRPr="00920529">
        <w:rPr>
          <w:color w:val="000000" w:themeColor="text1"/>
        </w:rPr>
        <w:t>4</w:t>
      </w:r>
      <w:r w:rsidR="002938DE" w:rsidRPr="00920529">
        <w:rPr>
          <w:color w:val="000000" w:themeColor="text1"/>
        </w:rPr>
        <w:t>g)</w:t>
      </w:r>
      <w:r w:rsidR="00C12895" w:rsidRPr="00920529">
        <w:rPr>
          <w:color w:val="000000" w:themeColor="text1"/>
        </w:rPr>
        <w:t>,</w:t>
      </w:r>
      <w:r w:rsidR="002938DE" w:rsidRPr="00920529">
        <w:rPr>
          <w:color w:val="000000" w:themeColor="text1"/>
        </w:rPr>
        <w:t xml:space="preserve"> </w:t>
      </w:r>
      <w:r w:rsidR="00C12895" w:rsidRPr="00920529">
        <w:rPr>
          <w:color w:val="000000" w:themeColor="text1"/>
        </w:rPr>
        <w:t>however</w:t>
      </w:r>
      <w:r w:rsidR="002938DE" w:rsidRPr="00920529">
        <w:rPr>
          <w:color w:val="000000" w:themeColor="text1"/>
        </w:rPr>
        <w:t>, this was due to the influence o</w:t>
      </w:r>
      <w:r w:rsidR="00913995" w:rsidRPr="00920529">
        <w:rPr>
          <w:color w:val="000000" w:themeColor="text1"/>
        </w:rPr>
        <w:t xml:space="preserve">f </w:t>
      </w:r>
      <w:r w:rsidR="00A05DB9" w:rsidRPr="00920529">
        <w:rPr>
          <w:color w:val="000000" w:themeColor="text1"/>
        </w:rPr>
        <w:fldChar w:fldCharType="begin"/>
      </w:r>
      <w:r w:rsidR="00B82386" w:rsidRPr="00920529">
        <w:rPr>
          <w:color w:val="000000" w:themeColor="text1"/>
        </w:rPr>
        <w:instrText xml:space="preserve"> ADDIN EN.CITE &lt;EndNote&gt;&lt;Cite AuthorYear="1"&gt;&lt;Author&gt;Walters&lt;/Author&gt;&lt;Year&gt;2017&lt;/Year&gt;&lt;RecNum&gt;76&lt;/RecNum&gt;&lt;DisplayText&gt;Walters, et al.&lt;style face="superscript"&gt;49&lt;/style&gt;&lt;/DisplayText&gt;&lt;record&gt;&lt;rec-number&gt;76&lt;/rec-number&gt;&lt;foreign-keys&gt;&lt;key app="EN" db-id="f5vwr5zeaadfz6e5f2ap0rxpda5pvwtrsp9p" timestamp="1720750522"&gt;76&lt;/key&gt;&lt;/foreign-keys&gt;&lt;ref-type name="Journal Article"&gt;17&lt;/ref-type&gt;&lt;contributors&gt;&lt;authors&gt;&lt;author&gt;Walters, P.&lt;/author&gt;&lt;author&gt;Thom, N.&lt;/author&gt;&lt;author&gt;Libby, K.&lt;/author&gt;&lt;author&gt;Edgren, S.&lt;/author&gt;&lt;author&gt;Azadian, A.&lt;/author&gt;&lt;author&gt;Tannous, D.&lt;/author&gt;&lt;author&gt;Sorenson, E.&lt;/author&gt;&lt;author&gt;Hunt, B.&lt;/author&gt;&lt;/authors&gt;&lt;/contributors&gt;&lt;auth-address&gt;Exercise Physiology Laboratory, Applied Health Science Department at Wheaton College, Wheaton College , Wheaton IL, USA.&lt;/auth-address&gt;&lt;titles&gt;&lt;title&gt;The effect of intermittent head cooling on aerobic performance in the heat&lt;/title&gt;&lt;secondary-title&gt;J Sports Sci Med&lt;/secondary-title&gt;&lt;alt-title&gt;Journal of sports science &amp;amp; medicine&lt;/alt-title&gt;&lt;/titles&gt;&lt;periodical&gt;&lt;full-title&gt;J Sports Sci Med&lt;/full-title&gt;&lt;/periodical&gt;&lt;alt-periodical&gt;&lt;full-title&gt;Journal of sports science &amp;amp; medicine&lt;/full-title&gt;&lt;/alt-periodical&gt;&lt;pages&gt;77-83&lt;/pages&gt;&lt;volume&gt;16&lt;/volume&gt;&lt;number&gt;1&lt;/number&gt;&lt;edition&gt;2017/03/28&lt;/edition&gt;&lt;keywords&gt;&lt;keyword&gt;Thermoregulation&lt;/keyword&gt;&lt;keyword&gt;endurance&lt;/keyword&gt;&lt;keyword&gt;heat-stress&lt;/keyword&gt;&lt;keyword&gt;hot conditions&lt;/keyword&gt;&lt;keyword&gt;thermal-loading&lt;/keyword&gt;&lt;/keywords&gt;&lt;dates&gt;&lt;year&gt;2017&lt;/year&gt;&lt;pub-dates&gt;&lt;date&gt;Mar&lt;/date&gt;&lt;/pub-dates&gt;&lt;/dates&gt;&lt;isbn&gt;1303-2968 (Print)&amp;#xD;1303-2968&lt;/isbn&gt;&lt;accession-num&gt;28344454&lt;/accession-num&gt;&lt;urls&gt;&lt;/urls&gt;&lt;custom2&gt;PMC5358035&lt;/custom2&gt;&lt;remote-database-provider&gt;NLM&lt;/remote-database-provider&gt;&lt;language&gt;eng&lt;/language&gt;&lt;/record&gt;&lt;/Cite&gt;&lt;/EndNote&gt;</w:instrText>
      </w:r>
      <w:r w:rsidR="00A05DB9" w:rsidRPr="00920529">
        <w:rPr>
          <w:color w:val="000000" w:themeColor="text1"/>
        </w:rPr>
        <w:fldChar w:fldCharType="separate"/>
      </w:r>
      <w:r w:rsidR="00B82386" w:rsidRPr="00920529">
        <w:rPr>
          <w:noProof/>
          <w:color w:val="000000" w:themeColor="text1"/>
        </w:rPr>
        <w:t>Walters, et al.</w:t>
      </w:r>
      <w:r w:rsidR="00B82386" w:rsidRPr="00920529">
        <w:rPr>
          <w:noProof/>
          <w:color w:val="000000" w:themeColor="text1"/>
          <w:vertAlign w:val="superscript"/>
        </w:rPr>
        <w:t>49</w:t>
      </w:r>
      <w:r w:rsidR="00A05DB9" w:rsidRPr="00920529">
        <w:rPr>
          <w:color w:val="000000" w:themeColor="text1"/>
        </w:rPr>
        <w:fldChar w:fldCharType="end"/>
      </w:r>
      <w:r w:rsidR="002938DE" w:rsidRPr="00920529">
        <w:rPr>
          <w:color w:val="000000" w:themeColor="text1"/>
        </w:rPr>
        <w:t xml:space="preserve"> There were no concerns of asymmetry when </w:t>
      </w:r>
      <w:r w:rsidR="00DA4D43" w:rsidRPr="00920529">
        <w:rPr>
          <w:color w:val="000000" w:themeColor="text1"/>
        </w:rPr>
        <w:fldChar w:fldCharType="begin"/>
      </w:r>
      <w:r w:rsidR="00B82386" w:rsidRPr="00920529">
        <w:rPr>
          <w:color w:val="000000" w:themeColor="text1"/>
        </w:rPr>
        <w:instrText xml:space="preserve"> ADDIN EN.CITE &lt;EndNote&gt;&lt;Cite AuthorYear="1"&gt;&lt;Author&gt;Walters&lt;/Author&gt;&lt;Year&gt;2017&lt;/Year&gt;&lt;RecNum&gt;76&lt;/RecNum&gt;&lt;DisplayText&gt;Walters, et al.&lt;style face="superscript"&gt;49&lt;/style&gt;&lt;/DisplayText&gt;&lt;record&gt;&lt;rec-number&gt;76&lt;/rec-number&gt;&lt;foreign-keys&gt;&lt;key app="EN" db-id="f5vwr5zeaadfz6e5f2ap0rxpda5pvwtrsp9p" timestamp="1720750522"&gt;76&lt;/key&gt;&lt;/foreign-keys&gt;&lt;ref-type name="Journal Article"&gt;17&lt;/ref-type&gt;&lt;contributors&gt;&lt;authors&gt;&lt;author&gt;Walters, P.&lt;/author&gt;&lt;author&gt;Thom, N.&lt;/author&gt;&lt;author&gt;Libby, K.&lt;/author&gt;&lt;author&gt;Edgren, S.&lt;/author&gt;&lt;author&gt;Azadian, A.&lt;/author&gt;&lt;author&gt;Tannous, D.&lt;/author&gt;&lt;author&gt;Sorenson, E.&lt;/author&gt;&lt;author&gt;Hunt, B.&lt;/author&gt;&lt;/authors&gt;&lt;/contributors&gt;&lt;auth-address&gt;Exercise Physiology Laboratory, Applied Health Science Department at Wheaton College, Wheaton College , Wheaton IL, USA.&lt;/auth-address&gt;&lt;titles&gt;&lt;title&gt;The effect of intermittent head cooling on aerobic performance in the heat&lt;/title&gt;&lt;secondary-title&gt;J Sports Sci Med&lt;/secondary-title&gt;&lt;alt-title&gt;Journal of sports science &amp;amp; medicine&lt;/alt-title&gt;&lt;/titles&gt;&lt;periodical&gt;&lt;full-title&gt;J Sports Sci Med&lt;/full-title&gt;&lt;/periodical&gt;&lt;alt-periodical&gt;&lt;full-title&gt;Journal of sports science &amp;amp; medicine&lt;/full-title&gt;&lt;/alt-periodical&gt;&lt;pages&gt;77-83&lt;/pages&gt;&lt;volume&gt;16&lt;/volume&gt;&lt;number&gt;1&lt;/number&gt;&lt;edition&gt;2017/03/28&lt;/edition&gt;&lt;keywords&gt;&lt;keyword&gt;Thermoregulation&lt;/keyword&gt;&lt;keyword&gt;endurance&lt;/keyword&gt;&lt;keyword&gt;heat-stress&lt;/keyword&gt;&lt;keyword&gt;hot conditions&lt;/keyword&gt;&lt;keyword&gt;thermal-loading&lt;/keyword&gt;&lt;/keywords&gt;&lt;dates&gt;&lt;year&gt;2017&lt;/year&gt;&lt;pub-dates&gt;&lt;date&gt;Mar&lt;/date&gt;&lt;/pub-dates&gt;&lt;/dates&gt;&lt;isbn&gt;1303-2968 (Print)&amp;#xD;1303-2968&lt;/isbn&gt;&lt;accession-num&gt;28344454&lt;/accession-num&gt;&lt;urls&gt;&lt;/urls&gt;&lt;custom2&gt;PMC5358035&lt;/custom2&gt;&lt;remote-database-provider&gt;NLM&lt;/remote-database-provider&gt;&lt;language&gt;eng&lt;/language&gt;&lt;/record&gt;&lt;/Cite&gt;&lt;/EndNote&gt;</w:instrText>
      </w:r>
      <w:r w:rsidR="00DA4D43" w:rsidRPr="00920529">
        <w:rPr>
          <w:color w:val="000000" w:themeColor="text1"/>
        </w:rPr>
        <w:fldChar w:fldCharType="separate"/>
      </w:r>
      <w:r w:rsidR="00B82386" w:rsidRPr="00920529">
        <w:rPr>
          <w:noProof/>
          <w:color w:val="000000" w:themeColor="text1"/>
        </w:rPr>
        <w:t>Walters, et al.</w:t>
      </w:r>
      <w:r w:rsidR="00B82386" w:rsidRPr="00920529">
        <w:rPr>
          <w:noProof/>
          <w:color w:val="000000" w:themeColor="text1"/>
          <w:vertAlign w:val="superscript"/>
        </w:rPr>
        <w:t>49</w:t>
      </w:r>
      <w:r w:rsidR="00DA4D43" w:rsidRPr="00920529">
        <w:rPr>
          <w:color w:val="000000" w:themeColor="text1"/>
        </w:rPr>
        <w:fldChar w:fldCharType="end"/>
      </w:r>
      <w:r w:rsidR="002938DE" w:rsidRPr="00920529">
        <w:rPr>
          <w:color w:val="000000" w:themeColor="text1"/>
        </w:rPr>
        <w:t xml:space="preserve"> was removed from the analysis (</w:t>
      </w:r>
      <w:r w:rsidR="002938DE" w:rsidRPr="00920529">
        <w:rPr>
          <w:i/>
          <w:iCs/>
          <w:color w:val="000000" w:themeColor="text1"/>
        </w:rPr>
        <w:sym w:font="Symbol" w:char="F062"/>
      </w:r>
      <w:r w:rsidR="002938DE" w:rsidRPr="00920529">
        <w:rPr>
          <w:color w:val="000000" w:themeColor="text1"/>
          <w:vertAlign w:val="subscript"/>
        </w:rPr>
        <w:t>0</w:t>
      </w:r>
      <w:r w:rsidR="002938DE" w:rsidRPr="00920529">
        <w:rPr>
          <w:color w:val="000000" w:themeColor="text1"/>
        </w:rPr>
        <w:t xml:space="preserve"> = 0.31, 95% CI = –2.12, 2.74).</w:t>
      </w:r>
    </w:p>
    <w:p w14:paraId="131993B1" w14:textId="77777777" w:rsidR="00C50664" w:rsidRPr="00920529" w:rsidRDefault="00C50664" w:rsidP="000C275C">
      <w:pPr>
        <w:spacing w:after="0" w:line="240" w:lineRule="auto"/>
        <w:jc w:val="both"/>
        <w:rPr>
          <w:i/>
          <w:iCs/>
          <w:color w:val="000000" w:themeColor="text1"/>
        </w:rPr>
      </w:pPr>
    </w:p>
    <w:p w14:paraId="34906E70" w14:textId="2B6C827E" w:rsidR="005B187E" w:rsidRPr="00920529" w:rsidRDefault="00025669" w:rsidP="000C275C">
      <w:pPr>
        <w:spacing w:after="0" w:line="240" w:lineRule="auto"/>
        <w:jc w:val="both"/>
        <w:rPr>
          <w:color w:val="000000" w:themeColor="text1"/>
        </w:rPr>
      </w:pPr>
      <w:r w:rsidRPr="00920529">
        <w:rPr>
          <w:color w:val="000000" w:themeColor="text1"/>
        </w:rPr>
        <w:t>3.</w:t>
      </w:r>
      <w:r w:rsidR="00297F9D" w:rsidRPr="00920529">
        <w:rPr>
          <w:color w:val="000000" w:themeColor="text1"/>
        </w:rPr>
        <w:t>4</w:t>
      </w:r>
      <w:r w:rsidRPr="00920529">
        <w:rPr>
          <w:color w:val="000000" w:themeColor="text1"/>
        </w:rPr>
        <w:t xml:space="preserve"> Adverse Events</w:t>
      </w:r>
    </w:p>
    <w:p w14:paraId="367ABFA0" w14:textId="43816FC5" w:rsidR="00025669" w:rsidRPr="00920529" w:rsidRDefault="002567CC" w:rsidP="000C275C">
      <w:pPr>
        <w:spacing w:after="0" w:line="240" w:lineRule="auto"/>
        <w:jc w:val="both"/>
        <w:rPr>
          <w:color w:val="000000" w:themeColor="text1"/>
        </w:rPr>
      </w:pPr>
      <w:r w:rsidRPr="00920529">
        <w:rPr>
          <w:color w:val="000000" w:themeColor="text1"/>
        </w:rPr>
        <w:t xml:space="preserve">Out of the </w:t>
      </w:r>
      <w:r w:rsidR="00300BE6" w:rsidRPr="00920529">
        <w:rPr>
          <w:color w:val="000000" w:themeColor="text1"/>
        </w:rPr>
        <w:t>63</w:t>
      </w:r>
      <w:r w:rsidRPr="00920529">
        <w:rPr>
          <w:color w:val="000000" w:themeColor="text1"/>
        </w:rPr>
        <w:t xml:space="preserve"> studies, in which 75 interventions were assessed, </w:t>
      </w:r>
      <w:r w:rsidR="005104F3" w:rsidRPr="00920529">
        <w:rPr>
          <w:color w:val="000000" w:themeColor="text1"/>
        </w:rPr>
        <w:t xml:space="preserve">there were </w:t>
      </w:r>
      <w:r w:rsidR="00F567DB" w:rsidRPr="00920529">
        <w:rPr>
          <w:color w:val="000000" w:themeColor="text1"/>
        </w:rPr>
        <w:t>3</w:t>
      </w:r>
      <w:r w:rsidR="005104F3" w:rsidRPr="00920529">
        <w:rPr>
          <w:color w:val="000000" w:themeColor="text1"/>
        </w:rPr>
        <w:t xml:space="preserve"> reports of adverse events</w:t>
      </w:r>
      <w:r w:rsidR="00F567DB" w:rsidRPr="00920529">
        <w:rPr>
          <w:color w:val="000000" w:themeColor="text1"/>
        </w:rPr>
        <w:t xml:space="preserve"> associated with the cooling interventions</w:t>
      </w:r>
      <w:r w:rsidR="005104F3" w:rsidRPr="00920529">
        <w:rPr>
          <w:color w:val="000000" w:themeColor="text1"/>
        </w:rPr>
        <w:t xml:space="preserve">. </w:t>
      </w:r>
      <w:r w:rsidR="00B25C8A" w:rsidRPr="00920529">
        <w:rPr>
          <w:color w:val="000000" w:themeColor="text1"/>
        </w:rPr>
        <w:t xml:space="preserve">Two participants </w:t>
      </w:r>
      <w:r w:rsidR="006C4934" w:rsidRPr="00920529">
        <w:rPr>
          <w:color w:val="000000" w:themeColor="text1"/>
        </w:rPr>
        <w:t>were</w:t>
      </w:r>
      <w:r w:rsidR="00B25C8A" w:rsidRPr="00920529">
        <w:rPr>
          <w:color w:val="000000" w:themeColor="text1"/>
        </w:rPr>
        <w:t xml:space="preserve"> excluded from one study as they could not tolerate the intervention, </w:t>
      </w:r>
      <w:r w:rsidR="005F604E" w:rsidRPr="00920529">
        <w:rPr>
          <w:color w:val="000000" w:themeColor="text1"/>
        </w:rPr>
        <w:t xml:space="preserve">which involved </w:t>
      </w:r>
      <w:r w:rsidR="00B6004A" w:rsidRPr="00920529">
        <w:rPr>
          <w:color w:val="000000" w:themeColor="text1"/>
        </w:rPr>
        <w:t>a</w:t>
      </w:r>
      <w:r w:rsidR="00CC18DE" w:rsidRPr="00920529">
        <w:rPr>
          <w:color w:val="000000" w:themeColor="text1"/>
        </w:rPr>
        <w:t xml:space="preserve">pplication of a </w:t>
      </w:r>
      <w:r w:rsidR="00B6004A" w:rsidRPr="00920529">
        <w:rPr>
          <w:color w:val="000000" w:themeColor="text1"/>
        </w:rPr>
        <w:t>frozen gel pack</w:t>
      </w:r>
      <w:r w:rsidR="00CC18DE" w:rsidRPr="00920529">
        <w:rPr>
          <w:color w:val="000000" w:themeColor="text1"/>
        </w:rPr>
        <w:t xml:space="preserve"> (0-3</w:t>
      </w:r>
      <w:r w:rsidR="00C10EF2" w:rsidRPr="00920529">
        <w:rPr>
          <w:color w:val="000000" w:themeColor="text1"/>
        </w:rPr>
        <w:t xml:space="preserve"> </w:t>
      </w:r>
      <w:r w:rsidR="00CC18DE" w:rsidRPr="00920529">
        <w:rPr>
          <w:color w:val="000000" w:themeColor="text1"/>
        </w:rPr>
        <w:t>°C)</w:t>
      </w:r>
      <w:r w:rsidR="00B6004A" w:rsidRPr="00920529">
        <w:rPr>
          <w:color w:val="000000" w:themeColor="text1"/>
        </w:rPr>
        <w:t xml:space="preserve"> to the forehead and eyes.</w:t>
      </w:r>
      <w:r w:rsidR="008A2D82" w:rsidRPr="00920529">
        <w:rPr>
          <w:color w:val="000000" w:themeColor="text1"/>
        </w:rPr>
        <w:fldChar w:fldCharType="begin"/>
      </w:r>
      <w:r w:rsidR="00B82386" w:rsidRPr="00920529">
        <w:rPr>
          <w:color w:val="000000" w:themeColor="text1"/>
        </w:rPr>
        <w:instrText xml:space="preserve"> ADDIN EN.CITE &lt;EndNote&gt;&lt;Cite&gt;&lt;Author&gt;Endo&lt;/Author&gt;&lt;Year&gt;2003&lt;/Year&gt;&lt;RecNum&gt;66&lt;/RecNum&gt;&lt;DisplayText&gt;&lt;style face="superscript"&gt;53&lt;/style&gt;&lt;/DisplayText&gt;&lt;record&gt;&lt;rec-number&gt;66&lt;/rec-number&gt;&lt;foreign-keys&gt;&lt;key app="EN" db-id="f5vwr5zeaadfz6e5f2ap0rxpda5pvwtrsp9p" timestamp="1720750522"&gt;66&lt;/key&gt;&lt;/foreign-keys&gt;&lt;ref-type name="Journal Article"&gt;17&lt;/ref-type&gt;&lt;contributors&gt;&lt;authors&gt;&lt;author&gt;Endo, M.&lt;/author&gt;&lt;author&gt;Tauchi, S.&lt;/author&gt;&lt;author&gt;Hayashi, N.&lt;/author&gt;&lt;author&gt;Koga, S.&lt;/author&gt;&lt;author&gt;Rossiter, H. B.&lt;/author&gt;&lt;author&gt;Fukuba, Y.&lt;/author&gt;&lt;/authors&gt;&lt;/contributors&gt;&lt;auth-address&gt;Dept. of Exercise Science and Physiology, School of Health Sciences, Hiroshima Prefectural Women&amp;apos;s Univ., 1-1-71, Ujina-higashi, Minamiku, Hiroshima 734-8558, Japan.&lt;/auth-address&gt;&lt;titles&gt;&lt;title&gt;Facial cooling-induced bradycardia does not slow pulmonary VO2 kinetics at the onset of high-intensity exercise&lt;/title&gt;&lt;secondary-title&gt;J Appl Physiol&lt;/secondary-title&gt;&lt;/titles&gt;&lt;periodical&gt;&lt;full-title&gt;J Appl Physiol&lt;/full-title&gt;&lt;/periodical&gt;&lt;pages&gt;1623-31&lt;/pages&gt;&lt;volume&gt;95&lt;/volume&gt;&lt;number&gt;4&lt;/number&gt;&lt;edition&gt;2003/07/08&lt;/edition&gt;&lt;keywords&gt;&lt;keyword&gt;Adult&lt;/keyword&gt;&lt;keyword&gt;Anaerobic Threshold&lt;/keyword&gt;&lt;keyword&gt;Bicycling&lt;/keyword&gt;&lt;keyword&gt;Bradycardia/*etiology/*physiopathology&lt;/keyword&gt;&lt;keyword&gt;*Cold Temperature&lt;/keyword&gt;&lt;keyword&gt;*Exercise&lt;/keyword&gt;&lt;keyword&gt;*Face&lt;/keyword&gt;&lt;keyword&gt;Female&lt;/keyword&gt;&lt;keyword&gt;Humans&lt;/keyword&gt;&lt;keyword&gt;Kinetics&lt;/keyword&gt;&lt;keyword&gt;Lactic Acid/blood&lt;/keyword&gt;&lt;keyword&gt;Lung/*metabolism&lt;/keyword&gt;&lt;keyword&gt;Male&lt;/keyword&gt;&lt;keyword&gt;Oxygen Consumption&lt;/keyword&gt;&lt;keyword&gt;*Physical Endurance&lt;/keyword&gt;&lt;/keywords&gt;&lt;dates&gt;&lt;year&gt;2003&lt;/year&gt;&lt;pub-dates&gt;&lt;date&gt;Oct&lt;/date&gt;&lt;/pub-dates&gt;&lt;/dates&gt;&lt;isbn&gt;8750-7587 (Print)&amp;#xD;0161-7567&lt;/isbn&gt;&lt;accession-num&gt;12844498&lt;/accession-num&gt;&lt;urls&gt;&lt;/urls&gt;&lt;electronic-resource-num&gt;10.1152/japplphysiol.00415.2003&lt;/electronic-resource-num&gt;&lt;remote-database-provider&gt;NLM&lt;/remote-database-provider&gt;&lt;language&gt;eng&lt;/language&gt;&lt;/record&gt;&lt;/Cite&gt;&lt;/EndNote&gt;</w:instrText>
      </w:r>
      <w:r w:rsidR="008A2D82" w:rsidRPr="00920529">
        <w:rPr>
          <w:color w:val="000000" w:themeColor="text1"/>
        </w:rPr>
        <w:fldChar w:fldCharType="separate"/>
      </w:r>
      <w:r w:rsidR="00B82386" w:rsidRPr="00920529">
        <w:rPr>
          <w:noProof/>
          <w:color w:val="000000" w:themeColor="text1"/>
          <w:vertAlign w:val="superscript"/>
        </w:rPr>
        <w:t>53</w:t>
      </w:r>
      <w:r w:rsidR="008A2D82" w:rsidRPr="00920529">
        <w:rPr>
          <w:color w:val="000000" w:themeColor="text1"/>
        </w:rPr>
        <w:fldChar w:fldCharType="end"/>
      </w:r>
      <w:r w:rsidR="00285CE0" w:rsidRPr="00920529">
        <w:rPr>
          <w:color w:val="000000" w:themeColor="text1"/>
        </w:rPr>
        <w:t xml:space="preserve"> One participant experienced heat</w:t>
      </w:r>
      <w:r w:rsidR="001441E9" w:rsidRPr="00920529">
        <w:rPr>
          <w:color w:val="000000" w:themeColor="text1"/>
        </w:rPr>
        <w:t xml:space="preserve"> </w:t>
      </w:r>
      <w:r w:rsidR="00285CE0" w:rsidRPr="00920529">
        <w:rPr>
          <w:color w:val="000000" w:themeColor="text1"/>
        </w:rPr>
        <w:t>induced orthostatic intolerance</w:t>
      </w:r>
      <w:r w:rsidR="001441E9" w:rsidRPr="00920529">
        <w:rPr>
          <w:color w:val="000000" w:themeColor="text1"/>
        </w:rPr>
        <w:t xml:space="preserve"> immediately after application of a </w:t>
      </w:r>
      <w:r w:rsidR="000F2C92" w:rsidRPr="00920529">
        <w:rPr>
          <w:color w:val="000000" w:themeColor="text1"/>
        </w:rPr>
        <w:t>water-perfused</w:t>
      </w:r>
      <w:r w:rsidR="00E67285" w:rsidRPr="00920529">
        <w:rPr>
          <w:color w:val="000000" w:themeColor="text1"/>
        </w:rPr>
        <w:t xml:space="preserve"> (13</w:t>
      </w:r>
      <w:r w:rsidR="00C10EF2" w:rsidRPr="00920529">
        <w:rPr>
          <w:color w:val="000000" w:themeColor="text1"/>
        </w:rPr>
        <w:t xml:space="preserve"> </w:t>
      </w:r>
      <w:r w:rsidR="00E67285" w:rsidRPr="00920529">
        <w:rPr>
          <w:color w:val="000000" w:themeColor="text1"/>
        </w:rPr>
        <w:t xml:space="preserve">°C) </w:t>
      </w:r>
      <w:r w:rsidR="000F2C92" w:rsidRPr="00920529">
        <w:rPr>
          <w:color w:val="000000" w:themeColor="text1"/>
        </w:rPr>
        <w:t>head-neck cooling device</w:t>
      </w:r>
      <w:r w:rsidR="0056750A" w:rsidRPr="00920529">
        <w:rPr>
          <w:color w:val="000000" w:themeColor="text1"/>
        </w:rPr>
        <w:t xml:space="preserve">, </w:t>
      </w:r>
      <w:r w:rsidR="00E558F7" w:rsidRPr="00920529">
        <w:rPr>
          <w:color w:val="000000" w:themeColor="text1"/>
        </w:rPr>
        <w:t>however</w:t>
      </w:r>
      <w:r w:rsidR="0056750A" w:rsidRPr="00920529">
        <w:rPr>
          <w:color w:val="000000" w:themeColor="text1"/>
        </w:rPr>
        <w:t>,</w:t>
      </w:r>
      <w:r w:rsidR="00E558F7" w:rsidRPr="00920529">
        <w:rPr>
          <w:color w:val="000000" w:themeColor="text1"/>
        </w:rPr>
        <w:t xml:space="preserve"> this also occurred during the control condition</w:t>
      </w:r>
      <w:r w:rsidR="000F2C92" w:rsidRPr="00920529">
        <w:rPr>
          <w:color w:val="000000" w:themeColor="text1"/>
        </w:rPr>
        <w:t>.</w:t>
      </w:r>
      <w:r w:rsidR="00E558F7" w:rsidRPr="00920529">
        <w:rPr>
          <w:color w:val="000000" w:themeColor="text1"/>
        </w:rPr>
        <w:fldChar w:fldCharType="begin">
          <w:fldData xml:space="preserve">PEVuZE5vdGU+PENpdGU+PEF1dGhvcj5XYWxsYWNlPC9BdXRob3I+PFllYXI+MjAxNTwvWWVhcj48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</w:fldData>
        </w:fldChar>
      </w:r>
      <w:r w:rsidR="00B82386" w:rsidRPr="00920529">
        <w:rPr>
          <w:color w:val="000000" w:themeColor="text1"/>
        </w:rPr>
        <w:instrText xml:space="preserve"> ADDIN EN.CITE </w:instrText>
      </w:r>
      <w:r w:rsidR="00B82386" w:rsidRPr="00920529">
        <w:rPr>
          <w:color w:val="000000" w:themeColor="text1"/>
        </w:rPr>
        <w:fldChar w:fldCharType="begin">
          <w:fldData xml:space="preserve">PEVuZE5vdGU+PENpdGU+PEF1dGhvcj5XYWxsYWNlPC9BdXRob3I+PFllYXI+MjAxNTwvWWVhcj48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</w:fldData>
        </w:fldChar>
      </w:r>
      <w:r w:rsidR="00B82386" w:rsidRPr="00920529">
        <w:rPr>
          <w:color w:val="000000" w:themeColor="text1"/>
        </w:rPr>
        <w:instrText xml:space="preserve"> ADDIN EN.CITE.DATA </w:instrText>
      </w:r>
      <w:r w:rsidR="00B82386" w:rsidRPr="00920529">
        <w:rPr>
          <w:color w:val="000000" w:themeColor="text1"/>
        </w:rPr>
      </w:r>
      <w:r w:rsidR="00B82386" w:rsidRPr="00920529">
        <w:rPr>
          <w:color w:val="000000" w:themeColor="text1"/>
        </w:rPr>
        <w:fldChar w:fldCharType="end"/>
      </w:r>
      <w:r w:rsidR="00E558F7" w:rsidRPr="00920529">
        <w:rPr>
          <w:color w:val="000000" w:themeColor="text1"/>
        </w:rPr>
      </w:r>
      <w:r w:rsidR="00E558F7" w:rsidRPr="00920529">
        <w:rPr>
          <w:color w:val="000000" w:themeColor="text1"/>
        </w:rPr>
        <w:fldChar w:fldCharType="separate"/>
      </w:r>
      <w:r w:rsidR="00B82386" w:rsidRPr="00920529">
        <w:rPr>
          <w:noProof/>
          <w:color w:val="000000" w:themeColor="text1"/>
          <w:vertAlign w:val="superscript"/>
        </w:rPr>
        <w:t>54</w:t>
      </w:r>
      <w:r w:rsidR="00E558F7" w:rsidRPr="00920529">
        <w:rPr>
          <w:color w:val="000000" w:themeColor="text1"/>
        </w:rPr>
        <w:fldChar w:fldCharType="end"/>
      </w:r>
      <w:r w:rsidR="00DD383A" w:rsidRPr="00920529">
        <w:rPr>
          <w:color w:val="000000" w:themeColor="text1"/>
        </w:rPr>
        <w:t xml:space="preserve"> </w:t>
      </w:r>
      <w:r w:rsidR="00D949AE" w:rsidRPr="00920529">
        <w:rPr>
          <w:color w:val="000000" w:themeColor="text1"/>
        </w:rPr>
        <w:t xml:space="preserve">In a separate study, one participant’s trial was terminated due to muscle cramps, however, it was not reported if this occurred during the intervention or control </w:t>
      </w:r>
      <w:r w:rsidR="00D949AE" w:rsidRPr="00920529">
        <w:rPr>
          <w:color w:val="000000" w:themeColor="text1"/>
        </w:rPr>
        <w:lastRenderedPageBreak/>
        <w:t>condition.</w:t>
      </w:r>
      <w:r w:rsidR="008A1FB7" w:rsidRPr="00920529">
        <w:rPr>
          <w:color w:val="000000" w:themeColor="text1"/>
        </w:rPr>
        <w:fldChar w:fldCharType="begin"/>
      </w:r>
      <w:r w:rsidR="00B82386" w:rsidRPr="00920529">
        <w:rPr>
          <w:color w:val="000000" w:themeColor="text1"/>
        </w:rPr>
        <w:instrText xml:space="preserve"> ADDIN EN.CITE &lt;EndNote&gt;&lt;Cite&gt;&lt;Author&gt;Zhang&lt;/Author&gt;&lt;Year&gt;2014&lt;/Year&gt;&lt;RecNum&gt;82&lt;/RecNum&gt;&lt;DisplayText&gt;&lt;style face="superscript"&gt;55&lt;/style&gt;&lt;/DisplayText&gt;&lt;record&gt;&lt;rec-number&gt;82&lt;/rec-number&gt;&lt;foreign-keys&gt;&lt;key app="EN" db-id="f5vwr5zeaadfz6e5f2ap0rxpda5pvwtrsp9p" timestamp="1720750630"&gt;82&lt;/key&gt;&lt;/foreign-keys&gt;&lt;ref-type name="Journal Article"&gt;17&lt;/ref-type&gt;&lt;contributors&gt;&lt;authors&gt;&lt;author&gt;Zhang, Yang&lt;/author&gt;&lt;author&gt;Nepocatych, Svetlana&lt;/author&gt;&lt;author&gt;Katica, Charlie P&lt;/author&gt;&lt;author&gt;Collins, Annie B&lt;/author&gt;&lt;author&gt;Casaru, Catalina&lt;/author&gt;&lt;author&gt;Balilionis, Gytis&lt;/author&gt;&lt;author&gt;Sjökvist, Jesper&lt;/author&gt;&lt;author&gt;Bishop, Phillip A&lt;/author&gt;&lt;author&gt;Medicine&lt;/author&gt;&lt;/authors&gt;&lt;/contributors&gt;&lt;titles&gt;&lt;title&gt;Effect of half time cooling on thermoregulatory responses and soccer-specific performance tests&lt;/title&gt;&lt;secondary-title&gt;Monten J Sports Sci Med&lt;/secondary-title&gt;&lt;/titles&gt;&lt;periodical&gt;&lt;full-title&gt;Monten J Sports Sci Med&lt;/full-title&gt;&lt;/periodical&gt;&lt;pages&gt;17-22&lt;/pages&gt;&lt;volume&gt;3&lt;/volume&gt;&lt;number&gt;1&lt;/number&gt;&lt;dates&gt;&lt;year&gt;2014&lt;/year&gt;&lt;/dates&gt;&lt;isbn&gt;1800-8755&lt;/isbn&gt;&lt;urls&gt;&lt;/urls&gt;&lt;/record&gt;&lt;/Cite&gt;&lt;/EndNote&gt;</w:instrText>
      </w:r>
      <w:r w:rsidR="008A1FB7" w:rsidRPr="00920529">
        <w:rPr>
          <w:color w:val="000000" w:themeColor="text1"/>
        </w:rPr>
        <w:fldChar w:fldCharType="separate"/>
      </w:r>
      <w:r w:rsidR="00B82386" w:rsidRPr="00920529">
        <w:rPr>
          <w:noProof/>
          <w:color w:val="000000" w:themeColor="text1"/>
          <w:vertAlign w:val="superscript"/>
        </w:rPr>
        <w:t>55</w:t>
      </w:r>
      <w:r w:rsidR="008A1FB7" w:rsidRPr="00920529">
        <w:rPr>
          <w:color w:val="000000" w:themeColor="text1"/>
        </w:rPr>
        <w:fldChar w:fldCharType="end"/>
      </w:r>
      <w:r w:rsidR="00344903" w:rsidRPr="00920529">
        <w:rPr>
          <w:color w:val="000000" w:themeColor="text1"/>
        </w:rPr>
        <w:t xml:space="preserve"> There was no report of </w:t>
      </w:r>
      <w:r w:rsidR="000E1087" w:rsidRPr="00920529">
        <w:rPr>
          <w:color w:val="000000" w:themeColor="text1"/>
        </w:rPr>
        <w:t xml:space="preserve">any cooling strategy </w:t>
      </w:r>
      <w:r w:rsidR="00475AAC" w:rsidRPr="00920529">
        <w:rPr>
          <w:color w:val="000000" w:themeColor="text1"/>
        </w:rPr>
        <w:t xml:space="preserve">making a participant feel cooler and then pushing beyond their thermal limits, causing </w:t>
      </w:r>
      <w:r w:rsidR="00EE5FEB" w:rsidRPr="00920529">
        <w:rPr>
          <w:color w:val="000000" w:themeColor="text1"/>
        </w:rPr>
        <w:t>exertional heat illness</w:t>
      </w:r>
      <w:r w:rsidR="00475AAC" w:rsidRPr="00920529">
        <w:rPr>
          <w:color w:val="000000" w:themeColor="text1"/>
        </w:rPr>
        <w:t>.</w:t>
      </w:r>
      <w:r w:rsidR="000E1087" w:rsidRPr="00920529">
        <w:rPr>
          <w:color w:val="000000" w:themeColor="text1"/>
        </w:rPr>
        <w:t xml:space="preserve"> </w:t>
      </w:r>
    </w:p>
    <w:p w14:paraId="0C3BF74B" w14:textId="77777777" w:rsidR="00025669" w:rsidRPr="00920529" w:rsidRDefault="00025669" w:rsidP="0099162E">
      <w:pPr>
        <w:spacing w:after="0" w:line="240" w:lineRule="auto"/>
        <w:rPr>
          <w:color w:val="000000" w:themeColor="text1"/>
        </w:rPr>
      </w:pPr>
    </w:p>
    <w:p w14:paraId="2171BA26" w14:textId="77777777" w:rsidR="00815FDB" w:rsidRPr="00920529" w:rsidRDefault="00815FDB" w:rsidP="00815FDB">
      <w:pPr>
        <w:spacing w:after="0" w:line="240" w:lineRule="auto"/>
        <w:rPr>
          <w:b/>
          <w:bCs/>
          <w:color w:val="000000" w:themeColor="text1"/>
        </w:rPr>
      </w:pPr>
      <w:r w:rsidRPr="00920529">
        <w:rPr>
          <w:b/>
          <w:bCs/>
          <w:color w:val="000000" w:themeColor="text1"/>
        </w:rPr>
        <w:t>4.0 Discussion</w:t>
      </w:r>
    </w:p>
    <w:p w14:paraId="01692108" w14:textId="77777777" w:rsidR="00E01BCD" w:rsidRPr="00920529" w:rsidRDefault="00E01BCD" w:rsidP="00B4671F">
      <w:pPr>
        <w:spacing w:after="0" w:line="240" w:lineRule="auto"/>
        <w:jc w:val="both"/>
        <w:rPr>
          <w:color w:val="000000" w:themeColor="text1"/>
        </w:rPr>
      </w:pPr>
    </w:p>
    <w:p w14:paraId="7B305205" w14:textId="5BD30EC0" w:rsidR="00E01BCD" w:rsidRPr="00920529" w:rsidRDefault="00E01BCD" w:rsidP="00B4671F">
      <w:pPr>
        <w:spacing w:after="0" w:line="240" w:lineRule="auto"/>
        <w:jc w:val="both"/>
        <w:rPr>
          <w:color w:val="000000" w:themeColor="text1"/>
        </w:rPr>
      </w:pPr>
      <w:r w:rsidRPr="00920529">
        <w:rPr>
          <w:color w:val="000000" w:themeColor="text1"/>
        </w:rPr>
        <w:t xml:space="preserve">4.1 Physical </w:t>
      </w:r>
      <w:r w:rsidR="0062495A" w:rsidRPr="00920529">
        <w:rPr>
          <w:color w:val="000000" w:themeColor="text1"/>
        </w:rPr>
        <w:t>P</w:t>
      </w:r>
      <w:r w:rsidRPr="00920529">
        <w:rPr>
          <w:color w:val="000000" w:themeColor="text1"/>
        </w:rPr>
        <w:t>erformance</w:t>
      </w:r>
    </w:p>
    <w:p w14:paraId="2663C070" w14:textId="3EAE345B" w:rsidR="00B137BB" w:rsidRPr="00920529" w:rsidRDefault="00246689" w:rsidP="00B4671F">
      <w:pPr>
        <w:spacing w:after="0" w:line="240" w:lineRule="auto"/>
        <w:jc w:val="both"/>
        <w:rPr>
          <w:color w:val="000000" w:themeColor="text1"/>
        </w:rPr>
      </w:pPr>
      <w:r w:rsidRPr="00920529">
        <w:rPr>
          <w:color w:val="000000" w:themeColor="text1"/>
        </w:rPr>
        <w:t xml:space="preserve">The effect of cooling the head, face and neck on self-paced and fixed-intensity exercise tests was inconclusive, as effects ranged from </w:t>
      </w:r>
      <w:r w:rsidR="001A7E69" w:rsidRPr="00920529">
        <w:rPr>
          <w:color w:val="000000" w:themeColor="text1"/>
        </w:rPr>
        <w:t>no effect</w:t>
      </w:r>
      <w:r w:rsidRPr="00920529">
        <w:rPr>
          <w:color w:val="000000" w:themeColor="text1"/>
        </w:rPr>
        <w:t xml:space="preserve"> to medium beneficial </w:t>
      </w:r>
      <w:r w:rsidR="00F067A8" w:rsidRPr="00920529">
        <w:rPr>
          <w:color w:val="000000" w:themeColor="text1"/>
        </w:rPr>
        <w:t>effects</w:t>
      </w:r>
      <w:r w:rsidR="007441A3" w:rsidRPr="00920529">
        <w:rPr>
          <w:color w:val="000000" w:themeColor="text1"/>
        </w:rPr>
        <w:t xml:space="preserve">. </w:t>
      </w:r>
      <w:r w:rsidR="00FE4825" w:rsidRPr="00920529">
        <w:rPr>
          <w:color w:val="000000" w:themeColor="text1"/>
        </w:rPr>
        <w:t>T</w:t>
      </w:r>
      <w:r w:rsidR="00BF1786" w:rsidRPr="00920529">
        <w:rPr>
          <w:color w:val="000000" w:themeColor="text1"/>
        </w:rPr>
        <w:t xml:space="preserve">here was not enough data </w:t>
      </w:r>
      <w:r w:rsidR="00F57720" w:rsidRPr="00920529">
        <w:rPr>
          <w:color w:val="000000" w:themeColor="text1"/>
        </w:rPr>
        <w:t xml:space="preserve">to </w:t>
      </w:r>
      <w:r w:rsidR="00BF1786" w:rsidRPr="00920529">
        <w:rPr>
          <w:color w:val="000000" w:themeColor="text1"/>
        </w:rPr>
        <w:t>meta-analys</w:t>
      </w:r>
      <w:r w:rsidR="00174358" w:rsidRPr="00920529">
        <w:rPr>
          <w:color w:val="000000" w:themeColor="text1"/>
        </w:rPr>
        <w:t>e</w:t>
      </w:r>
      <w:r w:rsidR="00BF1786" w:rsidRPr="00920529">
        <w:rPr>
          <w:color w:val="000000" w:themeColor="text1"/>
        </w:rPr>
        <w:t xml:space="preserve"> other components of physical performance</w:t>
      </w:r>
      <w:r w:rsidR="00F82046" w:rsidRPr="00920529">
        <w:rPr>
          <w:color w:val="000000" w:themeColor="text1"/>
        </w:rPr>
        <w:t>,</w:t>
      </w:r>
      <w:r w:rsidR="00935458" w:rsidRPr="00920529">
        <w:rPr>
          <w:color w:val="000000" w:themeColor="text1"/>
        </w:rPr>
        <w:t xml:space="preserve"> where individual</w:t>
      </w:r>
      <w:r w:rsidR="00BF1786" w:rsidRPr="00920529">
        <w:rPr>
          <w:color w:val="000000" w:themeColor="text1"/>
        </w:rPr>
        <w:t xml:space="preserve"> </w:t>
      </w:r>
      <w:r w:rsidR="00B0419C" w:rsidRPr="00920529">
        <w:rPr>
          <w:color w:val="000000" w:themeColor="text1"/>
        </w:rPr>
        <w:t xml:space="preserve">studies demonstrated </w:t>
      </w:r>
      <w:r w:rsidR="00F57720" w:rsidRPr="00920529">
        <w:rPr>
          <w:color w:val="000000" w:themeColor="text1"/>
        </w:rPr>
        <w:t xml:space="preserve">contrasting </w:t>
      </w:r>
      <w:r w:rsidR="00AA685F" w:rsidRPr="00920529">
        <w:rPr>
          <w:color w:val="000000" w:themeColor="text1"/>
        </w:rPr>
        <w:t>effects</w:t>
      </w:r>
      <w:r w:rsidR="00F061D9" w:rsidRPr="00920529">
        <w:rPr>
          <w:color w:val="000000" w:themeColor="text1"/>
        </w:rPr>
        <w:t xml:space="preserve"> </w:t>
      </w:r>
      <w:r w:rsidR="00AA685F" w:rsidRPr="00920529">
        <w:rPr>
          <w:color w:val="000000" w:themeColor="text1"/>
        </w:rPr>
        <w:t>on</w:t>
      </w:r>
      <w:r w:rsidR="00890C9D" w:rsidRPr="00920529">
        <w:rPr>
          <w:color w:val="000000" w:themeColor="text1"/>
        </w:rPr>
        <w:t xml:space="preserve"> </w:t>
      </w:r>
      <w:r w:rsidR="00F57720" w:rsidRPr="00920529">
        <w:rPr>
          <w:color w:val="000000" w:themeColor="text1"/>
        </w:rPr>
        <w:t xml:space="preserve">measures </w:t>
      </w:r>
      <w:r w:rsidR="00890C9D" w:rsidRPr="00920529">
        <w:rPr>
          <w:color w:val="000000" w:themeColor="text1"/>
        </w:rPr>
        <w:t>of</w:t>
      </w:r>
      <w:r w:rsidR="00AA685F" w:rsidRPr="00920529">
        <w:rPr>
          <w:color w:val="000000" w:themeColor="text1"/>
        </w:rPr>
        <w:t xml:space="preserve"> speed</w:t>
      </w:r>
      <w:r w:rsidR="00435495" w:rsidRPr="00920529">
        <w:rPr>
          <w:color w:val="000000" w:themeColor="text1"/>
        </w:rPr>
        <w:t xml:space="preserve">, </w:t>
      </w:r>
      <w:r w:rsidR="00F061D9" w:rsidRPr="00920529">
        <w:rPr>
          <w:color w:val="000000" w:themeColor="text1"/>
        </w:rPr>
        <w:t>strength</w:t>
      </w:r>
      <w:r w:rsidR="00435495" w:rsidRPr="00920529">
        <w:rPr>
          <w:color w:val="000000" w:themeColor="text1"/>
        </w:rPr>
        <w:t xml:space="preserve"> and ski</w:t>
      </w:r>
      <w:r w:rsidR="00C3787F" w:rsidRPr="00920529">
        <w:rPr>
          <w:color w:val="000000" w:themeColor="text1"/>
        </w:rPr>
        <w:t>ll</w:t>
      </w:r>
      <w:r w:rsidR="00F061D9" w:rsidRPr="00920529">
        <w:rPr>
          <w:color w:val="000000" w:themeColor="text1"/>
        </w:rPr>
        <w:t>.</w:t>
      </w:r>
      <w:r w:rsidR="00B73D90" w:rsidRPr="00920529">
        <w:rPr>
          <w:color w:val="000000" w:themeColor="text1"/>
        </w:rPr>
        <w:t xml:space="preserve"> </w:t>
      </w:r>
      <w:r w:rsidR="00376234" w:rsidRPr="00920529">
        <w:rPr>
          <w:color w:val="000000" w:themeColor="text1"/>
        </w:rPr>
        <w:t>For example,</w:t>
      </w:r>
      <w:r w:rsidR="00B47541" w:rsidRPr="00920529">
        <w:rPr>
          <w:color w:val="000000" w:themeColor="text1"/>
        </w:rPr>
        <w:t xml:space="preserve"> c</w:t>
      </w:r>
      <w:r w:rsidR="001F7700" w:rsidRPr="00920529">
        <w:rPr>
          <w:color w:val="000000" w:themeColor="text1"/>
        </w:rPr>
        <w:t xml:space="preserve">old towels applied to the </w:t>
      </w:r>
      <w:r w:rsidR="0014792A" w:rsidRPr="00920529">
        <w:rPr>
          <w:color w:val="000000" w:themeColor="text1"/>
        </w:rPr>
        <w:t>neck,</w:t>
      </w:r>
      <w:r w:rsidR="00ED763D" w:rsidRPr="00920529">
        <w:rPr>
          <w:color w:val="000000" w:themeColor="text1"/>
        </w:rPr>
        <w:fldChar w:fldCharType="begin"/>
      </w:r>
      <w:r w:rsidR="00B82386" w:rsidRPr="00920529">
        <w:rPr>
          <w:color w:val="000000" w:themeColor="text1"/>
        </w:rPr>
        <w:instrText xml:space="preserve"> ADDIN EN.CITE &lt;EndNote&gt;&lt;Cite&gt;&lt;Author&gt;Zhang&lt;/Author&gt;&lt;Year&gt;2014&lt;/Year&gt;&lt;RecNum&gt;82&lt;/RecNum&gt;&lt;DisplayText&gt;&lt;style face="superscript"&gt;55&lt;/style&gt;&lt;/DisplayText&gt;&lt;record&gt;&lt;rec-number&gt;82&lt;/rec-number&gt;&lt;foreign-keys&gt;&lt;key app="EN" db-id="f5vwr5zeaadfz6e5f2ap0rxpda5pvwtrsp9p" timestamp="1720750630"&gt;82&lt;/key&gt;&lt;/foreign-keys&gt;&lt;ref-type name="Journal Article"&gt;17&lt;/ref-type&gt;&lt;contributors&gt;&lt;authors&gt;&lt;author&gt;Zhang, Yang&lt;/author&gt;&lt;author&gt;Nepocatych, Svetlana&lt;/author&gt;&lt;author&gt;Katica, Charlie P&lt;/author&gt;&lt;author&gt;Collins, Annie B&lt;/author&gt;&lt;author&gt;Casaru, Catalina&lt;/author&gt;&lt;author&gt;Balilionis, Gytis&lt;/author&gt;&lt;author&gt;Sjökvist, Jesper&lt;/author&gt;&lt;author&gt;Bishop, Phillip A&lt;/author&gt;&lt;author&gt;Medicine&lt;/author&gt;&lt;/authors&gt;&lt;/contributors&gt;&lt;titles&gt;&lt;title&gt;Effect of half time cooling on thermoregulatory responses and soccer-specific performance tests&lt;/title&gt;&lt;secondary-title&gt;Monten J Sports Sci Med&lt;/secondary-title&gt;&lt;/titles&gt;&lt;periodical&gt;&lt;full-title&gt;Monten J Sports Sci Med&lt;/full-title&gt;&lt;/periodical&gt;&lt;pages&gt;17-22&lt;/pages&gt;&lt;volume&gt;3&lt;/volume&gt;&lt;number&gt;1&lt;/number&gt;&lt;dates&gt;&lt;year&gt;2014&lt;/year&gt;&lt;/dates&gt;&lt;isbn&gt;1800-8755&lt;/isbn&gt;&lt;urls&gt;&lt;/urls&gt;&lt;/record&gt;&lt;/Cite&gt;&lt;/EndNote&gt;</w:instrText>
      </w:r>
      <w:r w:rsidR="00ED763D" w:rsidRPr="00920529">
        <w:rPr>
          <w:color w:val="000000" w:themeColor="text1"/>
        </w:rPr>
        <w:fldChar w:fldCharType="separate"/>
      </w:r>
      <w:r w:rsidR="00B82386" w:rsidRPr="00920529">
        <w:rPr>
          <w:noProof/>
          <w:color w:val="000000" w:themeColor="text1"/>
          <w:vertAlign w:val="superscript"/>
        </w:rPr>
        <w:t>55</w:t>
      </w:r>
      <w:r w:rsidR="00ED763D" w:rsidRPr="00920529">
        <w:rPr>
          <w:color w:val="000000" w:themeColor="text1"/>
        </w:rPr>
        <w:fldChar w:fldCharType="end"/>
      </w:r>
      <w:r w:rsidR="0014792A" w:rsidRPr="00920529">
        <w:rPr>
          <w:color w:val="000000" w:themeColor="text1"/>
        </w:rPr>
        <w:t xml:space="preserve"> or a combination of the head and neck</w:t>
      </w:r>
      <w:r w:rsidR="00ED763D" w:rsidRPr="00920529">
        <w:rPr>
          <w:color w:val="000000" w:themeColor="text1"/>
        </w:rPr>
        <w:t>,</w:t>
      </w:r>
      <w:r w:rsidR="00EA49BB" w:rsidRPr="00920529">
        <w:rPr>
          <w:color w:val="000000" w:themeColor="text1"/>
        </w:rPr>
        <w:fldChar w:fldCharType="begin">
          <w:fldData xml:space="preserve">PEVuZE5vdGU+PENpdGU+PEF1dGhvcj5NaW5ldHQ8L0F1dGhvcj48WWVhcj4yMDExPC9ZZWFyPjxS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</w:fldData>
        </w:fldChar>
      </w:r>
      <w:r w:rsidR="00B82386" w:rsidRPr="00920529">
        <w:rPr>
          <w:color w:val="000000" w:themeColor="text1"/>
        </w:rPr>
        <w:instrText xml:space="preserve"> ADDIN EN.CITE </w:instrText>
      </w:r>
      <w:r w:rsidR="00B82386" w:rsidRPr="00920529">
        <w:rPr>
          <w:color w:val="000000" w:themeColor="text1"/>
        </w:rPr>
        <w:fldChar w:fldCharType="begin">
          <w:fldData xml:space="preserve">PEVuZE5vdGU+PENpdGU+PEF1dGhvcj5NaW5ldHQ8L0F1dGhvcj48WWVhcj4yMDExPC9ZZWFyPjxS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</w:fldData>
        </w:fldChar>
      </w:r>
      <w:r w:rsidR="00B82386" w:rsidRPr="00920529">
        <w:rPr>
          <w:color w:val="000000" w:themeColor="text1"/>
        </w:rPr>
        <w:instrText xml:space="preserve"> ADDIN EN.CITE.DATA </w:instrText>
      </w:r>
      <w:r w:rsidR="00B82386" w:rsidRPr="00920529">
        <w:rPr>
          <w:color w:val="000000" w:themeColor="text1"/>
        </w:rPr>
      </w:r>
      <w:r w:rsidR="00B82386" w:rsidRPr="00920529">
        <w:rPr>
          <w:color w:val="000000" w:themeColor="text1"/>
        </w:rPr>
        <w:fldChar w:fldCharType="end"/>
      </w:r>
      <w:r w:rsidR="00EA49BB" w:rsidRPr="00920529">
        <w:rPr>
          <w:color w:val="000000" w:themeColor="text1"/>
        </w:rPr>
      </w:r>
      <w:r w:rsidR="00EA49BB" w:rsidRPr="00920529">
        <w:rPr>
          <w:color w:val="000000" w:themeColor="text1"/>
        </w:rPr>
        <w:fldChar w:fldCharType="separate"/>
      </w:r>
      <w:r w:rsidR="00B82386" w:rsidRPr="00920529">
        <w:rPr>
          <w:noProof/>
          <w:color w:val="000000" w:themeColor="text1"/>
          <w:vertAlign w:val="superscript"/>
        </w:rPr>
        <w:t>56</w:t>
      </w:r>
      <w:r w:rsidR="00EA49BB" w:rsidRPr="00920529">
        <w:rPr>
          <w:color w:val="000000" w:themeColor="text1"/>
        </w:rPr>
        <w:fldChar w:fldCharType="end"/>
      </w:r>
      <w:r w:rsidR="00ED763D" w:rsidRPr="00920529">
        <w:rPr>
          <w:color w:val="000000" w:themeColor="text1"/>
        </w:rPr>
        <w:t xml:space="preserve"> ha</w:t>
      </w:r>
      <w:r w:rsidR="00376234" w:rsidRPr="00920529">
        <w:rPr>
          <w:color w:val="000000" w:themeColor="text1"/>
        </w:rPr>
        <w:t>d</w:t>
      </w:r>
      <w:r w:rsidR="00ED763D" w:rsidRPr="00920529">
        <w:rPr>
          <w:color w:val="000000" w:themeColor="text1"/>
        </w:rPr>
        <w:t xml:space="preserve"> no effect on subsequent sprint times</w:t>
      </w:r>
      <w:r w:rsidR="00D343FB" w:rsidRPr="00920529">
        <w:rPr>
          <w:color w:val="000000" w:themeColor="text1"/>
        </w:rPr>
        <w:t>,</w:t>
      </w:r>
      <w:r w:rsidR="00352424" w:rsidRPr="00920529">
        <w:rPr>
          <w:color w:val="000000" w:themeColor="text1"/>
        </w:rPr>
        <w:t xml:space="preserve"> </w:t>
      </w:r>
      <w:r w:rsidR="00D343FB" w:rsidRPr="00920529">
        <w:rPr>
          <w:color w:val="000000" w:themeColor="text1"/>
        </w:rPr>
        <w:t>yet</w:t>
      </w:r>
      <w:r w:rsidR="00F57720" w:rsidRPr="00920529">
        <w:rPr>
          <w:color w:val="000000" w:themeColor="text1"/>
        </w:rPr>
        <w:t>,</w:t>
      </w:r>
      <w:r w:rsidR="00352424" w:rsidRPr="00920529">
        <w:rPr>
          <w:color w:val="000000" w:themeColor="text1"/>
        </w:rPr>
        <w:t xml:space="preserve"> </w:t>
      </w:r>
      <w:r w:rsidR="0098722A" w:rsidRPr="00920529">
        <w:rPr>
          <w:color w:val="000000" w:themeColor="text1"/>
        </w:rPr>
        <w:t xml:space="preserve">a phase change neck collar </w:t>
      </w:r>
      <w:r w:rsidR="00F93163" w:rsidRPr="00920529">
        <w:rPr>
          <w:color w:val="000000" w:themeColor="text1"/>
        </w:rPr>
        <w:t>worn during a simulated football</w:t>
      </w:r>
      <w:r w:rsidR="00A75E9D" w:rsidRPr="00920529">
        <w:rPr>
          <w:color w:val="000000" w:themeColor="text1"/>
        </w:rPr>
        <w:t xml:space="preserve"> match </w:t>
      </w:r>
      <w:r w:rsidR="00B7319E" w:rsidRPr="00920529">
        <w:rPr>
          <w:color w:val="000000" w:themeColor="text1"/>
        </w:rPr>
        <w:t xml:space="preserve">protocol improved mean power output across </w:t>
      </w:r>
      <w:r w:rsidR="0085057A" w:rsidRPr="00920529">
        <w:rPr>
          <w:color w:val="000000" w:themeColor="text1"/>
        </w:rPr>
        <w:t>5 x 6 s</w:t>
      </w:r>
      <w:r w:rsidR="006C084F" w:rsidRPr="00920529">
        <w:rPr>
          <w:color w:val="000000" w:themeColor="text1"/>
        </w:rPr>
        <w:t>econd</w:t>
      </w:r>
      <w:r w:rsidR="0085057A" w:rsidRPr="00920529">
        <w:rPr>
          <w:color w:val="000000" w:themeColor="text1"/>
        </w:rPr>
        <w:t xml:space="preserve"> sprints.</w:t>
      </w:r>
      <w:r w:rsidR="0085057A" w:rsidRPr="00920529">
        <w:rPr>
          <w:color w:val="000000" w:themeColor="text1"/>
        </w:rPr>
        <w:fldChar w:fldCharType="begin"/>
      </w:r>
      <w:r w:rsidR="00B82386" w:rsidRPr="00920529">
        <w:rPr>
          <w:color w:val="000000" w:themeColor="text1"/>
        </w:rPr>
        <w:instrText xml:space="preserve"> ADDIN EN.CITE &lt;EndNote&gt;&lt;Cite&gt;&lt;Author&gt;Sunderland&lt;/Author&gt;&lt;Year&gt;2015&lt;/Year&gt;&lt;RecNum&gt;22&lt;/RecNum&gt;&lt;DisplayText&gt;&lt;style face="superscript"&gt;57&lt;/style&gt;&lt;/DisplayText&gt;&lt;record&gt;&lt;rec-number&gt;22&lt;/rec-number&gt;&lt;foreign-keys&gt;&lt;key app="EN" db-id="f5vwr5zeaadfz6e5f2ap0rxpda5pvwtrsp9p" timestamp="1720747470"&gt;22&lt;/key&gt;&lt;/foreign-keys&gt;&lt;ref-type name="Journal Article"&gt;17&lt;/ref-type&gt;&lt;contributors&gt;&lt;authors&gt;&lt;author&gt;Sunderland, Caroline&lt;/author&gt;&lt;author&gt;Stevens, Ryan&lt;/author&gt;&lt;author&gt;Everson, Bethan&lt;/author&gt;&lt;author&gt;Tyler, Christopher J.&lt;/author&gt;&lt;/authors&gt;&lt;/contributors&gt;&lt;auth-address&gt;Department of Sports Science, School of Science and Technology, Sport, Health and Performance Enhancement Research Centre, Nottingham Trent University Nottingham, UK.&amp;#xD;Department of Life Sciences, University of Roehampton London, UK.&lt;/auth-address&gt;&lt;titles&gt;&lt;title&gt;Neck-cooling improves repeated sprint performance in the heat&lt;/title&gt;&lt;secondary-title&gt;Front Physiol&lt;/secondary-title&gt;&lt;/titles&gt;&lt;periodical&gt;&lt;full-title&gt;Front Physiol&lt;/full-title&gt;&lt;/periodical&gt;&lt;pages&gt;314&lt;/pages&gt;&lt;volume&gt;6&lt;/volume&gt;&lt;keywords&gt;&lt;keyword&gt;high-intensity&lt;/keyword&gt;&lt;keyword&gt;hyperthermia&lt;/keyword&gt;&lt;keyword&gt;pacing&lt;/keyword&gt;&lt;keyword&gt;team-sport&lt;/keyword&gt;&lt;keyword&gt;thermoregulation&lt;/keyword&gt;&lt;keyword&gt;treadmill&lt;/keyword&gt;&lt;/keywords&gt;&lt;dates&gt;&lt;year&gt;2015&lt;/year&gt;&lt;/dates&gt;&lt;pub-location&gt;Switzerland&lt;/pub-location&gt;&lt;publisher&gt;Frontiers Research Foundation&lt;/publisher&gt;&lt;isbn&gt;1664-042X&lt;/isbn&gt;&lt;accession-num&gt;26594177&lt;/accession-num&gt;&lt;urls&gt;&lt;related-urls&gt;&lt;url&gt;https://ezproxy.scu.edu.au/login?url=https://search.ebscohost.com/login.aspx?direct=true&amp;amp;db=mnh&amp;amp;AN=26594177&amp;amp;site=ehost-live&lt;/url&gt;&lt;/related-urls&gt;&lt;/urls&gt;&lt;electronic-resource-num&gt;10.3389/fphys.2015.00314&lt;/electronic-resource-num&gt;&lt;remote-database-name&gt;mnh&lt;/remote-database-name&gt;&lt;remote-database-provider&gt;EBSCOhost&lt;/remote-database-provider&gt;&lt;/record&gt;&lt;/Cite&gt;&lt;/EndNote&gt;</w:instrText>
      </w:r>
      <w:r w:rsidR="0085057A" w:rsidRPr="00920529">
        <w:rPr>
          <w:color w:val="000000" w:themeColor="text1"/>
        </w:rPr>
        <w:fldChar w:fldCharType="separate"/>
      </w:r>
      <w:r w:rsidR="00B82386" w:rsidRPr="00920529">
        <w:rPr>
          <w:noProof/>
          <w:color w:val="000000" w:themeColor="text1"/>
          <w:vertAlign w:val="superscript"/>
        </w:rPr>
        <w:t>57</w:t>
      </w:r>
      <w:r w:rsidR="0085057A" w:rsidRPr="00920529">
        <w:rPr>
          <w:color w:val="000000" w:themeColor="text1"/>
        </w:rPr>
        <w:fldChar w:fldCharType="end"/>
      </w:r>
      <w:r w:rsidR="0085057A" w:rsidRPr="00920529">
        <w:rPr>
          <w:color w:val="000000" w:themeColor="text1"/>
        </w:rPr>
        <w:t xml:space="preserve"> </w:t>
      </w:r>
      <w:r w:rsidR="00C443E5" w:rsidRPr="00920529">
        <w:rPr>
          <w:color w:val="000000" w:themeColor="text1"/>
        </w:rPr>
        <w:t xml:space="preserve">Further, </w:t>
      </w:r>
      <w:r w:rsidR="00C867A3" w:rsidRPr="00920529">
        <w:rPr>
          <w:color w:val="000000" w:themeColor="text1"/>
        </w:rPr>
        <w:t>application of an ice pack to the neck or face</w:t>
      </w:r>
      <w:r w:rsidR="008671FF" w:rsidRPr="00920529">
        <w:rPr>
          <w:color w:val="000000" w:themeColor="text1"/>
        </w:rPr>
        <w:t xml:space="preserve"> had no effect on</w:t>
      </w:r>
      <w:r w:rsidR="00E21561" w:rsidRPr="00920529">
        <w:rPr>
          <w:color w:val="000000" w:themeColor="text1"/>
        </w:rPr>
        <w:t xml:space="preserve"> the </w:t>
      </w:r>
      <w:r w:rsidR="009D469F" w:rsidRPr="00920529">
        <w:rPr>
          <w:color w:val="000000" w:themeColor="text1"/>
        </w:rPr>
        <w:t xml:space="preserve">number of </w:t>
      </w:r>
      <w:r w:rsidR="00E61301" w:rsidRPr="00920529">
        <w:rPr>
          <w:color w:val="000000" w:themeColor="text1"/>
        </w:rPr>
        <w:t xml:space="preserve">bicep curl </w:t>
      </w:r>
      <w:r w:rsidR="009D469F" w:rsidRPr="00920529">
        <w:rPr>
          <w:color w:val="000000" w:themeColor="text1"/>
        </w:rPr>
        <w:t>repetitions in a strength test to failure,</w:t>
      </w:r>
      <w:r w:rsidR="00332C24" w:rsidRPr="00920529">
        <w:rPr>
          <w:color w:val="000000" w:themeColor="text1"/>
        </w:rPr>
        <w:fldChar w:fldCharType="begin"/>
      </w:r>
      <w:r w:rsidR="00B82386" w:rsidRPr="00920529">
        <w:rPr>
          <w:color w:val="000000" w:themeColor="text1"/>
        </w:rPr>
        <w:instrText xml:space="preserve"> ADDIN EN.CITE &lt;EndNote&gt;&lt;Cite&gt;&lt;Author&gt;Esteves&lt;/Author&gt;&lt;Year&gt;2021&lt;/Year&gt;&lt;RecNum&gt;12&lt;/RecNum&gt;&lt;DisplayText&gt;&lt;style face="superscript"&gt;58&lt;/style&gt;&lt;/DisplayText&gt;&lt;record&gt;&lt;rec-number&gt;12&lt;/rec-number&gt;&lt;foreign-keys&gt;&lt;key app="EN" db-id="f5vwr5zeaadfz6e5f2ap0rxpda5pvwtrsp9p" timestamp="1720747469"&gt;12&lt;/key&gt;&lt;/foreign-keys&gt;&lt;ref-type name="Journal Article"&gt;17&lt;/ref-type&gt;&lt;contributors&gt;&lt;authors&gt;&lt;author&gt;Esteves, Gilmar J.&lt;/author&gt;&lt;author&gt;Garcia, Renato A.&lt;/author&gt;&lt;author&gt;Azevedo, Paulo H. S. M.&lt;/author&gt;&lt;/authors&gt;&lt;/contributors&gt;&lt;auth-address&gt;Group of Studies and Research in Exercise Physiology, Federal University of São Paulo, Santos, SP, BRAZIL.; Postgraduate Program in Human Movement Sciences and Rehabilitation, Federal University of São Paulo, Santos, SP, BRAZIL.&amp;#xD;Group of Studies and Research in Exercise Physiology, Federal University of São Paulo, Santos, SP, BRAZIL.&amp;#xD;Group of Studies and Research in Exercise Physiology, Federal University of São Paulo, Santos, SP, BRAZIL.; Department of Human Movement Sciences, Federal University of São Paulo, Santos, SP, BRAZIL.&lt;/auth-address&gt;&lt;titles&gt;&lt;title&gt;Different cooling strategies applied during inter-set rest intervals in high-intensity resistance training&lt;/title&gt;&lt;secondary-title&gt;Int J Exerc Sci&lt;/secondary-title&gt;&lt;/titles&gt;&lt;periodical&gt;&lt;full-title&gt;Int J Exerc Sci&lt;/full-title&gt;&lt;/periodical&gt;&lt;pages&gt;295-303&lt;/pages&gt;&lt;volume&gt;14&lt;/volume&gt;&lt;number&gt;2&lt;/number&gt;&lt;keywords&gt;&lt;keyword&gt;Fatigue&lt;/keyword&gt;&lt;keyword&gt;sports science&lt;/keyword&gt;&lt;keyword&gt;strength&lt;/keyword&gt;&lt;/keywords&gt;&lt;dates&gt;&lt;year&gt;2021&lt;/year&gt;&lt;/dates&gt;&lt;pub-location&gt;United States&lt;/pub-location&gt;&lt;publisher&gt;Western Kentucky University&lt;/publisher&gt;&lt;isbn&gt;1939-795X&lt;/isbn&gt;&lt;accession-num&gt;34055152&lt;/accession-num&gt;&lt;urls&gt;&lt;related-urls&gt;&lt;url&gt;https://ezproxy.scu.edu.au/login?url=https://search.ebscohost.com/login.aspx?direct=true&amp;amp;db=mnh&amp;amp;AN=34055152&amp;amp;site=ehost-live&lt;/url&gt;&lt;/related-urls&gt;&lt;/urls&gt;&lt;remote-database-name&gt;mnh&lt;/remote-database-name&gt;&lt;remote-database-provider&gt;EBSCOhost&lt;/remote-database-provider&gt;&lt;/record&gt;&lt;/Cite&gt;&lt;/EndNote&gt;</w:instrText>
      </w:r>
      <w:r w:rsidR="00332C24" w:rsidRPr="00920529">
        <w:rPr>
          <w:color w:val="000000" w:themeColor="text1"/>
        </w:rPr>
        <w:fldChar w:fldCharType="separate"/>
      </w:r>
      <w:r w:rsidR="00B82386" w:rsidRPr="00920529">
        <w:rPr>
          <w:noProof/>
          <w:color w:val="000000" w:themeColor="text1"/>
          <w:vertAlign w:val="superscript"/>
        </w:rPr>
        <w:t>58</w:t>
      </w:r>
      <w:r w:rsidR="00332C24" w:rsidRPr="00920529">
        <w:rPr>
          <w:color w:val="000000" w:themeColor="text1"/>
        </w:rPr>
        <w:fldChar w:fldCharType="end"/>
      </w:r>
      <w:r w:rsidR="009D469F" w:rsidRPr="00920529">
        <w:rPr>
          <w:color w:val="000000" w:themeColor="text1"/>
        </w:rPr>
        <w:t xml:space="preserve"> </w:t>
      </w:r>
      <w:r w:rsidR="008D46EA" w:rsidRPr="00920529">
        <w:rPr>
          <w:color w:val="000000" w:themeColor="text1"/>
        </w:rPr>
        <w:t xml:space="preserve">however, </w:t>
      </w:r>
      <w:r w:rsidR="004F0149" w:rsidRPr="00920529">
        <w:rPr>
          <w:color w:val="000000" w:themeColor="text1"/>
        </w:rPr>
        <w:t xml:space="preserve">facial </w:t>
      </w:r>
      <w:r w:rsidR="00D32A8A" w:rsidRPr="00920529">
        <w:rPr>
          <w:color w:val="000000" w:themeColor="text1"/>
        </w:rPr>
        <w:t>fanning</w:t>
      </w:r>
      <w:r w:rsidR="004F0149" w:rsidRPr="00920529">
        <w:rPr>
          <w:color w:val="000000" w:themeColor="text1"/>
        </w:rPr>
        <w:t xml:space="preserve"> increased the number of </w:t>
      </w:r>
      <w:r w:rsidR="009372A9" w:rsidRPr="00920529">
        <w:rPr>
          <w:color w:val="000000" w:themeColor="text1"/>
        </w:rPr>
        <w:t xml:space="preserve">hand-grip </w:t>
      </w:r>
      <w:r w:rsidR="00E61301" w:rsidRPr="00920529">
        <w:rPr>
          <w:color w:val="000000" w:themeColor="text1"/>
        </w:rPr>
        <w:t>repetitions</w:t>
      </w:r>
      <w:r w:rsidR="00332C24" w:rsidRPr="00920529">
        <w:rPr>
          <w:color w:val="000000" w:themeColor="text1"/>
        </w:rPr>
        <w:t xml:space="preserve"> </w:t>
      </w:r>
      <w:r w:rsidR="00982EF5" w:rsidRPr="00920529">
        <w:rPr>
          <w:color w:val="000000" w:themeColor="text1"/>
        </w:rPr>
        <w:t>to</w:t>
      </w:r>
      <w:r w:rsidR="00332C24" w:rsidRPr="00920529">
        <w:rPr>
          <w:color w:val="000000" w:themeColor="text1"/>
        </w:rPr>
        <w:t xml:space="preserve"> </w:t>
      </w:r>
      <w:r w:rsidR="0089515B" w:rsidRPr="00920529">
        <w:rPr>
          <w:color w:val="000000" w:themeColor="text1"/>
        </w:rPr>
        <w:t>failure</w:t>
      </w:r>
      <w:r w:rsidR="00332C24" w:rsidRPr="00920529">
        <w:rPr>
          <w:color w:val="000000" w:themeColor="text1"/>
        </w:rPr>
        <w:t>.</w:t>
      </w:r>
      <w:r w:rsidR="00E5421D" w:rsidRPr="00920529">
        <w:rPr>
          <w:color w:val="000000" w:themeColor="text1"/>
        </w:rPr>
        <w:fldChar w:fldCharType="begin"/>
      </w:r>
      <w:r w:rsidR="00B82386" w:rsidRPr="00920529">
        <w:rPr>
          <w:color w:val="000000" w:themeColor="text1"/>
        </w:rPr>
        <w:instrText xml:space="preserve"> ADDIN EN.CITE &lt;EndNote&gt;&lt;Cite&gt;&lt;Author&gt;Hirata&lt;/Author&gt;&lt;Year&gt;1987&lt;/Year&gt;&lt;RecNum&gt;13&lt;/RecNum&gt;&lt;DisplayText&gt;&lt;style face="superscript"&gt;59&lt;/style&gt;&lt;/DisplayText&gt;&lt;record&gt;&lt;rec-number&gt;13&lt;/rec-number&gt;&lt;foreign-keys&gt;&lt;key app="EN" db-id="f5vwr5zeaadfz6e5f2ap0rxpda5pvwtrsp9p" timestamp="1720747469"&gt;13&lt;/key&gt;&lt;/foreign-keys&gt;&lt;ref-type name="Journal Article"&gt;17&lt;/ref-type&gt;&lt;contributors&gt;&lt;authors&gt;&lt;author&gt;Hirata, K.&lt;/author&gt;&lt;author&gt;Nagasaka, T.&lt;/author&gt;&lt;author&gt;Nunomura, T.&lt;/author&gt;&lt;author&gt;Hirai, A.&lt;/author&gt;&lt;author&gt;Hirashita, M.&lt;/author&gt;&lt;/authors&gt;&lt;/contributors&gt;&lt;titles&gt;&lt;title&gt;Effects of facial fanning on local exercise performance and thermoregulatory responses during hyperthermia&lt;/title&gt;&lt;secondary-title&gt;Eur J Appl Physiol Occup Physiol&lt;/secondary-title&gt;&lt;/titles&gt;&lt;periodical&gt;&lt;full-title&gt;Eur J Appl Physiol Occup Physiol&lt;/full-title&gt;&lt;/periodical&gt;&lt;pages&gt;43-48&lt;/pages&gt;&lt;volume&gt;56&lt;/volume&gt;&lt;number&gt;1&lt;/number&gt;&lt;keywords&gt;&lt;keyword&gt;Body Temperature Regulation*&lt;/keyword&gt;&lt;keyword&gt;Physical Exertion*&lt;/keyword&gt;&lt;keyword&gt;Fever/*physiopathology&lt;/keyword&gt;&lt;keyword&gt;Adult&lt;/keyword&gt;&lt;keyword&gt;Forearm/blood supply&lt;/keyword&gt;&lt;keyword&gt;Heart Rate&lt;/keyword&gt;&lt;keyword&gt;Humans&lt;/keyword&gt;&lt;keyword&gt;Male&lt;/keyword&gt;&lt;keyword&gt;Regional Blood Flow&lt;/keyword&gt;&lt;keyword&gt;Skin Temperature&lt;/keyword&gt;&lt;keyword&gt;Sweating&lt;/keyword&gt;&lt;/keywords&gt;&lt;dates&gt;&lt;year&gt;1987&lt;/year&gt;&lt;/dates&gt;&lt;pub-location&gt;Germany&lt;/pub-location&gt;&lt;publisher&gt;Springer Verlag&lt;/publisher&gt;&lt;isbn&gt;0301-5548&lt;/isbn&gt;&lt;accession-num&gt;3830141&lt;/accession-num&gt;&lt;urls&gt;&lt;related-urls&gt;&lt;url&gt;https://ezproxy.scu.edu.au/login?url=https://search.ebscohost.com/login.aspx?direct=true&amp;amp;db=mnh&amp;amp;AN=3830141&amp;amp;site=ehost-live&lt;/url&gt;&lt;/related-urls&gt;&lt;/urls&gt;&lt;electronic-resource-num&gt;10.1007/BF00696374&lt;/electronic-resource-num&gt;&lt;remote-database-name&gt;mnh&lt;/remote-database-name&gt;&lt;remote-database-provider&gt;EBSCOhost&lt;/remote-database-provider&gt;&lt;/record&gt;&lt;/Cite&gt;&lt;/EndNote&gt;</w:instrText>
      </w:r>
      <w:r w:rsidR="00E5421D" w:rsidRPr="00920529">
        <w:rPr>
          <w:color w:val="000000" w:themeColor="text1"/>
        </w:rPr>
        <w:fldChar w:fldCharType="separate"/>
      </w:r>
      <w:r w:rsidR="00B82386" w:rsidRPr="00920529">
        <w:rPr>
          <w:noProof/>
          <w:color w:val="000000" w:themeColor="text1"/>
          <w:vertAlign w:val="superscript"/>
        </w:rPr>
        <w:t>59</w:t>
      </w:r>
      <w:r w:rsidR="00E5421D" w:rsidRPr="00920529">
        <w:rPr>
          <w:color w:val="000000" w:themeColor="text1"/>
        </w:rPr>
        <w:fldChar w:fldCharType="end"/>
      </w:r>
      <w:r w:rsidR="00FE6BD6" w:rsidRPr="00920529">
        <w:rPr>
          <w:color w:val="000000" w:themeColor="text1"/>
        </w:rPr>
        <w:t xml:space="preserve"> </w:t>
      </w:r>
      <w:r w:rsidR="003404D7" w:rsidRPr="00920529">
        <w:rPr>
          <w:color w:val="000000" w:themeColor="text1"/>
        </w:rPr>
        <w:t xml:space="preserve">Sport specific skill was only assessed in one study, where </w:t>
      </w:r>
      <w:r w:rsidR="00117B2D" w:rsidRPr="00920529">
        <w:rPr>
          <w:color w:val="000000" w:themeColor="text1"/>
        </w:rPr>
        <w:t xml:space="preserve">an ice pack applied to the neck resulted in improved table tennis shot accuracy </w:t>
      </w:r>
      <w:r w:rsidR="003A7E5D" w:rsidRPr="00920529">
        <w:rPr>
          <w:color w:val="000000" w:themeColor="text1"/>
        </w:rPr>
        <w:t>across four simulated table tennis matches.</w:t>
      </w:r>
      <w:r w:rsidR="001154A5" w:rsidRPr="00920529">
        <w:rPr>
          <w:color w:val="000000" w:themeColor="text1"/>
        </w:rPr>
        <w:fldChar w:fldCharType="begin"/>
      </w:r>
      <w:r w:rsidR="00B82386" w:rsidRPr="00920529">
        <w:rPr>
          <w:color w:val="000000" w:themeColor="text1"/>
        </w:rPr>
        <w:instrText xml:space="preserve"> ADDIN EN.CITE &lt;EndNote&gt;&lt;Cite&gt;&lt;Author&gt;Desai&lt;/Author&gt;&lt;Year&gt;2017&lt;/Year&gt;&lt;RecNum&gt;26&lt;/RecNum&gt;&lt;DisplayText&gt;&lt;style face="superscript"&gt;31&lt;/style&gt;&lt;/DisplayText&gt;&lt;record&gt;&lt;rec-number&gt;26&lt;/rec-number&gt;&lt;foreign-keys&gt;&lt;key app="EN" db-id="f5vwr5zeaadfz6e5f2ap0rxpda5pvwtrsp9p" timestamp="1720747470"&gt;26&lt;/key&gt;&lt;/foreign-keys&gt;&lt;ref-type name="Journal Article"&gt;17&lt;/ref-type&gt;&lt;contributors&gt;&lt;authors&gt;&lt;author&gt;Desai, Terun&lt;/author&gt;&lt;author&gt;Bottoms, Lindsay&lt;/author&gt;&lt;/authors&gt;&lt;/contributors&gt;&lt;auth-address&gt;School of Health, Sport and Bioscience, University of East London, Stratford, London E15 4LZ, UK. t.desai@herts.ac.uk.&amp;#xD;Department of Psychology and Sports Science, University of Hertfordshire, Hatfield AL10 9AB, UK. l.bottoms@herts.ac.uk.&lt;/auth-address&gt;&lt;titles&gt;&lt;title&gt;Neck cooling improves table tennis performance amongst young national level players&lt;/title&gt;&lt;secondary-title&gt;Sports&lt;/secondary-title&gt;&lt;/titles&gt;&lt;periodical&gt;&lt;full-title&gt;Sports&lt;/full-title&gt;&lt;/periodical&gt;&lt;volume&gt;5&lt;/volume&gt;&lt;number&gt;19&lt;/number&gt;&lt;keywords&gt;&lt;keyword&gt;fatigue racquet sports&lt;/keyword&gt;&lt;keyword&gt;ice&lt;/keyword&gt;&lt;keyword&gt;skill&lt;/keyword&gt;&lt;keyword&gt;thermoregulation&lt;/keyword&gt;&lt;/keywords&gt;&lt;dates&gt;&lt;year&gt;2017&lt;/year&gt;&lt;/dates&gt;&lt;pub-location&gt;Switzerland&lt;/pub-location&gt;&lt;publisher&gt;MDPI&lt;/publisher&gt;&lt;isbn&gt;2075-4663&lt;/isbn&gt;&lt;accession-num&gt;29910379&lt;/accession-num&gt;&lt;urls&gt;&lt;related-urls&gt;&lt;url&gt;https://ezproxy.scu.edu.au/login?url=https://search.ebscohost.com/login.aspx?direct=true&amp;amp;db=mnh&amp;amp;AN=29910379&amp;amp;site=ehost-live&lt;/url&gt;&lt;/related-urls&gt;&lt;/urls&gt;&lt;electronic-resource-num&gt;10.3390/sports5010019&lt;/electronic-resource-num&gt;&lt;remote-database-name&gt;mnh&lt;/remote-database-name&gt;&lt;remote-database-provider&gt;EBSCOhost&lt;/remote-database-provider&gt;&lt;/record&gt;&lt;/Cite&gt;&lt;/EndNote&gt;</w:instrText>
      </w:r>
      <w:r w:rsidR="001154A5" w:rsidRPr="00920529">
        <w:rPr>
          <w:color w:val="000000" w:themeColor="text1"/>
        </w:rPr>
        <w:fldChar w:fldCharType="separate"/>
      </w:r>
      <w:r w:rsidR="00B82386" w:rsidRPr="00920529">
        <w:rPr>
          <w:noProof/>
          <w:color w:val="000000" w:themeColor="text1"/>
          <w:vertAlign w:val="superscript"/>
        </w:rPr>
        <w:t>31</w:t>
      </w:r>
      <w:r w:rsidR="001154A5" w:rsidRPr="00920529">
        <w:rPr>
          <w:color w:val="000000" w:themeColor="text1"/>
        </w:rPr>
        <w:fldChar w:fldCharType="end"/>
      </w:r>
      <w:r w:rsidR="004F0149" w:rsidRPr="00920529">
        <w:rPr>
          <w:color w:val="000000" w:themeColor="text1"/>
        </w:rPr>
        <w:t xml:space="preserve"> </w:t>
      </w:r>
      <w:r w:rsidR="001F711E" w:rsidRPr="00920529">
        <w:rPr>
          <w:color w:val="000000" w:themeColor="text1"/>
        </w:rPr>
        <w:t>There were no harmful or detrimental effects on physical performance in any study and no intervention subgroup was superior, leaving endurance athletes to experiment/pilot a range cooling strategies, exploring their compatibility with their sport’s regulations alongside personal preferences.</w:t>
      </w:r>
    </w:p>
    <w:p w14:paraId="41D826DF" w14:textId="77777777" w:rsidR="00B137BB" w:rsidRPr="00920529" w:rsidRDefault="00B137BB" w:rsidP="00B4671F">
      <w:pPr>
        <w:spacing w:after="0" w:line="240" w:lineRule="auto"/>
        <w:jc w:val="both"/>
        <w:rPr>
          <w:color w:val="000000" w:themeColor="text1"/>
        </w:rPr>
      </w:pPr>
    </w:p>
    <w:p w14:paraId="615C17A5" w14:textId="3283B84B" w:rsidR="008763B6" w:rsidRPr="00920529" w:rsidRDefault="00413DA0" w:rsidP="00413DA0">
      <w:pPr>
        <w:spacing w:after="0" w:line="240" w:lineRule="auto"/>
        <w:jc w:val="both"/>
        <w:rPr>
          <w:color w:val="000000" w:themeColor="text1"/>
        </w:rPr>
      </w:pPr>
      <w:r w:rsidRPr="00920529">
        <w:rPr>
          <w:color w:val="000000" w:themeColor="text1"/>
        </w:rPr>
        <w:t>Cooling the head, face and neck had</w:t>
      </w:r>
      <w:r w:rsidR="00CE38E1" w:rsidRPr="00920529">
        <w:rPr>
          <w:color w:val="000000" w:themeColor="text1"/>
        </w:rPr>
        <w:t xml:space="preserve"> no effect on heart rate, and the effect </w:t>
      </w:r>
      <w:r w:rsidRPr="00920529">
        <w:rPr>
          <w:color w:val="000000" w:themeColor="text1"/>
        </w:rPr>
        <w:t>on core and mean skin temperature was inconclusive, but effects were so small that they can be considered physiologically negligible (see Table 2)</w:t>
      </w:r>
      <w:r w:rsidR="008763B6" w:rsidRPr="00920529">
        <w:rPr>
          <w:color w:val="000000" w:themeColor="text1"/>
        </w:rPr>
        <w:t xml:space="preserve">. </w:t>
      </w:r>
      <w:r w:rsidR="003B22C9" w:rsidRPr="00920529">
        <w:rPr>
          <w:color w:val="000000" w:themeColor="text1"/>
        </w:rPr>
        <w:t xml:space="preserve">Our analysis combined data from studies that used fixed-intensity and self-paced exercise tasks. While we viewed this as a potential source heterogeneity, it is possible that the physiological effects of cooling are smaller in self-paced tasks, particularly if work rate increased with cooling. Using subgroup analysis, we investigated whether exercise task type had a moderating effect </w:t>
      </w:r>
      <w:r w:rsidR="00144171" w:rsidRPr="00920529">
        <w:rPr>
          <w:color w:val="000000" w:themeColor="text1"/>
        </w:rPr>
        <w:t xml:space="preserve">on </w:t>
      </w:r>
      <w:r w:rsidR="003B22C9" w:rsidRPr="00920529">
        <w:rPr>
          <w:color w:val="000000" w:themeColor="text1"/>
        </w:rPr>
        <w:t>th</w:t>
      </w:r>
      <w:r w:rsidR="001049FE" w:rsidRPr="00920529">
        <w:rPr>
          <w:color w:val="000000" w:themeColor="text1"/>
        </w:rPr>
        <w:t>ese physiological responses</w:t>
      </w:r>
      <w:r w:rsidR="003B22C9" w:rsidRPr="00920529">
        <w:rPr>
          <w:color w:val="000000" w:themeColor="text1"/>
        </w:rPr>
        <w:t xml:space="preserve">. We found no evidence that exercise task had a moderating effect on heart rate </w:t>
      </w:r>
      <w:r w:rsidR="004F2FD3" w:rsidRPr="00920529">
        <w:rPr>
          <w:color w:val="000000" w:themeColor="text1"/>
        </w:rPr>
        <w:t>[</w:t>
      </w:r>
      <w:r w:rsidR="00452528" w:rsidRPr="00920529">
        <w:rPr>
          <w:i/>
          <w:iCs/>
          <w:color w:val="000000" w:themeColor="text1"/>
        </w:rPr>
        <w:t>F</w:t>
      </w:r>
      <w:r w:rsidR="00D05446" w:rsidRPr="00920529">
        <w:rPr>
          <w:color w:val="000000" w:themeColor="text1"/>
        </w:rPr>
        <w:t>(df1 = 1, df2 = 38</w:t>
      </w:r>
      <w:r w:rsidR="003B22C9" w:rsidRPr="00920529">
        <w:rPr>
          <w:color w:val="000000" w:themeColor="text1"/>
        </w:rPr>
        <w:t>)</w:t>
      </w:r>
      <w:r w:rsidR="004F2FD3" w:rsidRPr="00920529">
        <w:rPr>
          <w:color w:val="000000" w:themeColor="text1"/>
        </w:rPr>
        <w:t xml:space="preserve"> = 0.70</w:t>
      </w:r>
      <w:r w:rsidR="003B22C9" w:rsidRPr="00920529">
        <w:rPr>
          <w:color w:val="000000" w:themeColor="text1"/>
        </w:rPr>
        <w:t>,</w:t>
      </w:r>
      <w:r w:rsidR="004F2FD3" w:rsidRPr="00920529">
        <w:rPr>
          <w:color w:val="000000" w:themeColor="text1"/>
        </w:rPr>
        <w:t xml:space="preserve"> </w:t>
      </w:r>
      <w:r w:rsidR="006A4FEF" w:rsidRPr="00920529">
        <w:rPr>
          <w:i/>
          <w:iCs/>
          <w:color w:val="000000" w:themeColor="text1"/>
        </w:rPr>
        <w:t>P</w:t>
      </w:r>
      <w:r w:rsidR="004F2FD3" w:rsidRPr="00920529">
        <w:rPr>
          <w:color w:val="000000" w:themeColor="text1"/>
        </w:rPr>
        <w:t xml:space="preserve"> = 0.41]</w:t>
      </w:r>
      <w:r w:rsidR="00FE284D" w:rsidRPr="00920529">
        <w:rPr>
          <w:color w:val="000000" w:themeColor="text1"/>
        </w:rPr>
        <w:t>,</w:t>
      </w:r>
      <w:r w:rsidR="003B22C9" w:rsidRPr="00920529">
        <w:rPr>
          <w:color w:val="000000" w:themeColor="text1"/>
        </w:rPr>
        <w:t xml:space="preserve"> core temperature </w:t>
      </w:r>
      <w:r w:rsidR="0024309C" w:rsidRPr="00920529">
        <w:rPr>
          <w:color w:val="000000" w:themeColor="text1"/>
        </w:rPr>
        <w:t>[</w:t>
      </w:r>
      <w:r w:rsidR="0024309C" w:rsidRPr="00920529">
        <w:rPr>
          <w:i/>
          <w:iCs/>
          <w:color w:val="000000" w:themeColor="text1"/>
        </w:rPr>
        <w:t>F</w:t>
      </w:r>
      <w:r w:rsidR="0024309C" w:rsidRPr="00920529">
        <w:rPr>
          <w:color w:val="000000" w:themeColor="text1"/>
        </w:rPr>
        <w:t>(df1 = 1, df2 = 36) = 0.0</w:t>
      </w:r>
      <w:r w:rsidR="00057EE9" w:rsidRPr="00920529">
        <w:rPr>
          <w:color w:val="000000" w:themeColor="text1"/>
        </w:rPr>
        <w:t>02</w:t>
      </w:r>
      <w:r w:rsidR="0024309C" w:rsidRPr="00920529">
        <w:rPr>
          <w:color w:val="000000" w:themeColor="text1"/>
        </w:rPr>
        <w:t xml:space="preserve">, </w:t>
      </w:r>
      <w:r w:rsidR="0024309C" w:rsidRPr="00920529">
        <w:rPr>
          <w:i/>
          <w:iCs/>
          <w:color w:val="000000" w:themeColor="text1"/>
        </w:rPr>
        <w:t>P</w:t>
      </w:r>
      <w:r w:rsidR="0024309C" w:rsidRPr="00920529">
        <w:rPr>
          <w:color w:val="000000" w:themeColor="text1"/>
        </w:rPr>
        <w:t xml:space="preserve"> = 0.</w:t>
      </w:r>
      <w:r w:rsidR="00057EE9" w:rsidRPr="00920529">
        <w:rPr>
          <w:color w:val="000000" w:themeColor="text1"/>
        </w:rPr>
        <w:t>97</w:t>
      </w:r>
      <w:r w:rsidR="0024309C" w:rsidRPr="00920529">
        <w:rPr>
          <w:color w:val="000000" w:themeColor="text1"/>
        </w:rPr>
        <w:t>]</w:t>
      </w:r>
      <w:r w:rsidR="003B22C9" w:rsidRPr="00920529">
        <w:rPr>
          <w:color w:val="000000" w:themeColor="text1"/>
        </w:rPr>
        <w:t xml:space="preserve">, </w:t>
      </w:r>
      <w:r w:rsidR="00FE284D" w:rsidRPr="00920529">
        <w:rPr>
          <w:color w:val="000000" w:themeColor="text1"/>
        </w:rPr>
        <w:t>or</w:t>
      </w:r>
      <w:r w:rsidR="003B22C9" w:rsidRPr="00920529">
        <w:rPr>
          <w:color w:val="000000" w:themeColor="text1"/>
        </w:rPr>
        <w:t xml:space="preserve"> mean skin temperature </w:t>
      </w:r>
      <w:r w:rsidR="00724C5A" w:rsidRPr="00920529">
        <w:rPr>
          <w:color w:val="000000" w:themeColor="text1"/>
        </w:rPr>
        <w:t>[</w:t>
      </w:r>
      <w:r w:rsidR="00724C5A" w:rsidRPr="00920529">
        <w:rPr>
          <w:i/>
          <w:iCs/>
          <w:color w:val="000000" w:themeColor="text1"/>
        </w:rPr>
        <w:t>F</w:t>
      </w:r>
      <w:r w:rsidR="00724C5A" w:rsidRPr="00920529">
        <w:rPr>
          <w:color w:val="000000" w:themeColor="text1"/>
        </w:rPr>
        <w:t xml:space="preserve">(df1 = 1, df2 = 22) = 0.05, </w:t>
      </w:r>
      <w:r w:rsidR="00724C5A" w:rsidRPr="00920529">
        <w:rPr>
          <w:i/>
          <w:iCs/>
          <w:color w:val="000000" w:themeColor="text1"/>
        </w:rPr>
        <w:t>P</w:t>
      </w:r>
      <w:r w:rsidR="00724C5A" w:rsidRPr="00920529">
        <w:rPr>
          <w:color w:val="000000" w:themeColor="text1"/>
        </w:rPr>
        <w:t xml:space="preserve"> = 0.83]</w:t>
      </w:r>
      <w:r w:rsidR="003B22C9" w:rsidRPr="00920529">
        <w:rPr>
          <w:color w:val="000000" w:themeColor="text1"/>
        </w:rPr>
        <w:t>.</w:t>
      </w:r>
      <w:r w:rsidR="001E79CF" w:rsidRPr="00920529">
        <w:rPr>
          <w:color w:val="000000" w:themeColor="text1"/>
        </w:rPr>
        <w:t xml:space="preserve"> As such, there is no evidence that cooling the head, face and neck provides any meaningful changes to core temperature or physiological mechanisms that control body temperature</w:t>
      </w:r>
      <w:r w:rsidR="00686B72" w:rsidRPr="00920529">
        <w:rPr>
          <w:color w:val="000000" w:themeColor="text1"/>
        </w:rPr>
        <w:t>.</w:t>
      </w:r>
    </w:p>
    <w:p w14:paraId="0172D1E5" w14:textId="77777777" w:rsidR="00025734" w:rsidRPr="00920529" w:rsidRDefault="00025734" w:rsidP="00413DA0">
      <w:pPr>
        <w:spacing w:after="0" w:line="240" w:lineRule="auto"/>
        <w:jc w:val="both"/>
        <w:rPr>
          <w:color w:val="000000" w:themeColor="text1"/>
        </w:rPr>
      </w:pPr>
    </w:p>
    <w:p w14:paraId="78802B54" w14:textId="3D156940" w:rsidR="00413DA0" w:rsidRPr="00920529" w:rsidRDefault="00FE284D" w:rsidP="00413DA0">
      <w:pPr>
        <w:spacing w:after="0" w:line="240" w:lineRule="auto"/>
        <w:jc w:val="both"/>
        <w:rPr>
          <w:color w:val="000000" w:themeColor="text1"/>
        </w:rPr>
      </w:pPr>
      <w:r w:rsidRPr="00920529">
        <w:rPr>
          <w:color w:val="000000" w:themeColor="text1"/>
        </w:rPr>
        <w:t>Cooling the head, face and neck had a large effect on reducing skin temperature at the target site and improved thermal sensation and thermal comfort</w:t>
      </w:r>
      <w:r w:rsidR="003B01BD" w:rsidRPr="00920529">
        <w:rPr>
          <w:color w:val="000000" w:themeColor="text1"/>
        </w:rPr>
        <w:t>. Therefore, t</w:t>
      </w:r>
      <w:r w:rsidR="00413DA0" w:rsidRPr="00920529">
        <w:rPr>
          <w:color w:val="000000" w:themeColor="text1"/>
        </w:rPr>
        <w:t xml:space="preserve">he mechanisms underlying the effects of cooling the head, face and neck on performance are likely psychophysiological. Specifically, cooling-induced reductions in thermal </w:t>
      </w:r>
      <w:r w:rsidR="00E4628A" w:rsidRPr="00920529">
        <w:rPr>
          <w:color w:val="000000" w:themeColor="text1"/>
        </w:rPr>
        <w:t xml:space="preserve">sensation and </w:t>
      </w:r>
      <w:r w:rsidR="00413DA0" w:rsidRPr="00920529">
        <w:rPr>
          <w:color w:val="000000" w:themeColor="text1"/>
        </w:rPr>
        <w:t xml:space="preserve">discomfort could in turn alleviate mental and/or physical fatigue and </w:t>
      </w:r>
      <w:r w:rsidR="00F82111" w:rsidRPr="00920529">
        <w:rPr>
          <w:color w:val="000000" w:themeColor="text1"/>
        </w:rPr>
        <w:t xml:space="preserve">improve </w:t>
      </w:r>
      <w:r w:rsidR="00413DA0" w:rsidRPr="00920529">
        <w:rPr>
          <w:color w:val="000000" w:themeColor="text1"/>
        </w:rPr>
        <w:t>endurance</w:t>
      </w:r>
      <w:r w:rsidR="00F82111" w:rsidRPr="00920529">
        <w:rPr>
          <w:color w:val="000000" w:themeColor="text1"/>
        </w:rPr>
        <w:t xml:space="preserve"> performance</w:t>
      </w:r>
      <w:r w:rsidR="00413DA0" w:rsidRPr="00920529">
        <w:rPr>
          <w:color w:val="000000" w:themeColor="text1"/>
        </w:rPr>
        <w:t>.</w:t>
      </w:r>
      <w:r w:rsidR="00413DA0" w:rsidRPr="00920529">
        <w:rPr>
          <w:color w:val="000000" w:themeColor="text1"/>
        </w:rPr>
        <w:fldChar w:fldCharType="begin"/>
      </w:r>
      <w:r w:rsidR="00B82386" w:rsidRPr="00920529">
        <w:rPr>
          <w:color w:val="000000" w:themeColor="text1"/>
        </w:rPr>
        <w:instrText xml:space="preserve"> ADDIN EN.CITE &lt;EndNote&gt;&lt;Cite&gt;&lt;Author&gt;Schlader&lt;/Author&gt;&lt;Year&gt;2011&lt;/Year&gt;&lt;RecNum&gt;160&lt;/RecNum&gt;&lt;DisplayText&gt;&lt;style face="superscript"&gt;60&lt;/style&gt;&lt;/DisplayText&gt;&lt;record&gt;&lt;rec-number&gt;160&lt;/rec-number&gt;&lt;foreign-keys&gt;&lt;key app="EN" db-id="f5vwr5zeaadfz6e5f2ap0rxpda5pvwtrsp9p" timestamp="1734046905"&gt;160&lt;/key&gt;&lt;/foreign-keys&gt;&lt;ref-type name="Journal Article"&gt;17&lt;/ref-type&gt;&lt;contributors&gt;&lt;authors&gt;&lt;author&gt;Schlader, Zachary J.&lt;/author&gt;&lt;author&gt;Simmons, Shona E.&lt;/author&gt;&lt;author&gt;Stannard, Stephen R.&lt;/author&gt;&lt;author&gt;Mündel, Toby&lt;/author&gt;&lt;/authors&gt;&lt;/contributors&gt;&lt;titles&gt;&lt;title&gt;Skin temperature as a thermal controller of exercise intensity&lt;/title&gt;&lt;secondary-title&gt;Eur J Appl Physiol&lt;/secondary-title&gt;&lt;/titles&gt;&lt;periodical&gt;&lt;full-title&gt;Eur J Appl Physiol&lt;/full-title&gt;&lt;/periodical&gt;&lt;pages&gt;1631-1639&lt;/pages&gt;&lt;volume&gt;111&lt;/volume&gt;&lt;number&gt;8&lt;/number&gt;&lt;dates&gt;&lt;year&gt;2011&lt;/year&gt;&lt;pub-dates&gt;&lt;date&gt;2011/08/01&lt;/date&gt;&lt;/pub-dates&gt;&lt;/dates&gt;&lt;isbn&gt;1439-6327&lt;/isbn&gt;&lt;urls&gt;&lt;related-urls&gt;&lt;url&gt;https://doi.org/10.1007/s00421-010-1791-1&lt;/url&gt;&lt;/related-urls&gt;&lt;/urls&gt;&lt;electronic-resource-num&gt;10.1007/s00421-010-1791-1&lt;/electronic-resource-num&gt;&lt;/record&gt;&lt;/Cite&gt;&lt;/EndNote&gt;</w:instrText>
      </w:r>
      <w:r w:rsidR="00413DA0" w:rsidRPr="00920529">
        <w:rPr>
          <w:color w:val="000000" w:themeColor="text1"/>
        </w:rPr>
        <w:fldChar w:fldCharType="separate"/>
      </w:r>
      <w:r w:rsidR="00B82386" w:rsidRPr="00920529">
        <w:rPr>
          <w:noProof/>
          <w:color w:val="000000" w:themeColor="text1"/>
          <w:vertAlign w:val="superscript"/>
        </w:rPr>
        <w:t>60</w:t>
      </w:r>
      <w:r w:rsidR="00413DA0" w:rsidRPr="00920529">
        <w:rPr>
          <w:color w:val="000000" w:themeColor="text1"/>
        </w:rPr>
        <w:fldChar w:fldCharType="end"/>
      </w:r>
      <w:r w:rsidR="00413DA0" w:rsidRPr="00920529">
        <w:rPr>
          <w:color w:val="000000" w:themeColor="text1"/>
        </w:rPr>
        <w:t xml:space="preserve"> The psychobiology of physical and mental fatigue remains complex, particularly when applied to endurance exercise.</w:t>
      </w:r>
      <w:r w:rsidR="00413DA0" w:rsidRPr="00920529">
        <w:rPr>
          <w:color w:val="000000" w:themeColor="text1"/>
        </w:rPr>
        <w:fldChar w:fldCharType="begin"/>
      </w:r>
      <w:r w:rsidR="00B82386" w:rsidRPr="00920529">
        <w:rPr>
          <w:color w:val="000000" w:themeColor="text1"/>
        </w:rPr>
        <w:instrText xml:space="preserve"> ADDIN EN.CITE &lt;EndNote&gt;&lt;Cite&gt;&lt;Author&gt;Marcora&lt;/Author&gt;&lt;Year&gt;2009&lt;/Year&gt;&lt;RecNum&gt;161&lt;/RecNum&gt;&lt;DisplayText&gt;&lt;style face="superscript"&gt;61&lt;/style&gt;&lt;/DisplayText&gt;&lt;record&gt;&lt;rec-number&gt;161&lt;/rec-number&gt;&lt;foreign-keys&gt;&lt;key app="EN" db-id="f5vwr5zeaadfz6e5f2ap0rxpda5pvwtrsp9p" timestamp="1734047001"&gt;161&lt;/key&gt;&lt;/foreign-keys&gt;&lt;ref-type name="Journal Article"&gt;17&lt;/ref-type&gt;&lt;contributors&gt;&lt;authors&gt;&lt;author&gt;Marcora, S. M.&lt;/author&gt;&lt;author&gt;Staiano, W.&lt;/author&gt;&lt;author&gt;Manning, V.&lt;/author&gt;&lt;/authors&gt;&lt;/contributors&gt;&lt;auth-address&gt;School of Sport, Health and Exercise Sciences, Bangor University, Bangor, Wales, United Kingdom. s.m.marcora@bangor.ac.uk&lt;/auth-address&gt;&lt;titles&gt;&lt;title&gt;Mental fatigue impairs physical performance in humans&lt;/title&gt;&lt;secondary-title&gt;J Appl Physiol (1985)&lt;/secondary-title&gt;&lt;alt-title&gt;Journal of applied physiology (Bethesda, Md. : 1985)&lt;/alt-title&gt;&lt;/titles&gt;&lt;periodical&gt;&lt;full-title&gt;J Appl Physiol (1985)&lt;/full-title&gt;&lt;abbr-1&gt;Journal of applied physiology (Bethesda, Md. : 1985)&lt;/abbr-1&gt;&lt;/periodical&gt;&lt;alt-periodical&gt;&lt;full-title&gt;J Appl Physiol (1985)&lt;/full-title&gt;&lt;abbr-1&gt;Journal of applied physiology (Bethesda, Md. : 1985)&lt;/abbr-1&gt;&lt;/alt-periodical&gt;&lt;pages&gt;857-64&lt;/pages&gt;&lt;volume&gt;106&lt;/volume&gt;&lt;number&gt;3&lt;/number&gt;&lt;edition&gt;2009/01/10&lt;/edition&gt;&lt;keywords&gt;&lt;keyword&gt;Adult&lt;/keyword&gt;&lt;keyword&gt;Affect/*physiology&lt;/keyword&gt;&lt;keyword&gt;Female&lt;/keyword&gt;&lt;keyword&gt;Humans&lt;/keyword&gt;&lt;keyword&gt;Male&lt;/keyword&gt;&lt;keyword&gt;Mental Fatigue/*physiopathology/*psychology&lt;/keyword&gt;&lt;keyword&gt;Perceptual Distortion/*physiology&lt;/keyword&gt;&lt;keyword&gt;Physical Exertion/*physiology&lt;/keyword&gt;&lt;keyword&gt;Time Factors&lt;/keyword&gt;&lt;/keywords&gt;&lt;dates&gt;&lt;year&gt;2009&lt;/year&gt;&lt;pub-dates&gt;&lt;date&gt;Mar&lt;/date&gt;&lt;/pub-dates&gt;&lt;/dates&gt;&lt;isbn&gt;8750-7587 (Print)&amp;#xD;0161-7567&lt;/isbn&gt;&lt;accession-num&gt;19131473&lt;/accession-num&gt;&lt;urls&gt;&lt;/urls&gt;&lt;electronic-resource-num&gt;10.1152/japplphysiol.91324.2008&lt;/electronic-resource-num&gt;&lt;remote-database-provider&gt;NLM&lt;/remote-database-provider&gt;&lt;language&gt;eng&lt;/language&gt;&lt;/record&gt;&lt;/Cite&gt;&lt;/EndNote&gt;</w:instrText>
      </w:r>
      <w:r w:rsidR="00413DA0" w:rsidRPr="00920529">
        <w:rPr>
          <w:color w:val="000000" w:themeColor="text1"/>
        </w:rPr>
        <w:fldChar w:fldCharType="separate"/>
      </w:r>
      <w:r w:rsidR="00B82386" w:rsidRPr="00920529">
        <w:rPr>
          <w:noProof/>
          <w:color w:val="000000" w:themeColor="text1"/>
          <w:vertAlign w:val="superscript"/>
        </w:rPr>
        <w:t>61</w:t>
      </w:r>
      <w:r w:rsidR="00413DA0" w:rsidRPr="00920529">
        <w:rPr>
          <w:color w:val="000000" w:themeColor="text1"/>
        </w:rPr>
        <w:fldChar w:fldCharType="end"/>
      </w:r>
      <w:r w:rsidR="00413DA0" w:rsidRPr="00920529">
        <w:rPr>
          <w:color w:val="000000" w:themeColor="text1"/>
        </w:rPr>
        <w:t xml:space="preserve"> Nevertheless, evidence from clinical groups experiencing heightened fatigue indicate that central interoceptive networks involved in the perception of fatigue are located within the insular cortex,</w:t>
      </w:r>
      <w:r w:rsidR="00413DA0" w:rsidRPr="00920529">
        <w:rPr>
          <w:color w:val="000000" w:themeColor="text1"/>
        </w:rPr>
        <w:fldChar w:fldCharType="begin">
          <w:fldData xml:space="preserve">PEVuZE5vdGU+PENpdGU+PEF1dGhvcj5Fbm9rYTwvQXV0aG9yPjxZZWFyPjIwMjE8L1llYXI+PFJl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</w:fldData>
        </w:fldChar>
      </w:r>
      <w:r w:rsidR="00B82386" w:rsidRPr="00920529">
        <w:rPr>
          <w:color w:val="000000" w:themeColor="text1"/>
        </w:rPr>
        <w:instrText xml:space="preserve"> ADDIN EN.CITE </w:instrText>
      </w:r>
      <w:r w:rsidR="00B82386" w:rsidRPr="00920529">
        <w:rPr>
          <w:color w:val="000000" w:themeColor="text1"/>
        </w:rPr>
        <w:fldChar w:fldCharType="begin">
          <w:fldData xml:space="preserve">PEVuZE5vdGU+PENpdGU+PEF1dGhvcj5Fbm9rYTwvQXV0aG9yPjxZZWFyPjIwMjE8L1llYXI+PFJl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</w:fldData>
        </w:fldChar>
      </w:r>
      <w:r w:rsidR="00B82386" w:rsidRPr="00920529">
        <w:rPr>
          <w:color w:val="000000" w:themeColor="text1"/>
        </w:rPr>
        <w:instrText xml:space="preserve"> ADDIN EN.CITE.DATA </w:instrText>
      </w:r>
      <w:r w:rsidR="00B82386" w:rsidRPr="00920529">
        <w:rPr>
          <w:color w:val="000000" w:themeColor="text1"/>
        </w:rPr>
      </w:r>
      <w:r w:rsidR="00B82386" w:rsidRPr="00920529">
        <w:rPr>
          <w:color w:val="000000" w:themeColor="text1"/>
        </w:rPr>
        <w:fldChar w:fldCharType="end"/>
      </w:r>
      <w:r w:rsidR="00413DA0" w:rsidRPr="00920529">
        <w:rPr>
          <w:color w:val="000000" w:themeColor="text1"/>
        </w:rPr>
      </w:r>
      <w:r w:rsidR="00413DA0" w:rsidRPr="00920529">
        <w:rPr>
          <w:color w:val="000000" w:themeColor="text1"/>
        </w:rPr>
        <w:fldChar w:fldCharType="separate"/>
      </w:r>
      <w:r w:rsidR="00B82386" w:rsidRPr="00920529">
        <w:rPr>
          <w:noProof/>
          <w:color w:val="000000" w:themeColor="text1"/>
          <w:vertAlign w:val="superscript"/>
        </w:rPr>
        <w:t>62</w:t>
      </w:r>
      <w:r w:rsidR="00413DA0" w:rsidRPr="00920529">
        <w:rPr>
          <w:color w:val="000000" w:themeColor="text1"/>
        </w:rPr>
        <w:fldChar w:fldCharType="end"/>
      </w:r>
      <w:r w:rsidR="00413DA0" w:rsidRPr="00920529">
        <w:rPr>
          <w:color w:val="000000" w:themeColor="text1"/>
        </w:rPr>
        <w:t xml:space="preserve"> which is a well-known area for the integration of </w:t>
      </w:r>
      <w:proofErr w:type="spellStart"/>
      <w:r w:rsidR="00413DA0" w:rsidRPr="00920529">
        <w:rPr>
          <w:color w:val="000000" w:themeColor="text1"/>
        </w:rPr>
        <w:t>thermosensory</w:t>
      </w:r>
      <w:proofErr w:type="spellEnd"/>
      <w:r w:rsidR="00413DA0" w:rsidRPr="00920529">
        <w:rPr>
          <w:color w:val="000000" w:themeColor="text1"/>
        </w:rPr>
        <w:t xml:space="preserve"> afferents contributing to thermal sensation and comfort.</w:t>
      </w:r>
      <w:r w:rsidR="00413DA0" w:rsidRPr="00920529">
        <w:rPr>
          <w:color w:val="000000" w:themeColor="text1"/>
        </w:rPr>
        <w:fldChar w:fldCharType="begin">
          <w:fldData xml:space="preserve">PEVuZE5vdGU+PENpdGU+PEF1dGhvcj5DcmFpZzwvQXV0aG9yPjxZZWFyPjIwMDA8L1llYXI+PFJl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</w:fldData>
        </w:fldChar>
      </w:r>
      <w:r w:rsidR="00B82386" w:rsidRPr="00920529">
        <w:rPr>
          <w:color w:val="000000" w:themeColor="text1"/>
        </w:rPr>
        <w:instrText xml:space="preserve"> ADDIN EN.CITE </w:instrText>
      </w:r>
      <w:r w:rsidR="00B82386" w:rsidRPr="00920529">
        <w:rPr>
          <w:color w:val="000000" w:themeColor="text1"/>
        </w:rPr>
        <w:fldChar w:fldCharType="begin">
          <w:fldData xml:space="preserve">PEVuZE5vdGU+PENpdGU+PEF1dGhvcj5DcmFpZzwvQXV0aG9yPjxZZWFyPjIwMDA8L1llYXI+PFJl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</w:fldData>
        </w:fldChar>
      </w:r>
      <w:r w:rsidR="00B82386" w:rsidRPr="00920529">
        <w:rPr>
          <w:color w:val="000000" w:themeColor="text1"/>
        </w:rPr>
        <w:instrText xml:space="preserve"> ADDIN EN.CITE.DATA </w:instrText>
      </w:r>
      <w:r w:rsidR="00B82386" w:rsidRPr="00920529">
        <w:rPr>
          <w:color w:val="000000" w:themeColor="text1"/>
        </w:rPr>
      </w:r>
      <w:r w:rsidR="00B82386" w:rsidRPr="00920529">
        <w:rPr>
          <w:color w:val="000000" w:themeColor="text1"/>
        </w:rPr>
        <w:fldChar w:fldCharType="end"/>
      </w:r>
      <w:r w:rsidR="00413DA0" w:rsidRPr="00920529">
        <w:rPr>
          <w:color w:val="000000" w:themeColor="text1"/>
        </w:rPr>
      </w:r>
      <w:r w:rsidR="00413DA0" w:rsidRPr="00920529">
        <w:rPr>
          <w:color w:val="000000" w:themeColor="text1"/>
        </w:rPr>
        <w:fldChar w:fldCharType="separate"/>
      </w:r>
      <w:r w:rsidR="00B82386" w:rsidRPr="00920529">
        <w:rPr>
          <w:noProof/>
          <w:color w:val="000000" w:themeColor="text1"/>
          <w:vertAlign w:val="superscript"/>
        </w:rPr>
        <w:t>63</w:t>
      </w:r>
      <w:r w:rsidR="00413DA0" w:rsidRPr="00920529">
        <w:rPr>
          <w:color w:val="000000" w:themeColor="text1"/>
        </w:rPr>
        <w:fldChar w:fldCharType="end"/>
      </w:r>
      <w:r w:rsidR="00413DA0" w:rsidRPr="00920529">
        <w:rPr>
          <w:color w:val="000000" w:themeColor="text1"/>
        </w:rPr>
        <w:t xml:space="preserve"> When considered in the context of cooling the head, face and neck, this framework may therefore indicate that lowering thermal discomfort may impact the psychobiology of mental and physical fatigue, which may ultimately lead to performance improvements independently of meaningful changes in whole-body thermal state. </w:t>
      </w:r>
      <w:r w:rsidR="00515200" w:rsidRPr="00920529">
        <w:rPr>
          <w:rFonts w:cstheme="minorHAnsi"/>
          <w:color w:val="000000" w:themeColor="text1"/>
        </w:rPr>
        <w:t>A</w:t>
      </w:r>
      <w:r w:rsidR="0007015F" w:rsidRPr="00920529">
        <w:rPr>
          <w:rFonts w:cstheme="minorHAnsi"/>
          <w:color w:val="000000" w:themeColor="text1"/>
        </w:rPr>
        <w:t>n illustration</w:t>
      </w:r>
      <w:r w:rsidR="00515200" w:rsidRPr="00920529">
        <w:rPr>
          <w:rFonts w:cstheme="minorHAnsi"/>
          <w:color w:val="000000" w:themeColor="text1"/>
        </w:rPr>
        <w:t xml:space="preserve"> of the psycho</w:t>
      </w:r>
      <w:r w:rsidR="00954787" w:rsidRPr="00920529">
        <w:rPr>
          <w:rFonts w:cstheme="minorHAnsi"/>
          <w:color w:val="000000" w:themeColor="text1"/>
        </w:rPr>
        <w:t>physiological</w:t>
      </w:r>
      <w:r w:rsidR="00515200" w:rsidRPr="00920529">
        <w:rPr>
          <w:rFonts w:cstheme="minorHAnsi"/>
          <w:color w:val="000000" w:themeColor="text1"/>
        </w:rPr>
        <w:t xml:space="preserve"> mechanism of cooling the head, face and neck that leads to improved physical performance</w:t>
      </w:r>
      <w:r w:rsidR="00515200" w:rsidRPr="00920529">
        <w:rPr>
          <w:color w:val="000000" w:themeColor="text1"/>
        </w:rPr>
        <w:t xml:space="preserve"> </w:t>
      </w:r>
      <w:r w:rsidR="00413DA0" w:rsidRPr="00920529">
        <w:rPr>
          <w:color w:val="000000" w:themeColor="text1"/>
        </w:rPr>
        <w:t xml:space="preserve">is </w:t>
      </w:r>
      <w:r w:rsidR="0007015F" w:rsidRPr="00920529">
        <w:rPr>
          <w:color w:val="000000" w:themeColor="text1"/>
        </w:rPr>
        <w:t xml:space="preserve">presented </w:t>
      </w:r>
      <w:r w:rsidR="00413DA0" w:rsidRPr="00920529">
        <w:rPr>
          <w:color w:val="000000" w:themeColor="text1"/>
        </w:rPr>
        <w:t xml:space="preserve">in Figure </w:t>
      </w:r>
      <w:r w:rsidR="007D66E2" w:rsidRPr="00920529">
        <w:rPr>
          <w:color w:val="000000" w:themeColor="text1"/>
        </w:rPr>
        <w:t>7</w:t>
      </w:r>
      <w:r w:rsidR="00413DA0" w:rsidRPr="00920529">
        <w:rPr>
          <w:color w:val="000000" w:themeColor="text1"/>
        </w:rPr>
        <w:t>.</w:t>
      </w:r>
    </w:p>
    <w:p w14:paraId="2DE61BF4" w14:textId="77777777" w:rsidR="00413DA0" w:rsidRPr="00920529" w:rsidRDefault="00413DA0" w:rsidP="00B4671F">
      <w:pPr>
        <w:spacing w:after="0" w:line="240" w:lineRule="auto"/>
        <w:jc w:val="both"/>
        <w:rPr>
          <w:color w:val="000000" w:themeColor="text1"/>
        </w:rPr>
      </w:pPr>
    </w:p>
    <w:p w14:paraId="2E07DC2D" w14:textId="2A0D9F04" w:rsidR="007D66E2" w:rsidRPr="00920529" w:rsidRDefault="007426C0" w:rsidP="007D66E2">
      <w:pPr>
        <w:spacing w:after="0" w:line="240" w:lineRule="auto"/>
        <w:jc w:val="center"/>
        <w:rPr>
          <w:color w:val="000000" w:themeColor="text1"/>
        </w:rPr>
      </w:pPr>
      <w:r w:rsidRPr="00920529">
        <w:rPr>
          <w:color w:val="000000" w:themeColor="text1"/>
        </w:rPr>
        <w:t>*</w:t>
      </w:r>
      <w:r w:rsidR="007D66E2" w:rsidRPr="00920529">
        <w:rPr>
          <w:color w:val="000000" w:themeColor="text1"/>
        </w:rPr>
        <w:t>*Insert Figure 7 here*</w:t>
      </w:r>
      <w:r w:rsidRPr="00920529">
        <w:rPr>
          <w:color w:val="000000" w:themeColor="text1"/>
        </w:rPr>
        <w:t>*</w:t>
      </w:r>
    </w:p>
    <w:p w14:paraId="4D99DB7B" w14:textId="77777777" w:rsidR="007D66E2" w:rsidRPr="00920529" w:rsidRDefault="007D66E2" w:rsidP="00B4671F">
      <w:pPr>
        <w:spacing w:after="0" w:line="240" w:lineRule="auto"/>
        <w:jc w:val="both"/>
        <w:rPr>
          <w:color w:val="000000" w:themeColor="text1"/>
        </w:rPr>
      </w:pPr>
    </w:p>
    <w:p w14:paraId="5B20AE24" w14:textId="77C8059E" w:rsidR="00043C72" w:rsidRPr="00920529" w:rsidRDefault="00043C72" w:rsidP="00E01BCD">
      <w:pPr>
        <w:spacing w:after="0" w:line="240" w:lineRule="auto"/>
        <w:jc w:val="both"/>
        <w:rPr>
          <w:color w:val="000000" w:themeColor="text1"/>
        </w:rPr>
      </w:pPr>
      <w:r w:rsidRPr="00920529">
        <w:rPr>
          <w:color w:val="000000" w:themeColor="text1"/>
        </w:rPr>
        <w:lastRenderedPageBreak/>
        <w:t>It is beyond the scope of the present review to directly compare how the psychobiology of cooling-induced dampening of perceived strain may be differentially impacted by localised (e.g. head, face and neck) vs. whole-body interventions (e.g. self-dousing in combination with forced convection)</w:t>
      </w:r>
      <w:r w:rsidR="00C5253E" w:rsidRPr="00920529">
        <w:rPr>
          <w:color w:val="000000" w:themeColor="text1"/>
        </w:rPr>
        <w:t>.</w:t>
      </w:r>
      <w:r w:rsidRPr="00920529">
        <w:rPr>
          <w:color w:val="000000" w:themeColor="text1"/>
        </w:rPr>
        <w:t xml:space="preserve"> </w:t>
      </w:r>
      <w:r w:rsidR="00C5253E" w:rsidRPr="00920529">
        <w:rPr>
          <w:color w:val="000000" w:themeColor="text1"/>
        </w:rPr>
        <w:t>N</w:t>
      </w:r>
      <w:r w:rsidRPr="00920529">
        <w:rPr>
          <w:color w:val="000000" w:themeColor="text1"/>
        </w:rPr>
        <w:t xml:space="preserve">evertheless, it is worth noting that the </w:t>
      </w:r>
      <w:r w:rsidR="00F267E4" w:rsidRPr="00920529">
        <w:rPr>
          <w:color w:val="000000" w:themeColor="text1"/>
        </w:rPr>
        <w:t>varied</w:t>
      </w:r>
      <w:r w:rsidRPr="00920529">
        <w:rPr>
          <w:color w:val="000000" w:themeColor="text1"/>
        </w:rPr>
        <w:t xml:space="preserve"> distribution of thermal sensitivity across the body (e.g. whereby the head is more sensitive to warm discomfort and to its alleviation) indicates that, when appropriately targeted, local thermal manipulations can provide perceptual benefits that could potentially match the effects of whole-body thermal manipulations</w:t>
      </w:r>
      <w:r w:rsidR="00E029A0" w:rsidRPr="00920529">
        <w:rPr>
          <w:color w:val="000000" w:themeColor="text1"/>
        </w:rPr>
        <w:t>.</w:t>
      </w:r>
      <w:r w:rsidR="00E029A0" w:rsidRPr="00920529">
        <w:rPr>
          <w:color w:val="000000" w:themeColor="text1"/>
        </w:rPr>
        <w:fldChar w:fldCharType="begin">
          <w:fldData xml:space="preserve">PEVuZE5vdGU+PENpdGU+PEF1dGhvcj5OYWthbXVyYTwvQXV0aG9yPjxZZWFyPjIwMDg8L1llYXI+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</w:fldData>
        </w:fldChar>
      </w:r>
      <w:r w:rsidR="00E029A0" w:rsidRPr="00920529">
        <w:rPr>
          <w:color w:val="000000" w:themeColor="text1"/>
        </w:rPr>
        <w:instrText xml:space="preserve"> ADDIN EN.CITE </w:instrText>
      </w:r>
      <w:r w:rsidR="00E029A0" w:rsidRPr="00920529">
        <w:rPr>
          <w:color w:val="000000" w:themeColor="text1"/>
        </w:rPr>
        <w:fldChar w:fldCharType="begin">
          <w:fldData xml:space="preserve">PEVuZE5vdGU+PENpdGU+PEF1dGhvcj5OYWthbXVyYTwvQXV0aG9yPjxZZWFyPjIwMDg8L1llYXI+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</w:fldData>
        </w:fldChar>
      </w:r>
      <w:r w:rsidR="00E029A0" w:rsidRPr="00920529">
        <w:rPr>
          <w:color w:val="000000" w:themeColor="text1"/>
        </w:rPr>
        <w:instrText xml:space="preserve"> ADDIN EN.CITE.DATA </w:instrText>
      </w:r>
      <w:r w:rsidR="00E029A0" w:rsidRPr="00920529">
        <w:rPr>
          <w:color w:val="000000" w:themeColor="text1"/>
        </w:rPr>
      </w:r>
      <w:r w:rsidR="00E029A0" w:rsidRPr="00920529">
        <w:rPr>
          <w:color w:val="000000" w:themeColor="text1"/>
        </w:rPr>
        <w:fldChar w:fldCharType="end"/>
      </w:r>
      <w:r w:rsidR="00E029A0" w:rsidRPr="00920529">
        <w:rPr>
          <w:color w:val="000000" w:themeColor="text1"/>
        </w:rPr>
      </w:r>
      <w:r w:rsidR="00E029A0" w:rsidRPr="00920529">
        <w:rPr>
          <w:color w:val="000000" w:themeColor="text1"/>
        </w:rPr>
        <w:fldChar w:fldCharType="separate"/>
      </w:r>
      <w:r w:rsidR="00E029A0" w:rsidRPr="00920529">
        <w:rPr>
          <w:noProof/>
          <w:color w:val="000000" w:themeColor="text1"/>
          <w:vertAlign w:val="superscript"/>
        </w:rPr>
        <w:t>28,64,65</w:t>
      </w:r>
      <w:r w:rsidR="00E029A0" w:rsidRPr="00920529">
        <w:rPr>
          <w:color w:val="000000" w:themeColor="text1"/>
        </w:rPr>
        <w:fldChar w:fldCharType="end"/>
      </w:r>
      <w:r w:rsidRPr="00920529">
        <w:rPr>
          <w:color w:val="000000" w:themeColor="text1"/>
        </w:rPr>
        <w:t xml:space="preserve"> Localised interventions that leverage perceptual mechanisms offer significant energy efficiency when compared to whole-body interventions</w:t>
      </w:r>
      <w:r w:rsidR="009A07ED" w:rsidRPr="00920529">
        <w:rPr>
          <w:color w:val="000000" w:themeColor="text1"/>
        </w:rPr>
        <w:fldChar w:fldCharType="begin"/>
      </w:r>
      <w:r w:rsidR="009A07ED" w:rsidRPr="00920529">
        <w:rPr>
          <w:color w:val="000000" w:themeColor="text1"/>
        </w:rPr>
        <w:instrText xml:space="preserve"> ADDIN EN.CITE &lt;EndNote&gt;&lt;Cite&gt;&lt;Author&gt;Rawal&lt;/Author&gt;&lt;Year&gt;2020&lt;/Year&gt;&lt;RecNum&gt;184&lt;/RecNum&gt;&lt;DisplayText&gt;&lt;style face="superscript"&gt;66&lt;/style&gt;&lt;/DisplayText&gt;&lt;record&gt;&lt;rec-number&gt;184&lt;/rec-number&gt;&lt;foreign-keys&gt;&lt;key app="EN" db-id="f5vwr5zeaadfz6e5f2ap0rxpda5pvwtrsp9p" timestamp="1741134765"&gt;184&lt;/key&gt;&lt;/foreign-keys&gt;&lt;ref-type name="Journal Article"&gt;17&lt;/ref-type&gt;&lt;contributors&gt;&lt;authors&gt;&lt;author&gt;Rawal, Rajan&lt;/author&gt;&lt;author&gt;Schweiker, Marcel&lt;/author&gt;&lt;author&gt;Kazanci, Ongun Berk&lt;/author&gt;&lt;author&gt;Vardhan, Vishnu&lt;/author&gt;&lt;author&gt;Jin, Quan&lt;/author&gt;&lt;author&gt;Duanmu, Lin&lt;/author&gt;&lt;/authors&gt;&lt;/contributors&gt;&lt;titles&gt;&lt;title&gt;Personal comfort systems: A review on comfort, energy, and economics&lt;/title&gt;&lt;secondary-title&gt;Energy and Buildings&lt;/secondary-title&gt;&lt;/titles&gt;&lt;periodical&gt;&lt;full-title&gt;Energy and Buildings&lt;/full-title&gt;&lt;/periodical&gt;&lt;pages&gt;109858&lt;/pages&gt;&lt;volume&gt;214&lt;/volume&gt;&lt;keywords&gt;&lt;keyword&gt;Personal comfort systems&lt;/keyword&gt;&lt;keyword&gt;Thermal comfort&lt;/keyword&gt;&lt;keyword&gt;Air quality&lt;/keyword&gt;&lt;keyword&gt;Energy efficiency&lt;/keyword&gt;&lt;keyword&gt;Economics&lt;/keyword&gt;&lt;/keywords&gt;&lt;dates&gt;&lt;year&gt;2020&lt;/year&gt;&lt;pub-dates&gt;&lt;date&gt;2020/05/01/&lt;/date&gt;&lt;/pub-dates&gt;&lt;/dates&gt;&lt;isbn&gt;0378-7788&lt;/isbn&gt;&lt;urls&gt;&lt;related-urls&gt;&lt;url&gt;https://www.sciencedirect.com/science/article/pii/S0378778819316111&lt;/url&gt;&lt;/related-urls&gt;&lt;/urls&gt;&lt;electronic-resource-num&gt;https://doi.org/10.1016/j.enbuild.2020.109858&lt;/electronic-resource-num&gt;&lt;/record&gt;&lt;/Cite&gt;&lt;/EndNote&gt;</w:instrText>
      </w:r>
      <w:r w:rsidR="009A07ED" w:rsidRPr="00920529">
        <w:rPr>
          <w:color w:val="000000" w:themeColor="text1"/>
        </w:rPr>
        <w:fldChar w:fldCharType="separate"/>
      </w:r>
      <w:r w:rsidR="009A07ED" w:rsidRPr="00920529">
        <w:rPr>
          <w:noProof/>
          <w:color w:val="000000" w:themeColor="text1"/>
          <w:vertAlign w:val="superscript"/>
        </w:rPr>
        <w:t>66</w:t>
      </w:r>
      <w:r w:rsidR="009A07ED" w:rsidRPr="00920529">
        <w:rPr>
          <w:color w:val="000000" w:themeColor="text1"/>
        </w:rPr>
        <w:fldChar w:fldCharType="end"/>
      </w:r>
      <w:r w:rsidRPr="00920529">
        <w:rPr>
          <w:color w:val="000000" w:themeColor="text1"/>
        </w:rPr>
        <w:t xml:space="preserve"> </w:t>
      </w:r>
      <w:r w:rsidR="00905183" w:rsidRPr="00920529">
        <w:rPr>
          <w:color w:val="000000" w:themeColor="text1"/>
        </w:rPr>
        <w:t>that</w:t>
      </w:r>
      <w:r w:rsidRPr="00920529">
        <w:rPr>
          <w:color w:val="000000" w:themeColor="text1"/>
        </w:rPr>
        <w:t xml:space="preserve"> may facilitate implementation and accessibility in the field.</w:t>
      </w:r>
    </w:p>
    <w:p w14:paraId="409BD8F6" w14:textId="77777777" w:rsidR="00043C72" w:rsidRPr="00920529" w:rsidRDefault="00043C72" w:rsidP="00E01BCD">
      <w:pPr>
        <w:spacing w:after="0" w:line="240" w:lineRule="auto"/>
        <w:jc w:val="both"/>
        <w:rPr>
          <w:color w:val="000000" w:themeColor="text1"/>
        </w:rPr>
      </w:pPr>
    </w:p>
    <w:p w14:paraId="02FDB55F" w14:textId="3CCC29E3" w:rsidR="00E01BCD" w:rsidRPr="00920529" w:rsidRDefault="00E01BCD" w:rsidP="00E01BCD">
      <w:pPr>
        <w:spacing w:after="0" w:line="240" w:lineRule="auto"/>
        <w:jc w:val="both"/>
        <w:rPr>
          <w:color w:val="000000" w:themeColor="text1"/>
        </w:rPr>
      </w:pPr>
      <w:r w:rsidRPr="00920529">
        <w:rPr>
          <w:color w:val="000000" w:themeColor="text1"/>
        </w:rPr>
        <w:t>It has been suggested that cooling the head, face, and neck region may pose a risk to athlete health because these regions are more thermally sensitive and stimulation can lead to greater comfort gains than cooling other regions of the body</w:t>
      </w:r>
      <w:r w:rsidR="00EC280F" w:rsidRPr="00920529">
        <w:rPr>
          <w:color w:val="000000" w:themeColor="text1"/>
        </w:rPr>
        <w:t>,</w:t>
      </w:r>
      <w:r w:rsidR="00DF049C" w:rsidRPr="00920529">
        <w:rPr>
          <w:color w:val="000000" w:themeColor="text1"/>
        </w:rPr>
        <w:fldChar w:fldCharType="begin">
          <w:fldData xml:space="preserve">PEVuZE5vdGU+PENpdGU+PEF1dGhvcj5Db3R0ZXI8L0F1dGhvcj48WWVhcj4yMDA1PC9ZZWFyPjxS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</w:fldData>
        </w:fldChar>
      </w:r>
      <w:r w:rsidR="009A07ED" w:rsidRPr="00920529">
        <w:rPr>
          <w:color w:val="000000" w:themeColor="text1"/>
        </w:rPr>
        <w:instrText xml:space="preserve"> ADDIN EN.CITE </w:instrText>
      </w:r>
      <w:r w:rsidR="009A07ED" w:rsidRPr="00920529">
        <w:rPr>
          <w:color w:val="000000" w:themeColor="text1"/>
        </w:rPr>
        <w:fldChar w:fldCharType="begin">
          <w:fldData xml:space="preserve">PEVuZE5vdGU+PENpdGU+PEF1dGhvcj5Db3R0ZXI8L0F1dGhvcj48WWVhcj4yMDA1PC9ZZWFyPjxS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</w:fldData>
        </w:fldChar>
      </w:r>
      <w:r w:rsidR="009A07ED" w:rsidRPr="00920529">
        <w:rPr>
          <w:color w:val="000000" w:themeColor="text1"/>
        </w:rPr>
        <w:instrText xml:space="preserve"> ADDIN EN.CITE.DATA </w:instrText>
      </w:r>
      <w:r w:rsidR="009A07ED" w:rsidRPr="00920529">
        <w:rPr>
          <w:color w:val="000000" w:themeColor="text1"/>
        </w:rPr>
      </w:r>
      <w:r w:rsidR="009A07ED" w:rsidRPr="00920529">
        <w:rPr>
          <w:color w:val="000000" w:themeColor="text1"/>
        </w:rPr>
        <w:fldChar w:fldCharType="end"/>
      </w:r>
      <w:r w:rsidR="00DF049C" w:rsidRPr="00920529">
        <w:rPr>
          <w:color w:val="000000" w:themeColor="text1"/>
        </w:rPr>
      </w:r>
      <w:r w:rsidR="00DF049C" w:rsidRPr="00920529">
        <w:rPr>
          <w:color w:val="000000" w:themeColor="text1"/>
        </w:rPr>
        <w:fldChar w:fldCharType="separate"/>
      </w:r>
      <w:r w:rsidR="009A07ED" w:rsidRPr="00920529">
        <w:rPr>
          <w:noProof/>
          <w:color w:val="000000" w:themeColor="text1"/>
          <w:vertAlign w:val="superscript"/>
        </w:rPr>
        <w:t>27,67,68</w:t>
      </w:r>
      <w:r w:rsidR="00DF049C" w:rsidRPr="00920529">
        <w:rPr>
          <w:color w:val="000000" w:themeColor="text1"/>
        </w:rPr>
        <w:fldChar w:fldCharType="end"/>
      </w:r>
      <w:r w:rsidR="009D3C16" w:rsidRPr="00920529">
        <w:rPr>
          <w:color w:val="000000" w:themeColor="text1"/>
        </w:rPr>
        <w:t xml:space="preserve"> </w:t>
      </w:r>
      <w:r w:rsidR="00EC280F" w:rsidRPr="00920529">
        <w:rPr>
          <w:color w:val="000000" w:themeColor="text1"/>
        </w:rPr>
        <w:t xml:space="preserve">which may </w:t>
      </w:r>
      <w:r w:rsidRPr="00920529">
        <w:rPr>
          <w:color w:val="000000" w:themeColor="text1"/>
        </w:rPr>
        <w:t xml:space="preserve">allow athletes to experience dangerously high core temperatures, potentially leading to </w:t>
      </w:r>
      <w:r w:rsidR="00EE5FEB" w:rsidRPr="00920529">
        <w:rPr>
          <w:color w:val="000000" w:themeColor="text1"/>
        </w:rPr>
        <w:t>exertional heat illness</w:t>
      </w:r>
      <w:r w:rsidR="00AC2F0F" w:rsidRPr="00920529">
        <w:rPr>
          <w:color w:val="000000" w:themeColor="text1"/>
        </w:rPr>
        <w:t>.</w:t>
      </w:r>
      <w:r w:rsidR="000250B5" w:rsidRPr="00920529">
        <w:rPr>
          <w:color w:val="000000" w:themeColor="text1"/>
        </w:rPr>
        <w:fldChar w:fldCharType="begin">
          <w:fldData xml:space="preserve">PEVuZE5vdGU+PENpdGU+PEF1dGhvcj5TdGV2ZW5zPC9BdXRob3I+PFllYXI+MjAxNzwvWWVhcj48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</w:fldData>
        </w:fldChar>
      </w:r>
      <w:r w:rsidR="00B82386" w:rsidRPr="00920529">
        <w:rPr>
          <w:color w:val="000000" w:themeColor="text1"/>
        </w:rPr>
        <w:instrText xml:space="preserve"> ADDIN EN.CITE </w:instrText>
      </w:r>
      <w:r w:rsidR="00B82386" w:rsidRPr="00920529">
        <w:rPr>
          <w:color w:val="000000" w:themeColor="text1"/>
        </w:rPr>
        <w:fldChar w:fldCharType="begin">
          <w:fldData xml:space="preserve">PEVuZE5vdGU+PENpdGU+PEF1dGhvcj5TdGV2ZW5zPC9BdXRob3I+PFllYXI+MjAxNzwvWWVhcj48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</w:fldData>
        </w:fldChar>
      </w:r>
      <w:r w:rsidR="00B82386" w:rsidRPr="00920529">
        <w:rPr>
          <w:color w:val="000000" w:themeColor="text1"/>
        </w:rPr>
        <w:instrText xml:space="preserve"> ADDIN EN.CITE.DATA </w:instrText>
      </w:r>
      <w:r w:rsidR="00B82386" w:rsidRPr="00920529">
        <w:rPr>
          <w:color w:val="000000" w:themeColor="text1"/>
        </w:rPr>
      </w:r>
      <w:r w:rsidR="00B82386" w:rsidRPr="00920529">
        <w:rPr>
          <w:color w:val="000000" w:themeColor="text1"/>
        </w:rPr>
        <w:fldChar w:fldCharType="end"/>
      </w:r>
      <w:r w:rsidR="000250B5" w:rsidRPr="00920529">
        <w:rPr>
          <w:color w:val="000000" w:themeColor="text1"/>
        </w:rPr>
      </w:r>
      <w:r w:rsidR="000250B5" w:rsidRPr="00920529">
        <w:rPr>
          <w:color w:val="000000" w:themeColor="text1"/>
        </w:rPr>
        <w:fldChar w:fldCharType="separate"/>
      </w:r>
      <w:r w:rsidR="00B82386" w:rsidRPr="00920529">
        <w:rPr>
          <w:noProof/>
          <w:color w:val="000000" w:themeColor="text1"/>
          <w:vertAlign w:val="superscript"/>
        </w:rPr>
        <w:t>25</w:t>
      </w:r>
      <w:r w:rsidR="000250B5" w:rsidRPr="00920529">
        <w:rPr>
          <w:color w:val="000000" w:themeColor="text1"/>
        </w:rPr>
        <w:fldChar w:fldCharType="end"/>
      </w:r>
      <w:r w:rsidR="00E14C89" w:rsidRPr="00920529">
        <w:rPr>
          <w:color w:val="000000" w:themeColor="text1"/>
        </w:rPr>
        <w:t xml:space="preserve"> </w:t>
      </w:r>
      <w:r w:rsidRPr="00920529">
        <w:rPr>
          <w:color w:val="000000" w:themeColor="text1"/>
        </w:rPr>
        <w:t>While we found some evidence of higher core body temperature following cooling, there were no data to support the suggestion that cooling caused dangerously high core body temperature or heat i</w:t>
      </w:r>
      <w:r w:rsidR="00EE5FEB" w:rsidRPr="00920529">
        <w:rPr>
          <w:color w:val="000000" w:themeColor="text1"/>
        </w:rPr>
        <w:t>llness</w:t>
      </w:r>
      <w:r w:rsidRPr="00920529">
        <w:rPr>
          <w:color w:val="000000" w:themeColor="text1"/>
        </w:rPr>
        <w:t xml:space="preserve">. For example, in one laboratory investigation, neck cooling increased </w:t>
      </w:r>
      <w:r w:rsidR="00EE5FEB" w:rsidRPr="00920529">
        <w:rPr>
          <w:color w:val="000000" w:themeColor="text1"/>
        </w:rPr>
        <w:t>the mean</w:t>
      </w:r>
      <w:r w:rsidRPr="00920529">
        <w:rPr>
          <w:color w:val="000000" w:themeColor="text1"/>
        </w:rPr>
        <w:t xml:space="preserve"> rectal temperature at which runners voluntarily terminated exercise (39.61</w:t>
      </w:r>
      <w:r w:rsidR="00C10EF2" w:rsidRPr="00920529">
        <w:rPr>
          <w:color w:val="000000" w:themeColor="text1"/>
        </w:rPr>
        <w:t xml:space="preserve"> </w:t>
      </w:r>
      <w:r w:rsidRPr="00920529">
        <w:rPr>
          <w:color w:val="000000" w:themeColor="text1"/>
        </w:rPr>
        <w:t>°C v</w:t>
      </w:r>
      <w:r w:rsidR="00F57720" w:rsidRPr="00920529">
        <w:rPr>
          <w:color w:val="000000" w:themeColor="text1"/>
        </w:rPr>
        <w:t>s</w:t>
      </w:r>
      <w:r w:rsidRPr="00920529">
        <w:rPr>
          <w:color w:val="000000" w:themeColor="text1"/>
        </w:rPr>
        <w:t>. 39.18</w:t>
      </w:r>
      <w:r w:rsidR="00C10EF2" w:rsidRPr="00920529">
        <w:rPr>
          <w:color w:val="000000" w:themeColor="text1"/>
        </w:rPr>
        <w:t xml:space="preserve"> </w:t>
      </w:r>
      <w:r w:rsidRPr="00920529">
        <w:rPr>
          <w:color w:val="000000" w:themeColor="text1"/>
        </w:rPr>
        <w:t>°C) by dampening perceived strain,</w:t>
      </w:r>
      <w:r w:rsidRPr="00920529">
        <w:rPr>
          <w:color w:val="000000" w:themeColor="text1"/>
        </w:rPr>
        <w:fldChar w:fldCharType="begin"/>
      </w:r>
      <w:r w:rsidR="009A07ED" w:rsidRPr="00920529">
        <w:rPr>
          <w:color w:val="000000" w:themeColor="text1"/>
        </w:rPr>
        <w:instrText xml:space="preserve"> ADDIN EN.CITE &lt;EndNote&gt;&lt;Cite&gt;&lt;Author&gt;Tyler&lt;/Author&gt;&lt;Year&gt;2011&lt;/Year&gt;&lt;RecNum&gt;72&lt;/RecNum&gt;&lt;DisplayText&gt;&lt;style face="superscript"&gt;69&lt;/style&gt;&lt;/DisplayText&gt;&lt;record&gt;&lt;rec-number&gt;72&lt;/rec-number&gt;&lt;foreign-keys&gt;&lt;key app="EN" db-id="f5vwr5zeaadfz6e5f2ap0rxpda5pvwtrsp9p" timestamp="1720750522"&gt;72&lt;/key&gt;&lt;/foreign-keys&gt;&lt;ref-type name="Journal Article"&gt;17&lt;/ref-type&gt;&lt;contributors&gt;&lt;authors&gt;&lt;author&gt;Tyler, C. J.&lt;/author&gt;&lt;author&gt;Sunderland, C.&lt;/author&gt;&lt;/authors&gt;&lt;/contributors&gt;&lt;auth-address&gt;Human and Life Sciences, Whitelands College, Roehampton University, London, United Kingdom. Chris.Tyler@roehampton.ac.uk&lt;/auth-address&gt;&lt;titles&gt;&lt;title&gt;Cooling the neck region during exercise in the heat&lt;/title&gt;&lt;secondary-title&gt;J Athl Train&lt;/secondary-title&gt;&lt;alt-title&gt;Journal of athletic training&lt;/alt-title&gt;&lt;/titles&gt;&lt;periodical&gt;&lt;full-title&gt;J Athl Train&lt;/full-title&gt;&lt;/periodical&gt;&lt;alt-periodical&gt;&lt;full-title&gt;Journal of athletic training&lt;/full-title&gt;&lt;/alt-periodical&gt;&lt;pages&gt;61-8&lt;/pages&gt;&lt;volume&gt;46&lt;/volume&gt;&lt;number&gt;1&lt;/number&gt;&lt;edition&gt;2011/01/11&lt;/edition&gt;&lt;keywords&gt;&lt;keyword&gt;Adult&lt;/keyword&gt;&lt;keyword&gt;*Body Temperature&lt;/keyword&gt;&lt;keyword&gt;Body Temperature Regulation&lt;/keyword&gt;&lt;keyword&gt;Cold Temperature&lt;/keyword&gt;&lt;keyword&gt;Cross-Over Studies&lt;/keyword&gt;&lt;keyword&gt;Exercise/*physiology/*psychology&lt;/keyword&gt;&lt;keyword&gt;Exercise Test&lt;/keyword&gt;&lt;keyword&gt;*Fatigue&lt;/keyword&gt;&lt;keyword&gt;Heart Rate&lt;/keyword&gt;&lt;keyword&gt;Hot Temperature&lt;/keyword&gt;&lt;keyword&gt;Humans&lt;/keyword&gt;&lt;keyword&gt;Male&lt;/keyword&gt;&lt;keyword&gt;*Neck&lt;/keyword&gt;&lt;keyword&gt;Perception&lt;/keyword&gt;&lt;keyword&gt;Running&lt;/keyword&gt;&lt;keyword&gt;*Skin Temperature&lt;/keyword&gt;&lt;/keywords&gt;&lt;dates&gt;&lt;year&gt;2011&lt;/year&gt;&lt;pub-dates&gt;&lt;date&gt;Jan-Feb&lt;/date&gt;&lt;/pub-dates&gt;&lt;/dates&gt;&lt;isbn&gt;1062-6050 (Print)&amp;#xD;1062-6050&lt;/isbn&gt;&lt;accession-num&gt;21214352&lt;/accession-num&gt;&lt;urls&gt;&lt;/urls&gt;&lt;custom2&gt;PMC3017491&lt;/custom2&gt;&lt;electronic-resource-num&gt;10.4085/1062-6050-46.1.61&lt;/electronic-resource-num&gt;&lt;remote-database-provider&gt;NLM&lt;/remote-database-provider&gt;&lt;language&gt;eng&lt;/language&gt;&lt;/record&gt;&lt;/Cite&gt;&lt;/EndNote&gt;</w:instrText>
      </w:r>
      <w:r w:rsidRPr="00920529">
        <w:rPr>
          <w:color w:val="000000" w:themeColor="text1"/>
        </w:rPr>
        <w:fldChar w:fldCharType="separate"/>
      </w:r>
      <w:r w:rsidR="009A07ED" w:rsidRPr="00920529">
        <w:rPr>
          <w:noProof/>
          <w:color w:val="000000" w:themeColor="text1"/>
          <w:vertAlign w:val="superscript"/>
        </w:rPr>
        <w:t>69</w:t>
      </w:r>
      <w:r w:rsidRPr="00920529">
        <w:rPr>
          <w:color w:val="000000" w:themeColor="text1"/>
        </w:rPr>
        <w:fldChar w:fldCharType="end"/>
      </w:r>
      <w:r w:rsidRPr="00920529">
        <w:rPr>
          <w:color w:val="000000" w:themeColor="text1"/>
        </w:rPr>
        <w:t xml:space="preserve"> but there were no adverse outcomes in this study and the body core temperatures at volitional termination are below those typically observed following real competition.</w:t>
      </w:r>
      <w:r w:rsidR="00376FA5" w:rsidRPr="00920529">
        <w:rPr>
          <w:color w:val="000000" w:themeColor="text1"/>
        </w:rPr>
        <w:fldChar w:fldCharType="begin">
          <w:fldData xml:space="preserve">PEVuZE5vdGU+PENpdGU+PEF1dGhvcj5TaW5naDwvQXV0aG9yPjxZZWFyPjIwMjM8L1llYXI+PFJl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</w:fldData>
        </w:fldChar>
      </w:r>
      <w:r w:rsidR="009554AC" w:rsidRPr="00920529">
        <w:rPr>
          <w:color w:val="000000" w:themeColor="text1"/>
        </w:rPr>
        <w:instrText xml:space="preserve"> ADDIN EN.CITE </w:instrText>
      </w:r>
      <w:r w:rsidR="009554AC" w:rsidRPr="00920529">
        <w:rPr>
          <w:color w:val="000000" w:themeColor="text1"/>
        </w:rPr>
        <w:fldChar w:fldCharType="begin">
          <w:fldData xml:space="preserve">PEVuZE5vdGU+PENpdGU+PEF1dGhvcj5TaW5naDwvQXV0aG9yPjxZZWFyPjIwMjM8L1llYXI+PFJl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</w:fldData>
        </w:fldChar>
      </w:r>
      <w:r w:rsidR="009554AC" w:rsidRPr="00920529">
        <w:rPr>
          <w:color w:val="000000" w:themeColor="text1"/>
        </w:rPr>
        <w:instrText xml:space="preserve"> ADDIN EN.CITE.DATA </w:instrText>
      </w:r>
      <w:r w:rsidR="009554AC" w:rsidRPr="00920529">
        <w:rPr>
          <w:color w:val="000000" w:themeColor="text1"/>
        </w:rPr>
      </w:r>
      <w:r w:rsidR="009554AC" w:rsidRPr="00920529">
        <w:rPr>
          <w:color w:val="000000" w:themeColor="text1"/>
        </w:rPr>
        <w:fldChar w:fldCharType="end"/>
      </w:r>
      <w:r w:rsidR="00376FA5" w:rsidRPr="00920529">
        <w:rPr>
          <w:color w:val="000000" w:themeColor="text1"/>
        </w:rPr>
      </w:r>
      <w:r w:rsidR="00376FA5" w:rsidRPr="00920529">
        <w:rPr>
          <w:color w:val="000000" w:themeColor="text1"/>
        </w:rPr>
        <w:fldChar w:fldCharType="separate"/>
      </w:r>
      <w:r w:rsidR="009554AC" w:rsidRPr="00920529">
        <w:rPr>
          <w:noProof/>
          <w:color w:val="000000" w:themeColor="text1"/>
          <w:vertAlign w:val="superscript"/>
        </w:rPr>
        <w:t>10,12</w:t>
      </w:r>
      <w:r w:rsidR="00376FA5" w:rsidRPr="00920529">
        <w:rPr>
          <w:color w:val="000000" w:themeColor="text1"/>
        </w:rPr>
        <w:fldChar w:fldCharType="end"/>
      </w:r>
      <w:r w:rsidRPr="00920529">
        <w:rPr>
          <w:color w:val="000000" w:themeColor="text1"/>
        </w:rPr>
        <w:t xml:space="preserve"> Additionally, although facial cooling at rest suppresses the</w:t>
      </w:r>
      <w:r w:rsidR="00CB14AC" w:rsidRPr="00920529">
        <w:rPr>
          <w:color w:val="000000" w:themeColor="text1"/>
        </w:rPr>
        <w:t xml:space="preserve"> local</w:t>
      </w:r>
      <w:r w:rsidRPr="00920529">
        <w:rPr>
          <w:color w:val="000000" w:themeColor="text1"/>
        </w:rPr>
        <w:t xml:space="preserve"> sweat response more than cooling the forearm, thigh, leg, or foot</w:t>
      </w:r>
      <w:r w:rsidRPr="00920529">
        <w:rPr>
          <w:color w:val="000000" w:themeColor="text1"/>
        </w:rPr>
        <w:fldChar w:fldCharType="begin"/>
      </w:r>
      <w:r w:rsidR="00B82386" w:rsidRPr="00920529">
        <w:rPr>
          <w:color w:val="000000" w:themeColor="text1"/>
        </w:rPr>
        <w:instrText xml:space="preserve"> ADDIN EN.CITE &lt;EndNote&gt;&lt;Cite&gt;&lt;Author&gt;Cotter&lt;/Author&gt;&lt;Year&gt;2005&lt;/Year&gt;&lt;RecNum&gt;105&lt;/RecNum&gt;&lt;DisplayText&gt;&lt;style face="superscript"&gt;27&lt;/style&gt;&lt;/DisplayText&gt;&lt;record&gt;&lt;rec-number&gt;105&lt;/rec-number&gt;&lt;foreign-keys&gt;&lt;key app="EN" db-id="f5vwr5zeaadfz6e5f2ap0rxpda5pvwtrsp9p" timestamp="1725579456"&gt;105&lt;/key&gt;&lt;/foreign-keys&gt;&lt;ref-type name="Journal Article"&gt;17&lt;/ref-type&gt;&lt;contributors&gt;&lt;authors&gt;&lt;author&gt;Cotter, J. D.&lt;/author&gt;&lt;author&gt;Taylor, N. A.&lt;/author&gt;&lt;/authors&gt;&lt;/contributors&gt;&lt;auth-address&gt;Department of Biomedical Science, University of Wollongong, NSW, Australia. jcotter@otago.ac.nz&lt;/auth-address&gt;&lt;titles&gt;&lt;title&gt;The distribution of cutaneous sudomotor and alliesthesial thermosensitivity in mildly heat-stressed humans: an open-loop approach&lt;/title&gt;&lt;secondary-title&gt;J Physiol&lt;/secondary-title&gt;&lt;alt-title&gt;The Journal of physiology&lt;/alt-title&gt;&lt;/titles&gt;&lt;periodical&gt;&lt;full-title&gt;J Physiol&lt;/full-title&gt;&lt;/periodical&gt;&lt;alt-periodical&gt;&lt;full-title&gt;The Journal of physiology&lt;/full-title&gt;&lt;/alt-periodical&gt;&lt;pages&gt;335-45&lt;/pages&gt;&lt;volume&gt;565&lt;/volume&gt;&lt;number&gt;Pt 1&lt;/number&gt;&lt;edition&gt;2005/03/12&lt;/edition&gt;&lt;keywords&gt;&lt;keyword&gt;Adult&lt;/keyword&gt;&lt;keyword&gt;Body Temperature Regulation/*physiology&lt;/keyword&gt;&lt;keyword&gt;Feedback/physiology&lt;/keyword&gt;&lt;keyword&gt;Heat Stress Disorders/*physiopathology&lt;/keyword&gt;&lt;keyword&gt;Hot Temperature&lt;/keyword&gt;&lt;keyword&gt;Humans&lt;/keyword&gt;&lt;keyword&gt;Men&lt;/keyword&gt;&lt;keyword&gt;Skin Physiological Phenomena&lt;/keyword&gt;&lt;keyword&gt;Skin Temperature/*physiology&lt;/keyword&gt;&lt;keyword&gt;Sweat Glands/innervation/*physiology&lt;/keyword&gt;&lt;keyword&gt;Sweating/physiology&lt;/keyword&gt;&lt;keyword&gt;Thermosensing/*physiology&lt;/keyword&gt;&lt;/keywords&gt;&lt;dates&gt;&lt;year&gt;2005&lt;/year&gt;&lt;pub-dates&gt;&lt;date&gt;May 15&lt;/date&gt;&lt;/pub-dates&gt;&lt;/dates&gt;&lt;isbn&gt;0022-3751 (Print)&amp;#xD;0022-3751&lt;/isbn&gt;&lt;accession-num&gt;15760945&lt;/accession-num&gt;&lt;urls&gt;&lt;/urls&gt;&lt;custom2&gt;PMC1464483&lt;/custom2&gt;&lt;electronic-resource-num&gt;10.1113/jphysiol.2004.081562&lt;/electronic-resource-num&gt;&lt;remote-database-provider&gt;NLM&lt;/remote-database-provider&gt;&lt;language&gt;eng&lt;/language&gt;&lt;/record&gt;&lt;/Cite&gt;&lt;/EndNote&gt;</w:instrText>
      </w:r>
      <w:r w:rsidRPr="00920529">
        <w:rPr>
          <w:color w:val="000000" w:themeColor="text1"/>
        </w:rPr>
        <w:fldChar w:fldCharType="separate"/>
      </w:r>
      <w:r w:rsidR="00B82386" w:rsidRPr="00920529">
        <w:rPr>
          <w:noProof/>
          <w:color w:val="000000" w:themeColor="text1"/>
          <w:vertAlign w:val="superscript"/>
        </w:rPr>
        <w:t>27</w:t>
      </w:r>
      <w:r w:rsidRPr="00920529">
        <w:rPr>
          <w:color w:val="000000" w:themeColor="text1"/>
        </w:rPr>
        <w:fldChar w:fldCharType="end"/>
      </w:r>
      <w:r w:rsidRPr="00920529">
        <w:rPr>
          <w:color w:val="000000" w:themeColor="text1"/>
        </w:rPr>
        <w:t xml:space="preserve"> (which may increase physiological strain while dampening perceptual strain), there are no data to implicate head, face, and neck cooling in the development of severe hypohydration, and head and neck cooling does not appear to increase whole body sweat rate during exercise in the heat.</w:t>
      </w:r>
      <w:r w:rsidRPr="00920529">
        <w:rPr>
          <w:color w:val="000000" w:themeColor="text1"/>
        </w:rPr>
        <w:fldChar w:fldCharType="begin"/>
      </w:r>
      <w:r w:rsidR="009A07ED" w:rsidRPr="00920529">
        <w:rPr>
          <w:color w:val="000000" w:themeColor="text1"/>
        </w:rPr>
        <w:instrText xml:space="preserve"> ADDIN EN.CITE &lt;EndNote&gt;&lt;Cite&gt;&lt;Author&gt;Tyler&lt;/Author&gt;&lt;Year&gt;2015&lt;/Year&gt;&lt;RecNum&gt;150&lt;/RecNum&gt;&lt;DisplayText&gt;&lt;style face="superscript"&gt;70&lt;/style&gt;&lt;/DisplayText&gt;&lt;record&gt;&lt;rec-number&gt;150&lt;/rec-number&gt;&lt;foreign-keys&gt;&lt;key app="EN" db-id="f5vwr5zeaadfz6e5f2ap0rxpda5pvwtrsp9p" timestamp="1731993154"&gt;150&lt;/key&gt;&lt;/foreign-keys&gt;&lt;ref-type name="Journal Article"&gt;17&lt;/ref-type&gt;&lt;contributors&gt;&lt;authors&gt;&lt;author&gt;Tyler, C. J.&lt;/author&gt;&lt;author&gt;Sunderland, C.&lt;/author&gt;&lt;author&gt;Cheung, S. S.&lt;/author&gt;&lt;/authors&gt;&lt;/contributors&gt;&lt;auth-address&gt;Department of Life Sciences, University of Roehampton, London, UK.&amp;#xD;School of Science and Technology, Nottingham Trent University, Nottingham, England, UK.&amp;#xD;Department of Kinesiology, Brock University, St. Catharines, Ontario, Canada.&lt;/auth-address&gt;&lt;titles&gt;&lt;title&gt;The effect of cooling prior to and during exercise on exercise performance and capacity in the heat: a meta-analysis&lt;/title&gt;&lt;secondary-title&gt;Br J Sports Med&lt;/secondary-title&gt;&lt;alt-title&gt;British journal of sports medicine&lt;/alt-title&gt;&lt;/titles&gt;&lt;periodical&gt;&lt;full-title&gt;Br J Sports Med&lt;/full-title&gt;&lt;abbr-1&gt;British journal of sports medicine&lt;/abbr-1&gt;&lt;/periodical&gt;&lt;alt-periodical&gt;&lt;full-title&gt;Br J Sports Med&lt;/full-title&gt;&lt;abbr-1&gt;British journal of sports medicine&lt;/abbr-1&gt;&lt;/alt-periodical&gt;&lt;pages&gt;7-13&lt;/pages&gt;&lt;volume&gt;49&lt;/volume&gt;&lt;number&gt;1&lt;/number&gt;&lt;edition&gt;2013/08/16&lt;/edition&gt;&lt;keywords&gt;&lt;keyword&gt;Athletic Performance/*physiology&lt;/keyword&gt;&lt;keyword&gt;*Cold Temperature&lt;/keyword&gt;&lt;keyword&gt;Exercise/*physiology&lt;/keyword&gt;&lt;keyword&gt;*Hot Temperature&lt;/keyword&gt;&lt;keyword&gt;Humans&lt;/keyword&gt;&lt;keyword&gt;Exercise Physiology&lt;/keyword&gt;&lt;keyword&gt;Thermoregulation&lt;/keyword&gt;&lt;/keywords&gt;&lt;dates&gt;&lt;year&gt;2015&lt;/year&gt;&lt;pub-dates&gt;&lt;date&gt;Jan&lt;/date&gt;&lt;/pub-dates&gt;&lt;/dates&gt;&lt;isbn&gt;0306-3674&lt;/isbn&gt;&lt;accession-num&gt;23945034&lt;/accession-num&gt;&lt;urls&gt;&lt;/urls&gt;&lt;electronic-resource-num&gt;10.1136/bjsports-2012-091739&lt;/electronic-resource-num&gt;&lt;remote-database-provider&gt;NLM&lt;/remote-database-provider&gt;&lt;language&gt;eng&lt;/language&gt;&lt;/record&gt;&lt;/Cite&gt;&lt;/EndNote&gt;</w:instrText>
      </w:r>
      <w:r w:rsidRPr="00920529">
        <w:rPr>
          <w:color w:val="000000" w:themeColor="text1"/>
        </w:rPr>
        <w:fldChar w:fldCharType="separate"/>
      </w:r>
      <w:r w:rsidR="009A07ED" w:rsidRPr="00920529">
        <w:rPr>
          <w:noProof/>
          <w:color w:val="000000" w:themeColor="text1"/>
          <w:vertAlign w:val="superscript"/>
        </w:rPr>
        <w:t>70</w:t>
      </w:r>
      <w:r w:rsidRPr="00920529">
        <w:rPr>
          <w:color w:val="000000" w:themeColor="text1"/>
        </w:rPr>
        <w:fldChar w:fldCharType="end"/>
      </w:r>
      <w:r w:rsidRPr="00920529">
        <w:rPr>
          <w:color w:val="000000" w:themeColor="text1"/>
        </w:rPr>
        <w:t xml:space="preserve"> As reported in this paper, head, face, and neck cooling is generally well-tolerated (only 3 reports of adverse effects) and, despite effectively dampening perceived strain, there are no data that suggest that cooling this region poses a risk to athlete health. Despite this, it would be prudent to ensure that the athletes and their staff are made aware of the potential risks and discomfort of locali</w:t>
      </w:r>
      <w:r w:rsidR="00F0348B" w:rsidRPr="00920529">
        <w:rPr>
          <w:color w:val="000000" w:themeColor="text1"/>
        </w:rPr>
        <w:t>z</w:t>
      </w:r>
      <w:r w:rsidRPr="00920529">
        <w:rPr>
          <w:color w:val="000000" w:themeColor="text1"/>
        </w:rPr>
        <w:t>ed cooling and that physiological monitoring is undertaken to minimi</w:t>
      </w:r>
      <w:r w:rsidR="00F0348B" w:rsidRPr="00920529">
        <w:rPr>
          <w:color w:val="000000" w:themeColor="text1"/>
        </w:rPr>
        <w:t>z</w:t>
      </w:r>
      <w:r w:rsidRPr="00920529">
        <w:rPr>
          <w:color w:val="000000" w:themeColor="text1"/>
        </w:rPr>
        <w:t>e any risks because perceived strain may not be a true reflection of the strain experienced.</w:t>
      </w:r>
    </w:p>
    <w:p w14:paraId="56FD72AF" w14:textId="77777777" w:rsidR="00E01BCD" w:rsidRPr="00920529" w:rsidRDefault="00E01BCD" w:rsidP="00E01BCD">
      <w:pPr>
        <w:spacing w:after="0" w:line="240" w:lineRule="auto"/>
        <w:jc w:val="both"/>
        <w:rPr>
          <w:color w:val="000000" w:themeColor="text1"/>
        </w:rPr>
      </w:pPr>
    </w:p>
    <w:p w14:paraId="4D7D6193" w14:textId="360644CE" w:rsidR="00E01BCD" w:rsidRPr="00920529" w:rsidRDefault="00E01BCD" w:rsidP="00E01BCD">
      <w:pPr>
        <w:spacing w:after="0" w:line="240" w:lineRule="auto"/>
        <w:jc w:val="both"/>
        <w:rPr>
          <w:color w:val="000000" w:themeColor="text1"/>
        </w:rPr>
      </w:pPr>
      <w:r w:rsidRPr="00920529">
        <w:rPr>
          <w:color w:val="000000" w:themeColor="text1"/>
        </w:rPr>
        <w:t xml:space="preserve">4.2 Cognitive </w:t>
      </w:r>
      <w:r w:rsidR="0062495A" w:rsidRPr="00920529">
        <w:rPr>
          <w:color w:val="000000" w:themeColor="text1"/>
        </w:rPr>
        <w:t>P</w:t>
      </w:r>
      <w:r w:rsidRPr="00920529">
        <w:rPr>
          <w:color w:val="000000" w:themeColor="text1"/>
        </w:rPr>
        <w:t>erformance</w:t>
      </w:r>
    </w:p>
    <w:p w14:paraId="5E91EFD0" w14:textId="79C8AF90" w:rsidR="00B4671F" w:rsidRPr="00920529" w:rsidRDefault="00B73D90" w:rsidP="00B4671F">
      <w:pPr>
        <w:spacing w:after="0" w:line="240" w:lineRule="auto"/>
        <w:jc w:val="both"/>
        <w:rPr>
          <w:color w:val="000000" w:themeColor="text1"/>
        </w:rPr>
      </w:pPr>
      <w:r w:rsidRPr="00920529">
        <w:rPr>
          <w:color w:val="000000" w:themeColor="text1"/>
        </w:rPr>
        <w:t xml:space="preserve">Passive heat stress is a </w:t>
      </w:r>
      <w:r w:rsidR="00E01BCD" w:rsidRPr="00920529">
        <w:rPr>
          <w:color w:val="000000" w:themeColor="text1"/>
        </w:rPr>
        <w:t xml:space="preserve">major </w:t>
      </w:r>
      <w:r w:rsidRPr="00920529">
        <w:rPr>
          <w:color w:val="000000" w:themeColor="text1"/>
        </w:rPr>
        <w:t>occupational hazard due to compromised cognitive performance.</w:t>
      </w:r>
      <w:r w:rsidR="006E145D" w:rsidRPr="00920529">
        <w:rPr>
          <w:color w:val="000000" w:themeColor="text1"/>
        </w:rPr>
        <w:fldChar w:fldCharType="begin">
          <w:fldData xml:space="preserve">PEVuZE5vdGU+PENpdGU+PEF1dGhvcj5UYXlsb3I8L0F1dGhvcj48WWVhcj4yMDE1PC9ZZWFyPjxS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</w:fldData>
        </w:fldChar>
      </w:r>
      <w:r w:rsidR="009A07ED" w:rsidRPr="00920529">
        <w:rPr>
          <w:color w:val="000000" w:themeColor="text1"/>
        </w:rPr>
        <w:instrText xml:space="preserve"> ADDIN EN.CITE </w:instrText>
      </w:r>
      <w:r w:rsidR="009A07ED" w:rsidRPr="00920529">
        <w:rPr>
          <w:color w:val="000000" w:themeColor="text1"/>
        </w:rPr>
        <w:fldChar w:fldCharType="begin">
          <w:fldData xml:space="preserve">PEVuZE5vdGU+PENpdGU+PEF1dGhvcj5UYXlsb3I8L0F1dGhvcj48WWVhcj4yMDE1PC9ZZWFyPjxS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</w:fldData>
        </w:fldChar>
      </w:r>
      <w:r w:rsidR="009A07ED" w:rsidRPr="00920529">
        <w:rPr>
          <w:color w:val="000000" w:themeColor="text1"/>
        </w:rPr>
        <w:instrText xml:space="preserve"> ADDIN EN.CITE.DATA </w:instrText>
      </w:r>
      <w:r w:rsidR="009A07ED" w:rsidRPr="00920529">
        <w:rPr>
          <w:color w:val="000000" w:themeColor="text1"/>
        </w:rPr>
      </w:r>
      <w:r w:rsidR="009A07ED" w:rsidRPr="00920529">
        <w:rPr>
          <w:color w:val="000000" w:themeColor="text1"/>
        </w:rPr>
        <w:fldChar w:fldCharType="end"/>
      </w:r>
      <w:r w:rsidR="006E145D" w:rsidRPr="00920529">
        <w:rPr>
          <w:color w:val="000000" w:themeColor="text1"/>
        </w:rPr>
      </w:r>
      <w:r w:rsidR="006E145D" w:rsidRPr="00920529">
        <w:rPr>
          <w:color w:val="000000" w:themeColor="text1"/>
        </w:rPr>
        <w:fldChar w:fldCharType="separate"/>
      </w:r>
      <w:r w:rsidR="009A07ED" w:rsidRPr="00920529">
        <w:rPr>
          <w:noProof/>
          <w:color w:val="000000" w:themeColor="text1"/>
          <w:vertAlign w:val="superscript"/>
        </w:rPr>
        <w:t>71</w:t>
      </w:r>
      <w:r w:rsidR="006E145D" w:rsidRPr="00920529">
        <w:rPr>
          <w:color w:val="000000" w:themeColor="text1"/>
        </w:rPr>
        <w:fldChar w:fldCharType="end"/>
      </w:r>
      <w:r w:rsidRPr="00920529">
        <w:rPr>
          <w:color w:val="000000" w:themeColor="text1"/>
        </w:rPr>
        <w:t xml:space="preserve"> </w:t>
      </w:r>
      <w:r w:rsidR="00F57720" w:rsidRPr="00920529">
        <w:rPr>
          <w:color w:val="000000" w:themeColor="text1"/>
        </w:rPr>
        <w:t>T</w:t>
      </w:r>
      <w:r w:rsidR="00A4541F" w:rsidRPr="00920529">
        <w:rPr>
          <w:color w:val="000000" w:themeColor="text1"/>
        </w:rPr>
        <w:t>he</w:t>
      </w:r>
      <w:r w:rsidR="0082107E" w:rsidRPr="00920529">
        <w:rPr>
          <w:color w:val="000000" w:themeColor="text1"/>
        </w:rPr>
        <w:t xml:space="preserve"> </w:t>
      </w:r>
      <w:r w:rsidR="00B4671F" w:rsidRPr="00920529">
        <w:rPr>
          <w:color w:val="000000" w:themeColor="text1"/>
        </w:rPr>
        <w:t>effect</w:t>
      </w:r>
      <w:r w:rsidR="00D3359D" w:rsidRPr="00920529">
        <w:rPr>
          <w:color w:val="000000" w:themeColor="text1"/>
        </w:rPr>
        <w:t xml:space="preserve"> of cooling the head, face and neck</w:t>
      </w:r>
      <w:r w:rsidR="00B4671F" w:rsidRPr="00920529">
        <w:rPr>
          <w:color w:val="000000" w:themeColor="text1"/>
        </w:rPr>
        <w:t xml:space="preserve"> on cognitive performance could not be determined </w:t>
      </w:r>
      <w:r w:rsidR="00D9548C" w:rsidRPr="00920529">
        <w:rPr>
          <w:color w:val="000000" w:themeColor="text1"/>
        </w:rPr>
        <w:t>meta-analy</w:t>
      </w:r>
      <w:r w:rsidR="00F57720" w:rsidRPr="00920529">
        <w:rPr>
          <w:color w:val="000000" w:themeColor="text1"/>
        </w:rPr>
        <w:t>tically,</w:t>
      </w:r>
      <w:r w:rsidR="00D9548C" w:rsidRPr="00920529">
        <w:rPr>
          <w:color w:val="000000" w:themeColor="text1"/>
        </w:rPr>
        <w:t xml:space="preserve"> </w:t>
      </w:r>
      <w:r w:rsidR="00B4671F" w:rsidRPr="00920529">
        <w:rPr>
          <w:color w:val="000000" w:themeColor="text1"/>
        </w:rPr>
        <w:t>due to limited and inconsistent data.</w:t>
      </w:r>
      <w:r w:rsidR="00E81147" w:rsidRPr="00920529">
        <w:rPr>
          <w:color w:val="000000" w:themeColor="text1"/>
        </w:rPr>
        <w:t xml:space="preserve"> </w:t>
      </w:r>
      <w:r w:rsidR="00B015AF" w:rsidRPr="00920529">
        <w:rPr>
          <w:color w:val="000000" w:themeColor="text1"/>
        </w:rPr>
        <w:t>S</w:t>
      </w:r>
      <w:r w:rsidR="00E81147" w:rsidRPr="00920529">
        <w:rPr>
          <w:color w:val="000000" w:themeColor="text1"/>
        </w:rPr>
        <w:t xml:space="preserve">tudies </w:t>
      </w:r>
      <w:r w:rsidR="00C67770" w:rsidRPr="00920529">
        <w:rPr>
          <w:color w:val="000000" w:themeColor="text1"/>
        </w:rPr>
        <w:t>implement</w:t>
      </w:r>
      <w:r w:rsidR="000701B0" w:rsidRPr="00920529">
        <w:rPr>
          <w:color w:val="000000" w:themeColor="text1"/>
        </w:rPr>
        <w:t>ed</w:t>
      </w:r>
      <w:r w:rsidR="00E81147" w:rsidRPr="00920529">
        <w:rPr>
          <w:color w:val="000000" w:themeColor="text1"/>
        </w:rPr>
        <w:t xml:space="preserve"> </w:t>
      </w:r>
      <w:r w:rsidR="00795C88" w:rsidRPr="00920529">
        <w:rPr>
          <w:color w:val="000000" w:themeColor="text1"/>
        </w:rPr>
        <w:t>mostly generic</w:t>
      </w:r>
      <w:r w:rsidR="00D65FE9" w:rsidRPr="00920529">
        <w:rPr>
          <w:color w:val="000000" w:themeColor="text1"/>
        </w:rPr>
        <w:t xml:space="preserve"> computeri</w:t>
      </w:r>
      <w:r w:rsidR="00957FA2" w:rsidRPr="00920529">
        <w:rPr>
          <w:color w:val="000000" w:themeColor="text1"/>
        </w:rPr>
        <w:t>z</w:t>
      </w:r>
      <w:r w:rsidR="00D65FE9" w:rsidRPr="00920529">
        <w:rPr>
          <w:color w:val="000000" w:themeColor="text1"/>
        </w:rPr>
        <w:t>ed tests</w:t>
      </w:r>
      <w:r w:rsidR="004C3E61" w:rsidRPr="00920529">
        <w:rPr>
          <w:color w:val="000000" w:themeColor="text1"/>
        </w:rPr>
        <w:t xml:space="preserve"> that </w:t>
      </w:r>
      <w:r w:rsidR="00F57720" w:rsidRPr="00920529">
        <w:rPr>
          <w:color w:val="000000" w:themeColor="text1"/>
        </w:rPr>
        <w:t xml:space="preserve">examined </w:t>
      </w:r>
      <w:r w:rsidR="00E16590" w:rsidRPr="00920529">
        <w:rPr>
          <w:color w:val="000000" w:themeColor="text1"/>
        </w:rPr>
        <w:t xml:space="preserve">executive function, </w:t>
      </w:r>
      <w:r w:rsidR="00BF0F4C" w:rsidRPr="00920529">
        <w:rPr>
          <w:color w:val="000000" w:themeColor="text1"/>
        </w:rPr>
        <w:t>selective and sustained attention</w:t>
      </w:r>
      <w:r w:rsidR="00E61FC3" w:rsidRPr="00920529">
        <w:rPr>
          <w:color w:val="000000" w:themeColor="text1"/>
        </w:rPr>
        <w:t>,</w:t>
      </w:r>
      <w:r w:rsidR="00BF0F4C" w:rsidRPr="00920529">
        <w:rPr>
          <w:color w:val="000000" w:themeColor="text1"/>
        </w:rPr>
        <w:t xml:space="preserve"> and </w:t>
      </w:r>
      <w:r w:rsidR="00D06AE7" w:rsidRPr="00920529">
        <w:rPr>
          <w:color w:val="000000" w:themeColor="text1"/>
        </w:rPr>
        <w:t>reaction</w:t>
      </w:r>
      <w:r w:rsidR="00BF0F4C" w:rsidRPr="00920529">
        <w:rPr>
          <w:color w:val="000000" w:themeColor="text1"/>
        </w:rPr>
        <w:t xml:space="preserve"> time</w:t>
      </w:r>
      <w:r w:rsidR="00971CEB" w:rsidRPr="00920529">
        <w:rPr>
          <w:color w:val="000000" w:themeColor="text1"/>
        </w:rPr>
        <w:t>.</w:t>
      </w:r>
      <w:r w:rsidR="00AA69DC" w:rsidRPr="00920529">
        <w:rPr>
          <w:color w:val="000000" w:themeColor="text1"/>
        </w:rPr>
        <w:t xml:space="preserve"> </w:t>
      </w:r>
      <w:r w:rsidR="00745185" w:rsidRPr="00920529">
        <w:rPr>
          <w:color w:val="000000" w:themeColor="text1"/>
        </w:rPr>
        <w:t>Most studies that measured cognitive performance</w:t>
      </w:r>
      <w:r w:rsidR="00F477BA" w:rsidRPr="00920529">
        <w:rPr>
          <w:color w:val="000000" w:themeColor="text1"/>
        </w:rPr>
        <w:t xml:space="preserve"> reported either</w:t>
      </w:r>
      <w:r w:rsidR="00297F49" w:rsidRPr="00920529">
        <w:rPr>
          <w:color w:val="000000" w:themeColor="text1"/>
        </w:rPr>
        <w:t xml:space="preserve"> no effect</w:t>
      </w:r>
      <w:r w:rsidR="00F00A5E" w:rsidRPr="00920529">
        <w:rPr>
          <w:color w:val="000000" w:themeColor="text1"/>
        </w:rPr>
        <w:t xml:space="preserve"> on all measures </w:t>
      </w:r>
      <w:r w:rsidR="00E51B72" w:rsidRPr="00920529">
        <w:rPr>
          <w:color w:val="000000" w:themeColor="text1"/>
        </w:rPr>
        <w:t>tested</w:t>
      </w:r>
      <w:r w:rsidR="00324EEF" w:rsidRPr="00920529">
        <w:rPr>
          <w:color w:val="000000" w:themeColor="text1"/>
        </w:rPr>
        <w:t>,</w:t>
      </w:r>
      <w:r w:rsidR="00316A52" w:rsidRPr="00920529">
        <w:rPr>
          <w:color w:val="000000" w:themeColor="text1"/>
        </w:rPr>
        <w:fldChar w:fldCharType="begin">
          <w:fldData xml:space="preserve">PEVuZE5vdGU+PENpdGU+PEF1dGhvcj5LaXNzZW48L0F1dGhvcj48WWVhcj4xOTc2PC9ZZWFyPjxS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</w:fldData>
        </w:fldChar>
      </w:r>
      <w:r w:rsidR="009A07ED" w:rsidRPr="00920529">
        <w:rPr>
          <w:color w:val="000000" w:themeColor="text1"/>
        </w:rPr>
        <w:instrText xml:space="preserve"> ADDIN EN.CITE </w:instrText>
      </w:r>
      <w:r w:rsidR="009A07ED" w:rsidRPr="00920529">
        <w:rPr>
          <w:color w:val="000000" w:themeColor="text1"/>
        </w:rPr>
        <w:fldChar w:fldCharType="begin">
          <w:fldData xml:space="preserve">PEVuZE5vdGU+PENpdGU+PEF1dGhvcj5LaXNzZW48L0F1dGhvcj48WWVhcj4xOTc2PC9ZZWFyPjxS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</w:fldData>
        </w:fldChar>
      </w:r>
      <w:r w:rsidR="009A07ED" w:rsidRPr="00920529">
        <w:rPr>
          <w:color w:val="000000" w:themeColor="text1"/>
        </w:rPr>
        <w:instrText xml:space="preserve"> ADDIN EN.CITE.DATA </w:instrText>
      </w:r>
      <w:r w:rsidR="009A07ED" w:rsidRPr="00920529">
        <w:rPr>
          <w:color w:val="000000" w:themeColor="text1"/>
        </w:rPr>
      </w:r>
      <w:r w:rsidR="009A07ED" w:rsidRPr="00920529">
        <w:rPr>
          <w:color w:val="000000" w:themeColor="text1"/>
        </w:rPr>
        <w:fldChar w:fldCharType="end"/>
      </w:r>
      <w:r w:rsidR="00316A52" w:rsidRPr="00920529">
        <w:rPr>
          <w:color w:val="000000" w:themeColor="text1"/>
        </w:rPr>
      </w:r>
      <w:r w:rsidR="00316A52" w:rsidRPr="00920529">
        <w:rPr>
          <w:color w:val="000000" w:themeColor="text1"/>
        </w:rPr>
        <w:fldChar w:fldCharType="separate"/>
      </w:r>
      <w:r w:rsidR="009A07ED" w:rsidRPr="00920529">
        <w:rPr>
          <w:noProof/>
          <w:color w:val="000000" w:themeColor="text1"/>
          <w:vertAlign w:val="superscript"/>
        </w:rPr>
        <w:t>30,31,33,72,73</w:t>
      </w:r>
      <w:r w:rsidR="00316A52" w:rsidRPr="00920529">
        <w:rPr>
          <w:color w:val="000000" w:themeColor="text1"/>
        </w:rPr>
        <w:fldChar w:fldCharType="end"/>
      </w:r>
      <w:r w:rsidR="00E51B72" w:rsidRPr="00920529">
        <w:rPr>
          <w:color w:val="000000" w:themeColor="text1"/>
        </w:rPr>
        <w:t xml:space="preserve"> or</w:t>
      </w:r>
      <w:r w:rsidR="00F477BA" w:rsidRPr="00920529">
        <w:rPr>
          <w:color w:val="000000" w:themeColor="text1"/>
        </w:rPr>
        <w:t xml:space="preserve"> no effect on the</w:t>
      </w:r>
      <w:r w:rsidR="00E51B72" w:rsidRPr="00920529">
        <w:rPr>
          <w:color w:val="000000" w:themeColor="text1"/>
        </w:rPr>
        <w:t xml:space="preserve"> majority of </w:t>
      </w:r>
      <w:r w:rsidR="00F477BA" w:rsidRPr="00920529">
        <w:rPr>
          <w:color w:val="000000" w:themeColor="text1"/>
        </w:rPr>
        <w:t>measures</w:t>
      </w:r>
      <w:r w:rsidR="00E51B72" w:rsidRPr="00920529">
        <w:rPr>
          <w:color w:val="000000" w:themeColor="text1"/>
        </w:rPr>
        <w:t xml:space="preserve"> tested.</w:t>
      </w:r>
      <w:r w:rsidR="00EA5F1F" w:rsidRPr="00920529">
        <w:rPr>
          <w:color w:val="000000" w:themeColor="text1"/>
        </w:rPr>
        <w:fldChar w:fldCharType="begin">
          <w:fldData xml:space="preserve">PEVuZE5vdGU+PENpdGU+PEF1dGhvcj5SYWNpbmFpczwvQXV0aG9yPjxZZWFyPjIwMDg8L1llYXI+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</w:fldData>
        </w:fldChar>
      </w:r>
      <w:r w:rsidR="009A07ED" w:rsidRPr="00920529">
        <w:rPr>
          <w:color w:val="000000" w:themeColor="text1"/>
        </w:rPr>
        <w:instrText xml:space="preserve"> ADDIN EN.CITE </w:instrText>
      </w:r>
      <w:r w:rsidR="009A07ED" w:rsidRPr="00920529">
        <w:rPr>
          <w:color w:val="000000" w:themeColor="text1"/>
        </w:rPr>
        <w:fldChar w:fldCharType="begin">
          <w:fldData xml:space="preserve">PEVuZE5vdGU+PENpdGU+PEF1dGhvcj5SYWNpbmFpczwvQXV0aG9yPjxZZWFyPjIwMDg8L1llYXI+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</w:fldData>
        </w:fldChar>
      </w:r>
      <w:r w:rsidR="009A07ED" w:rsidRPr="00920529">
        <w:rPr>
          <w:color w:val="000000" w:themeColor="text1"/>
        </w:rPr>
        <w:instrText xml:space="preserve"> ADDIN EN.CITE.DATA </w:instrText>
      </w:r>
      <w:r w:rsidR="009A07ED" w:rsidRPr="00920529">
        <w:rPr>
          <w:color w:val="000000" w:themeColor="text1"/>
        </w:rPr>
      </w:r>
      <w:r w:rsidR="009A07ED" w:rsidRPr="00920529">
        <w:rPr>
          <w:color w:val="000000" w:themeColor="text1"/>
        </w:rPr>
        <w:fldChar w:fldCharType="end"/>
      </w:r>
      <w:r w:rsidR="00EA5F1F" w:rsidRPr="00920529">
        <w:rPr>
          <w:color w:val="000000" w:themeColor="text1"/>
        </w:rPr>
      </w:r>
      <w:r w:rsidR="00EA5F1F" w:rsidRPr="00920529">
        <w:rPr>
          <w:color w:val="000000" w:themeColor="text1"/>
        </w:rPr>
        <w:fldChar w:fldCharType="separate"/>
      </w:r>
      <w:r w:rsidR="009A07ED" w:rsidRPr="00920529">
        <w:rPr>
          <w:noProof/>
          <w:color w:val="000000" w:themeColor="text1"/>
          <w:vertAlign w:val="superscript"/>
        </w:rPr>
        <w:t>74,75</w:t>
      </w:r>
      <w:r w:rsidR="00EA5F1F" w:rsidRPr="00920529">
        <w:rPr>
          <w:color w:val="000000" w:themeColor="text1"/>
        </w:rPr>
        <w:fldChar w:fldCharType="end"/>
      </w:r>
      <w:r w:rsidR="00F477BA" w:rsidRPr="00920529">
        <w:rPr>
          <w:color w:val="000000" w:themeColor="text1"/>
        </w:rPr>
        <w:t xml:space="preserve"> </w:t>
      </w:r>
      <w:r w:rsidR="00F57720" w:rsidRPr="00920529">
        <w:rPr>
          <w:color w:val="000000" w:themeColor="text1"/>
        </w:rPr>
        <w:t>There was, h</w:t>
      </w:r>
      <w:r w:rsidR="00F477BA" w:rsidRPr="00920529">
        <w:rPr>
          <w:color w:val="000000" w:themeColor="text1"/>
        </w:rPr>
        <w:t xml:space="preserve">owever, some evidence </w:t>
      </w:r>
      <w:r w:rsidR="001D1C79" w:rsidRPr="00920529">
        <w:rPr>
          <w:color w:val="000000" w:themeColor="text1"/>
        </w:rPr>
        <w:t>for</w:t>
      </w:r>
      <w:r w:rsidR="0088442E" w:rsidRPr="00920529">
        <w:rPr>
          <w:color w:val="000000" w:themeColor="text1"/>
        </w:rPr>
        <w:t xml:space="preserve"> improved working memory </w:t>
      </w:r>
      <w:r w:rsidR="00E32CDA" w:rsidRPr="00920529">
        <w:rPr>
          <w:color w:val="000000" w:themeColor="text1"/>
        </w:rPr>
        <w:t>following</w:t>
      </w:r>
      <w:r w:rsidR="0088442E" w:rsidRPr="00920529">
        <w:rPr>
          <w:color w:val="000000" w:themeColor="text1"/>
        </w:rPr>
        <w:t xml:space="preserve"> cooling</w:t>
      </w:r>
      <w:r w:rsidR="00F57720" w:rsidRPr="00920529">
        <w:rPr>
          <w:color w:val="000000" w:themeColor="text1"/>
        </w:rPr>
        <w:t>.</w:t>
      </w:r>
      <w:r w:rsidR="004343C6" w:rsidRPr="00920529">
        <w:rPr>
          <w:color w:val="000000" w:themeColor="text1"/>
        </w:rPr>
        <w:fldChar w:fldCharType="begin">
          <w:fldData xml:space="preserve">PEVuZE5vdGU+PENpdGU+PEF1dGhvcj5HYW91YTwvQXV0aG9yPjxZZWFyPjIwMTE8L1llYXI+PFJl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</w:fldData>
        </w:fldChar>
      </w:r>
      <w:r w:rsidR="009A07ED" w:rsidRPr="00920529">
        <w:rPr>
          <w:color w:val="000000" w:themeColor="text1"/>
        </w:rPr>
        <w:instrText xml:space="preserve"> ADDIN EN.CITE </w:instrText>
      </w:r>
      <w:r w:rsidR="009A07ED" w:rsidRPr="00920529">
        <w:rPr>
          <w:color w:val="000000" w:themeColor="text1"/>
        </w:rPr>
        <w:fldChar w:fldCharType="begin">
          <w:fldData xml:space="preserve">PEVuZE5vdGU+PENpdGU+PEF1dGhvcj5HYW91YTwvQXV0aG9yPjxZZWFyPjIwMTE8L1llYXI+PFJl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</w:fldData>
        </w:fldChar>
      </w:r>
      <w:r w:rsidR="009A07ED" w:rsidRPr="00920529">
        <w:rPr>
          <w:color w:val="000000" w:themeColor="text1"/>
        </w:rPr>
        <w:instrText xml:space="preserve"> ADDIN EN.CITE.DATA </w:instrText>
      </w:r>
      <w:r w:rsidR="009A07ED" w:rsidRPr="00920529">
        <w:rPr>
          <w:color w:val="000000" w:themeColor="text1"/>
        </w:rPr>
      </w:r>
      <w:r w:rsidR="009A07ED" w:rsidRPr="00920529">
        <w:rPr>
          <w:color w:val="000000" w:themeColor="text1"/>
        </w:rPr>
        <w:fldChar w:fldCharType="end"/>
      </w:r>
      <w:r w:rsidR="004343C6" w:rsidRPr="00920529">
        <w:rPr>
          <w:color w:val="000000" w:themeColor="text1"/>
        </w:rPr>
      </w:r>
      <w:r w:rsidR="004343C6" w:rsidRPr="00920529">
        <w:rPr>
          <w:color w:val="000000" w:themeColor="text1"/>
        </w:rPr>
        <w:fldChar w:fldCharType="separate"/>
      </w:r>
      <w:r w:rsidR="009A07ED" w:rsidRPr="00920529">
        <w:rPr>
          <w:noProof/>
          <w:color w:val="000000" w:themeColor="text1"/>
          <w:vertAlign w:val="superscript"/>
        </w:rPr>
        <w:t>32,34,74,75</w:t>
      </w:r>
      <w:r w:rsidR="004343C6" w:rsidRPr="00920529">
        <w:rPr>
          <w:color w:val="000000" w:themeColor="text1"/>
        </w:rPr>
        <w:fldChar w:fldCharType="end"/>
      </w:r>
      <w:r w:rsidR="004343C6" w:rsidRPr="00920529">
        <w:rPr>
          <w:color w:val="000000" w:themeColor="text1"/>
        </w:rPr>
        <w:t xml:space="preserve"> </w:t>
      </w:r>
      <w:r w:rsidR="00EA6FE3" w:rsidRPr="00920529">
        <w:rPr>
          <w:color w:val="000000" w:themeColor="text1"/>
        </w:rPr>
        <w:t xml:space="preserve">The measurement of </w:t>
      </w:r>
      <w:r w:rsidR="000C6D90" w:rsidRPr="00920529">
        <w:rPr>
          <w:color w:val="000000" w:themeColor="text1"/>
        </w:rPr>
        <w:t xml:space="preserve">generic </w:t>
      </w:r>
      <w:r w:rsidR="007A1D1C" w:rsidRPr="00920529">
        <w:rPr>
          <w:color w:val="000000" w:themeColor="text1"/>
        </w:rPr>
        <w:t xml:space="preserve">executive functions </w:t>
      </w:r>
      <w:r w:rsidR="00F57720" w:rsidRPr="00920529">
        <w:rPr>
          <w:color w:val="000000" w:themeColor="text1"/>
        </w:rPr>
        <w:t>and their relevance to</w:t>
      </w:r>
      <w:r w:rsidR="007A1D1C" w:rsidRPr="00920529">
        <w:rPr>
          <w:color w:val="000000" w:themeColor="text1"/>
        </w:rPr>
        <w:t xml:space="preserve"> sport performance has been critici</w:t>
      </w:r>
      <w:r w:rsidR="00957FA2" w:rsidRPr="00920529">
        <w:rPr>
          <w:color w:val="000000" w:themeColor="text1"/>
        </w:rPr>
        <w:t>z</w:t>
      </w:r>
      <w:r w:rsidR="007A1D1C" w:rsidRPr="00920529">
        <w:rPr>
          <w:color w:val="000000" w:themeColor="text1"/>
        </w:rPr>
        <w:t>ed</w:t>
      </w:r>
      <w:r w:rsidR="004F0EE1" w:rsidRPr="00920529">
        <w:rPr>
          <w:color w:val="000000" w:themeColor="text1"/>
        </w:rPr>
        <w:t>.</w:t>
      </w:r>
      <w:r w:rsidR="00566910" w:rsidRPr="00920529">
        <w:rPr>
          <w:color w:val="000000" w:themeColor="text1"/>
        </w:rPr>
        <w:fldChar w:fldCharType="begin"/>
      </w:r>
      <w:r w:rsidR="009A07ED" w:rsidRPr="00920529">
        <w:rPr>
          <w:color w:val="000000" w:themeColor="text1"/>
        </w:rPr>
        <w:instrText xml:space="preserve"> ADDIN EN.CITE &lt;EndNote&gt;&lt;Cite&gt;&lt;Author&gt;Furley&lt;/Author&gt;&lt;RecNum&gt;143&lt;/RecNum&gt;&lt;DisplayText&gt;&lt;style face="superscript"&gt;76&lt;/style&gt;&lt;/DisplayText&gt;&lt;record&gt;&lt;rec-number&gt;143&lt;/rec-number&gt;&lt;foreign-keys&gt;&lt;key app="EN" db-id="f5vwr5zeaadfz6e5f2ap0rxpda5pvwtrsp9p" timestamp="1731974257"&gt;143&lt;/key&gt;&lt;/foreign-keys&gt;&lt;ref-type name="Journal Article"&gt;17&lt;/ref-type&gt;&lt;contributors&gt;&lt;authors&gt;&lt;author&gt;Furley, Philip&lt;/author&gt;&lt;author&gt;Schütz, Lisa-Marie&lt;/author&gt;&lt;author&gt;Wood, Greg&lt;/author&gt;&lt;/authors&gt;&lt;/contributors&gt;&lt;titles&gt;&lt;title&gt;A critical review of research on executive functions in sport and exercise&lt;/title&gt;&lt;secondary-title&gt;Int Rev Sport Exerc Psychol&lt;/secondary-title&gt;&lt;/titles&gt;&lt;periodical&gt;&lt;full-title&gt;Int Rev Sport Exerc Psychol&lt;/full-title&gt;&lt;/periodical&gt;&lt;pages&gt;1-29&lt;/pages&gt;&lt;dates&gt;&lt;year&gt;2023&lt;/year&gt;&lt;/dates&gt;&lt;publisher&gt;Routledge&lt;/publisher&gt;&lt;isbn&gt;1750-984X&lt;/isbn&gt;&lt;urls&gt;&lt;related-urls&gt;&lt;url&gt;https://doi.org/10.1080/1750984X.2023.2217437&lt;/url&gt;&lt;/related-urls&gt;&lt;/urls&gt;&lt;electronic-resource-num&gt;10.1080/1750984X.2023.2217437&lt;/electronic-resource-num&gt;&lt;/record&gt;&lt;/Cite&gt;&lt;/EndNote&gt;</w:instrText>
      </w:r>
      <w:r w:rsidR="00566910" w:rsidRPr="00920529">
        <w:rPr>
          <w:color w:val="000000" w:themeColor="text1"/>
        </w:rPr>
        <w:fldChar w:fldCharType="separate"/>
      </w:r>
      <w:r w:rsidR="009A07ED" w:rsidRPr="00920529">
        <w:rPr>
          <w:noProof/>
          <w:color w:val="000000" w:themeColor="text1"/>
          <w:vertAlign w:val="superscript"/>
        </w:rPr>
        <w:t>76</w:t>
      </w:r>
      <w:r w:rsidR="00566910" w:rsidRPr="00920529">
        <w:rPr>
          <w:color w:val="000000" w:themeColor="text1"/>
        </w:rPr>
        <w:fldChar w:fldCharType="end"/>
      </w:r>
      <w:r w:rsidR="003D69AE" w:rsidRPr="00920529">
        <w:rPr>
          <w:color w:val="000000" w:themeColor="text1"/>
        </w:rPr>
        <w:t xml:space="preserve"> </w:t>
      </w:r>
      <w:r w:rsidR="00F05423" w:rsidRPr="00920529">
        <w:rPr>
          <w:color w:val="000000" w:themeColor="text1"/>
        </w:rPr>
        <w:t>It</w:t>
      </w:r>
      <w:r w:rsidR="00430335" w:rsidRPr="00920529">
        <w:rPr>
          <w:color w:val="000000" w:themeColor="text1"/>
        </w:rPr>
        <w:t>s</w:t>
      </w:r>
      <w:r w:rsidR="003D69AE" w:rsidRPr="00920529">
        <w:rPr>
          <w:color w:val="000000" w:themeColor="text1"/>
        </w:rPr>
        <w:t xml:space="preserve"> hypothesi</w:t>
      </w:r>
      <w:r w:rsidR="00957FA2" w:rsidRPr="00920529">
        <w:rPr>
          <w:color w:val="000000" w:themeColor="text1"/>
        </w:rPr>
        <w:t>z</w:t>
      </w:r>
      <w:r w:rsidR="003D69AE" w:rsidRPr="00920529">
        <w:rPr>
          <w:color w:val="000000" w:themeColor="text1"/>
        </w:rPr>
        <w:t xml:space="preserve">ed that </w:t>
      </w:r>
      <w:r w:rsidR="001B281B" w:rsidRPr="00920529">
        <w:rPr>
          <w:color w:val="000000" w:themeColor="text1"/>
        </w:rPr>
        <w:t>athletes</w:t>
      </w:r>
      <w:r w:rsidR="0091508E" w:rsidRPr="00920529">
        <w:rPr>
          <w:color w:val="000000" w:themeColor="text1"/>
        </w:rPr>
        <w:t xml:space="preserve"> </w:t>
      </w:r>
      <w:r w:rsidR="001B281B" w:rsidRPr="00920529">
        <w:rPr>
          <w:color w:val="000000" w:themeColor="text1"/>
        </w:rPr>
        <w:t>likely require a</w:t>
      </w:r>
      <w:r w:rsidR="0091508E" w:rsidRPr="00920529">
        <w:rPr>
          <w:color w:val="000000" w:themeColor="text1"/>
        </w:rPr>
        <w:t xml:space="preserve"> certain </w:t>
      </w:r>
      <w:r w:rsidR="00EB05B2" w:rsidRPr="00920529">
        <w:rPr>
          <w:color w:val="000000" w:themeColor="text1"/>
        </w:rPr>
        <w:t xml:space="preserve">level of executive function ability to </w:t>
      </w:r>
      <w:r w:rsidR="006F34F1" w:rsidRPr="00920529">
        <w:rPr>
          <w:color w:val="000000" w:themeColor="text1"/>
        </w:rPr>
        <w:t xml:space="preserve">compete at a high level, but any further improvement </w:t>
      </w:r>
      <w:r w:rsidR="001B281B" w:rsidRPr="00920529">
        <w:rPr>
          <w:color w:val="000000" w:themeColor="text1"/>
        </w:rPr>
        <w:t>is not likely to</w:t>
      </w:r>
      <w:r w:rsidR="00394983" w:rsidRPr="00920529">
        <w:rPr>
          <w:color w:val="000000" w:themeColor="text1"/>
        </w:rPr>
        <w:t xml:space="preserve"> affect</w:t>
      </w:r>
      <w:r w:rsidR="001B281B" w:rsidRPr="00920529">
        <w:rPr>
          <w:color w:val="000000" w:themeColor="text1"/>
        </w:rPr>
        <w:t xml:space="preserve"> performance.</w:t>
      </w:r>
      <w:r w:rsidR="001E4847" w:rsidRPr="00920529">
        <w:rPr>
          <w:color w:val="000000" w:themeColor="text1"/>
        </w:rPr>
        <w:fldChar w:fldCharType="begin"/>
      </w:r>
      <w:r w:rsidR="009A07ED" w:rsidRPr="00920529">
        <w:rPr>
          <w:color w:val="000000" w:themeColor="text1"/>
        </w:rPr>
        <w:instrText xml:space="preserve"> ADDIN EN.CITE &lt;EndNote&gt;&lt;Cite&gt;&lt;Author&gt;Beavan&lt;/Author&gt;&lt;Year&gt;2020&lt;/Year&gt;&lt;RecNum&gt;144&lt;/RecNum&gt;&lt;DisplayText&gt;&lt;style face="superscript"&gt;77&lt;/style&gt;&lt;/DisplayText&gt;&lt;record&gt;&lt;rec-number&gt;144&lt;/rec-number&gt;&lt;foreign-keys&gt;&lt;key app="EN" db-id="f5vwr5zeaadfz6e5f2ap0rxpda5pvwtrsp9p" timestamp="1731975630"&gt;144&lt;/key&gt;&lt;/foreign-keys&gt;&lt;ref-type name="Journal Article"&gt;17&lt;/ref-type&gt;&lt;contributors&gt;&lt;authors&gt;&lt;author&gt;Beavan, Adam&lt;/author&gt;&lt;author&gt;Spielmann, Jan&lt;/author&gt;&lt;author&gt;Mayer, Jan&lt;/author&gt;&lt;author&gt;Skorski, Sabrina&lt;/author&gt;&lt;author&gt;Meyer, Tim&lt;/author&gt;&lt;author&gt;Fransen, Job&lt;/author&gt;&lt;/authors&gt;&lt;/contributors&gt;&lt;titles&gt;&lt;title&gt;The rise and fall of executive functions in high-level football players&lt;/title&gt;&lt;secondary-title&gt;Psychol Sport Exerc&lt;/secondary-title&gt;&lt;/titles&gt;&lt;periodical&gt;&lt;full-title&gt;Psychol Sport Exerc&lt;/full-title&gt;&lt;/periodical&gt;&lt;pages&gt;101677&lt;/pages&gt;&lt;volume&gt;49&lt;/volume&gt;&lt;keywords&gt;&lt;keyword&gt;Cognitive&lt;/keyword&gt;&lt;keyword&gt;Athletes&lt;/keyword&gt;&lt;keyword&gt;Academy&lt;/keyword&gt;&lt;keyword&gt;Soccer&lt;/keyword&gt;&lt;keyword&gt;Threshold effect&lt;/keyword&gt;&lt;/keywords&gt;&lt;dates&gt;&lt;year&gt;2020&lt;/year&gt;&lt;pub-dates&gt;&lt;date&gt;2020/07/01/&lt;/date&gt;&lt;/pub-dates&gt;&lt;/dates&gt;&lt;isbn&gt;1469-0292&lt;/isbn&gt;&lt;urls&gt;&lt;related-urls&gt;&lt;url&gt;https://www.sciencedirect.com/science/article/pii/S1469029219306120&lt;/url&gt;&lt;/related-urls&gt;&lt;/urls&gt;&lt;electronic-resource-num&gt;https://doi.org/10.1016/j.psychsport.2020.101677&lt;/electronic-resource-num&gt;&lt;/record&gt;&lt;/Cite&gt;&lt;/EndNote&gt;</w:instrText>
      </w:r>
      <w:r w:rsidR="001E4847" w:rsidRPr="00920529">
        <w:rPr>
          <w:color w:val="000000" w:themeColor="text1"/>
        </w:rPr>
        <w:fldChar w:fldCharType="separate"/>
      </w:r>
      <w:r w:rsidR="009A07ED" w:rsidRPr="00920529">
        <w:rPr>
          <w:noProof/>
          <w:color w:val="000000" w:themeColor="text1"/>
          <w:vertAlign w:val="superscript"/>
        </w:rPr>
        <w:t>77</w:t>
      </w:r>
      <w:r w:rsidR="001E4847" w:rsidRPr="00920529">
        <w:rPr>
          <w:color w:val="000000" w:themeColor="text1"/>
        </w:rPr>
        <w:fldChar w:fldCharType="end"/>
      </w:r>
      <w:r w:rsidR="004C2065" w:rsidRPr="00920529">
        <w:rPr>
          <w:color w:val="000000" w:themeColor="text1"/>
        </w:rPr>
        <w:t xml:space="preserve"> </w:t>
      </w:r>
      <w:r w:rsidR="00F50662" w:rsidRPr="00920529">
        <w:rPr>
          <w:color w:val="000000" w:themeColor="text1"/>
        </w:rPr>
        <w:t>The most specific</w:t>
      </w:r>
      <w:r w:rsidR="0079594D" w:rsidRPr="00920529">
        <w:rPr>
          <w:color w:val="000000" w:themeColor="text1"/>
        </w:rPr>
        <w:t xml:space="preserve"> cognitive</w:t>
      </w:r>
      <w:r w:rsidR="00F50662" w:rsidRPr="00920529">
        <w:rPr>
          <w:color w:val="000000" w:themeColor="text1"/>
        </w:rPr>
        <w:t xml:space="preserve"> </w:t>
      </w:r>
      <w:r w:rsidR="00BD1E38" w:rsidRPr="00920529">
        <w:rPr>
          <w:color w:val="000000" w:themeColor="text1"/>
        </w:rPr>
        <w:t>test</w:t>
      </w:r>
      <w:r w:rsidR="0079594D" w:rsidRPr="00920529">
        <w:rPr>
          <w:color w:val="000000" w:themeColor="text1"/>
        </w:rPr>
        <w:t xml:space="preserve"> implemented across the studies </w:t>
      </w:r>
      <w:r w:rsidR="00F57720" w:rsidRPr="00920529">
        <w:rPr>
          <w:color w:val="000000" w:themeColor="text1"/>
        </w:rPr>
        <w:t>tended to</w:t>
      </w:r>
      <w:r w:rsidR="00EC34AE" w:rsidRPr="00920529">
        <w:rPr>
          <w:color w:val="000000" w:themeColor="text1"/>
        </w:rPr>
        <w:t xml:space="preserve"> focus </w:t>
      </w:r>
      <w:r w:rsidR="00F57720" w:rsidRPr="00920529">
        <w:rPr>
          <w:color w:val="000000" w:themeColor="text1"/>
        </w:rPr>
        <w:t xml:space="preserve">on </w:t>
      </w:r>
      <w:r w:rsidR="00BE2E29" w:rsidRPr="00920529">
        <w:rPr>
          <w:color w:val="000000" w:themeColor="text1"/>
        </w:rPr>
        <w:t>occupational performance, with</w:t>
      </w:r>
      <w:r w:rsidR="0079594D" w:rsidRPr="00920529">
        <w:rPr>
          <w:color w:val="000000" w:themeColor="text1"/>
        </w:rPr>
        <w:t xml:space="preserve"> a </w:t>
      </w:r>
      <w:r w:rsidR="00740CF2" w:rsidRPr="00920529">
        <w:rPr>
          <w:color w:val="000000" w:themeColor="text1"/>
        </w:rPr>
        <w:t xml:space="preserve">tracking task </w:t>
      </w:r>
      <w:r w:rsidR="00E65043" w:rsidRPr="00920529">
        <w:rPr>
          <w:color w:val="000000" w:themeColor="text1"/>
        </w:rPr>
        <w:t>that simulated</w:t>
      </w:r>
      <w:r w:rsidR="00740CF2" w:rsidRPr="00920529">
        <w:rPr>
          <w:color w:val="000000" w:themeColor="text1"/>
        </w:rPr>
        <w:t xml:space="preserve"> flying </w:t>
      </w:r>
      <w:r w:rsidR="00D652E1" w:rsidRPr="00920529">
        <w:rPr>
          <w:color w:val="000000" w:themeColor="text1"/>
        </w:rPr>
        <w:t>an aircraft experiencing vertical wind bu</w:t>
      </w:r>
      <w:r w:rsidR="004E1F4E" w:rsidRPr="00920529">
        <w:rPr>
          <w:color w:val="000000" w:themeColor="text1"/>
        </w:rPr>
        <w:t>ffe</w:t>
      </w:r>
      <w:r w:rsidR="0004480C" w:rsidRPr="00920529">
        <w:rPr>
          <w:color w:val="000000" w:themeColor="text1"/>
        </w:rPr>
        <w:t>t</w:t>
      </w:r>
      <w:r w:rsidR="004E1F4E" w:rsidRPr="00920529">
        <w:rPr>
          <w:color w:val="000000" w:themeColor="text1"/>
        </w:rPr>
        <w:t>ing</w:t>
      </w:r>
      <w:r w:rsidR="00774BAF" w:rsidRPr="00920529">
        <w:rPr>
          <w:color w:val="000000" w:themeColor="text1"/>
        </w:rPr>
        <w:t xml:space="preserve">, </w:t>
      </w:r>
      <w:r w:rsidR="00B76335" w:rsidRPr="00920529">
        <w:rPr>
          <w:color w:val="000000" w:themeColor="text1"/>
        </w:rPr>
        <w:t>but</w:t>
      </w:r>
      <w:r w:rsidR="00F57720" w:rsidRPr="00920529">
        <w:rPr>
          <w:color w:val="000000" w:themeColor="text1"/>
        </w:rPr>
        <w:t xml:space="preserve"> </w:t>
      </w:r>
      <w:r w:rsidR="00774BAF" w:rsidRPr="00920529">
        <w:rPr>
          <w:color w:val="000000" w:themeColor="text1"/>
        </w:rPr>
        <w:t>h</w:t>
      </w:r>
      <w:r w:rsidR="00857BA2" w:rsidRPr="00920529">
        <w:rPr>
          <w:color w:val="000000" w:themeColor="text1"/>
        </w:rPr>
        <w:t>ead and neck cooling did not affect tracking performance.</w:t>
      </w:r>
      <w:r w:rsidR="00BA6AA5" w:rsidRPr="00920529">
        <w:rPr>
          <w:color w:val="000000" w:themeColor="text1"/>
        </w:rPr>
        <w:fldChar w:fldCharType="begin"/>
      </w:r>
      <w:r w:rsidR="009A07ED" w:rsidRPr="00920529">
        <w:rPr>
          <w:color w:val="000000" w:themeColor="text1"/>
        </w:rPr>
        <w:instrText xml:space="preserve"> ADDIN EN.CITE &lt;EndNote&gt;&lt;Cite&gt;&lt;Author&gt;Kissen&lt;/Author&gt;&lt;Year&gt;1976&lt;/Year&gt;&lt;RecNum&gt;33&lt;/RecNum&gt;&lt;DisplayText&gt;&lt;style face="superscript"&gt;72&lt;/style&gt;&lt;/DisplayText&gt;&lt;record&gt;&lt;rec-number&gt;33&lt;/rec-number&gt;&lt;foreign-keys&gt;&lt;key app="EN" db-id="f5vwr5zeaadfz6e5f2ap0rxpda5pvwtrsp9p" timestamp="1720747470"&gt;33&lt;/key&gt;&lt;/foreign-keys&gt;&lt;ref-type name="Journal Article"&gt;17&lt;/ref-type&gt;&lt;contributors&gt;&lt;authors&gt;&lt;author&gt;Kissen, A. T.&lt;/author&gt;&lt;author&gt;Summers, W. C.&lt;/author&gt;&lt;author&gt;Buehring, W. J.&lt;/author&gt;&lt;author&gt;Alexander, M.&lt;/author&gt;&lt;author&gt;Smedley, D. C.&lt;/author&gt;&lt;/authors&gt;&lt;/contributors&gt;&lt;titles&gt;&lt;title&gt;Head and neck cooling by air, water, or air plus water in hyperthermia&lt;/title&gt;&lt;secondary-title&gt;Aviat Space Environ Med&lt;/secondary-title&gt;&lt;/titles&gt;&lt;periodical&gt;&lt;full-title&gt;Aviat Space Environ Med&lt;/full-title&gt;&lt;/periodical&gt;&lt;pages&gt;265-271&lt;/pages&gt;&lt;volume&gt;47&lt;/volume&gt;&lt;number&gt;3&lt;/number&gt;&lt;keywords&gt;&lt;keyword&gt;Body Temperature Regulation*&lt;/keyword&gt;&lt;keyword&gt;Adult&lt;/keyword&gt;&lt;keyword&gt;Body Temperature&lt;/keyword&gt;&lt;keyword&gt;Heart Rate&lt;/keyword&gt;&lt;keyword&gt;Humans&lt;/keyword&gt;&lt;keyword&gt;Sweating&lt;/keyword&gt;&lt;keyword&gt;Task Performance and Analysis/instrumentation&lt;/keyword&gt;&lt;/keywords&gt;&lt;dates&gt;&lt;year&gt;1976&lt;/year&gt;&lt;/dates&gt;&lt;pub-location&gt;United States&lt;/pub-location&gt;&lt;publisher&gt;Aerospace Medical Association&lt;/publisher&gt;&lt;isbn&gt;0095-6562&lt;/isbn&gt;&lt;accession-num&gt;1259671&lt;/accession-num&gt;&lt;urls&gt;&lt;related-urls&gt;&lt;url&gt;https://ezproxy.scu.edu.au/login?url=https://search.ebscohost.com/login.aspx?direct=true&amp;amp;db=mnh&amp;amp;AN=1259671&amp;amp;site=ehost-live&lt;/url&gt;&lt;/related-urls&gt;&lt;/urls&gt;&lt;remote-database-name&gt;mnh&lt;/remote-database-name&gt;&lt;remote-database-provider&gt;EBSCOhost&lt;/remote-database-provider&gt;&lt;/record&gt;&lt;/Cite&gt;&lt;/EndNote&gt;</w:instrText>
      </w:r>
      <w:r w:rsidR="00BA6AA5" w:rsidRPr="00920529">
        <w:rPr>
          <w:color w:val="000000" w:themeColor="text1"/>
        </w:rPr>
        <w:fldChar w:fldCharType="separate"/>
      </w:r>
      <w:r w:rsidR="009A07ED" w:rsidRPr="00920529">
        <w:rPr>
          <w:noProof/>
          <w:color w:val="000000" w:themeColor="text1"/>
          <w:vertAlign w:val="superscript"/>
        </w:rPr>
        <w:t>72</w:t>
      </w:r>
      <w:r w:rsidR="00BA6AA5" w:rsidRPr="00920529">
        <w:rPr>
          <w:color w:val="000000" w:themeColor="text1"/>
        </w:rPr>
        <w:fldChar w:fldCharType="end"/>
      </w:r>
      <w:r w:rsidR="00BD1E38" w:rsidRPr="00920529">
        <w:rPr>
          <w:color w:val="000000" w:themeColor="text1"/>
        </w:rPr>
        <w:t xml:space="preserve"> </w:t>
      </w:r>
      <w:r w:rsidR="00B77CC9" w:rsidRPr="00920529">
        <w:rPr>
          <w:color w:val="000000" w:themeColor="text1"/>
        </w:rPr>
        <w:t>No sport-specific cognitive tasks were assessed</w:t>
      </w:r>
      <w:r w:rsidR="00AB1785" w:rsidRPr="00920529">
        <w:rPr>
          <w:color w:val="000000" w:themeColor="text1"/>
        </w:rPr>
        <w:t xml:space="preserve">, </w:t>
      </w:r>
      <w:r w:rsidRPr="00920529">
        <w:rPr>
          <w:color w:val="000000" w:themeColor="text1"/>
        </w:rPr>
        <w:t xml:space="preserve">perhaps due to the </w:t>
      </w:r>
      <w:r w:rsidR="00481B24" w:rsidRPr="00920529">
        <w:rPr>
          <w:color w:val="000000" w:themeColor="text1"/>
        </w:rPr>
        <w:t>complexity in ensur</w:t>
      </w:r>
      <w:r w:rsidR="001663ED" w:rsidRPr="00920529">
        <w:rPr>
          <w:color w:val="000000" w:themeColor="text1"/>
        </w:rPr>
        <w:t>ing</w:t>
      </w:r>
      <w:r w:rsidR="00481B24" w:rsidRPr="00920529">
        <w:rPr>
          <w:color w:val="000000" w:themeColor="text1"/>
        </w:rPr>
        <w:t xml:space="preserve"> sport and situation specific</w:t>
      </w:r>
      <w:r w:rsidR="001663ED" w:rsidRPr="00920529">
        <w:rPr>
          <w:color w:val="000000" w:themeColor="text1"/>
        </w:rPr>
        <w:t>ity</w:t>
      </w:r>
      <w:r w:rsidR="00481B24" w:rsidRPr="00920529">
        <w:rPr>
          <w:color w:val="000000" w:themeColor="text1"/>
        </w:rPr>
        <w:t xml:space="preserve"> regarding validity</w:t>
      </w:r>
      <w:r w:rsidR="00AB1785" w:rsidRPr="00920529">
        <w:rPr>
          <w:color w:val="000000" w:themeColor="text1"/>
        </w:rPr>
        <w:t xml:space="preserve">, </w:t>
      </w:r>
      <w:r w:rsidR="00E05DEC" w:rsidRPr="00920529">
        <w:rPr>
          <w:color w:val="000000" w:themeColor="text1"/>
        </w:rPr>
        <w:t>therefore</w:t>
      </w:r>
      <w:r w:rsidR="007C3E97" w:rsidRPr="00920529">
        <w:rPr>
          <w:color w:val="000000" w:themeColor="text1"/>
        </w:rPr>
        <w:t>, this</w:t>
      </w:r>
      <w:r w:rsidR="00B77CC9" w:rsidRPr="00920529">
        <w:rPr>
          <w:color w:val="000000" w:themeColor="text1"/>
        </w:rPr>
        <w:t xml:space="preserve"> may be an area for future research</w:t>
      </w:r>
      <w:r w:rsidR="00E05DEC" w:rsidRPr="00920529">
        <w:rPr>
          <w:color w:val="000000" w:themeColor="text1"/>
        </w:rPr>
        <w:t>.</w:t>
      </w:r>
      <w:r w:rsidRPr="00920529">
        <w:rPr>
          <w:color w:val="000000" w:themeColor="text1"/>
        </w:rPr>
        <w:t xml:space="preserve"> </w:t>
      </w:r>
      <w:r w:rsidR="00B76335" w:rsidRPr="00920529">
        <w:rPr>
          <w:color w:val="000000" w:themeColor="text1"/>
        </w:rPr>
        <w:t>However</w:t>
      </w:r>
      <w:r w:rsidR="00481B24" w:rsidRPr="00920529">
        <w:rPr>
          <w:color w:val="000000" w:themeColor="text1"/>
        </w:rPr>
        <w:t>, w</w:t>
      </w:r>
      <w:r w:rsidR="00CE4B20" w:rsidRPr="00920529">
        <w:rPr>
          <w:color w:val="000000" w:themeColor="text1"/>
        </w:rPr>
        <w:t>hen</w:t>
      </w:r>
      <w:r w:rsidR="00B77CC9" w:rsidRPr="00920529">
        <w:rPr>
          <w:color w:val="000000" w:themeColor="text1"/>
        </w:rPr>
        <w:t xml:space="preserve"> </w:t>
      </w:r>
      <w:r w:rsidR="003C20D8" w:rsidRPr="00920529">
        <w:rPr>
          <w:color w:val="000000" w:themeColor="text1"/>
        </w:rPr>
        <w:t>a football specific</w:t>
      </w:r>
      <w:r w:rsidR="00E53BB2" w:rsidRPr="00920529">
        <w:rPr>
          <w:color w:val="000000" w:themeColor="text1"/>
        </w:rPr>
        <w:t xml:space="preserve"> video-based</w:t>
      </w:r>
      <w:r w:rsidR="003C20D8" w:rsidRPr="00920529">
        <w:rPr>
          <w:color w:val="000000" w:themeColor="text1"/>
        </w:rPr>
        <w:t xml:space="preserve"> decision-making </w:t>
      </w:r>
      <w:r w:rsidR="00FD5285" w:rsidRPr="00920529">
        <w:rPr>
          <w:color w:val="000000" w:themeColor="text1"/>
        </w:rPr>
        <w:t xml:space="preserve">task was developed and assessed for </w:t>
      </w:r>
      <w:r w:rsidR="002E2DB8" w:rsidRPr="00920529">
        <w:rPr>
          <w:color w:val="000000" w:themeColor="text1"/>
        </w:rPr>
        <w:t xml:space="preserve">this </w:t>
      </w:r>
      <w:r w:rsidR="00093511" w:rsidRPr="00920529">
        <w:rPr>
          <w:color w:val="000000" w:themeColor="text1"/>
        </w:rPr>
        <w:t>purpose</w:t>
      </w:r>
      <w:r w:rsidR="00435A0C" w:rsidRPr="00920529">
        <w:rPr>
          <w:color w:val="000000" w:themeColor="text1"/>
        </w:rPr>
        <w:t>,</w:t>
      </w:r>
      <w:r w:rsidR="00481B24" w:rsidRPr="00920529">
        <w:rPr>
          <w:color w:val="000000" w:themeColor="text1"/>
        </w:rPr>
        <w:t xml:space="preserve"> </w:t>
      </w:r>
      <w:r w:rsidR="00435A0C" w:rsidRPr="00920529">
        <w:rPr>
          <w:color w:val="000000" w:themeColor="text1"/>
        </w:rPr>
        <w:t>i</w:t>
      </w:r>
      <w:r w:rsidR="002E2DB8" w:rsidRPr="00920529">
        <w:rPr>
          <w:color w:val="000000" w:themeColor="text1"/>
        </w:rPr>
        <w:t>t</w:t>
      </w:r>
      <w:r w:rsidR="003536BB" w:rsidRPr="00920529">
        <w:rPr>
          <w:color w:val="000000" w:themeColor="text1"/>
        </w:rPr>
        <w:t xml:space="preserve"> lacked discriminant validity</w:t>
      </w:r>
      <w:r w:rsidR="00317552" w:rsidRPr="00920529">
        <w:rPr>
          <w:color w:val="000000" w:themeColor="text1"/>
        </w:rPr>
        <w:t>,</w:t>
      </w:r>
      <w:r w:rsidR="009822EE" w:rsidRPr="00920529">
        <w:rPr>
          <w:color w:val="000000" w:themeColor="text1"/>
        </w:rPr>
        <w:fldChar w:fldCharType="begin"/>
      </w:r>
      <w:r w:rsidR="009A07ED" w:rsidRPr="00920529">
        <w:rPr>
          <w:color w:val="000000" w:themeColor="text1"/>
        </w:rPr>
        <w:instrText xml:space="preserve"> ADDIN EN.CITE &lt;EndNote&gt;&lt;Cite&gt;&lt;Author&gt;Bennett&lt;/Author&gt;&lt;Year&gt;2019&lt;/Year&gt;&lt;RecNum&gt;145&lt;/RecNum&gt;&lt;DisplayText&gt;&lt;style face="superscript"&gt;78&lt;/style&gt;&lt;/DisplayText&gt;&lt;record&gt;&lt;rec-number&gt;145&lt;/rec-number&gt;&lt;foreign-keys&gt;&lt;key app="EN" db-id="f5vwr5zeaadfz6e5f2ap0rxpda5pvwtrsp9p" timestamp="1731977379"&gt;145&lt;/key&gt;&lt;/foreign-keys&gt;&lt;ref-type name="Journal Article"&gt;17&lt;/ref-type&gt;&lt;contributors&gt;&lt;authors&gt;&lt;author&gt;Bennett, Kyle J. M.&lt;/author&gt;&lt;author&gt;Novak, Andrew R.&lt;/author&gt;&lt;author&gt;Pluss, Matthew A.&lt;/author&gt;&lt;author&gt;Coutts, Aaron J.&lt;/author&gt;&lt;author&gt;Fransen, Job&lt;/author&gt;&lt;/authors&gt;&lt;/contributors&gt;&lt;titles&gt;&lt;title&gt;Assessing the validity of a video-based decision-making assessment for talent identification in youth soccer&lt;/title&gt;&lt;secondary-title&gt;J Sci Med Sport&lt;/secondary-title&gt;&lt;/titles&gt;&lt;periodical&gt;&lt;full-title&gt;J Sci Med Sport&lt;/full-title&gt;&lt;/periodical&gt;&lt;pages&gt;729-734&lt;/pages&gt;&lt;volume&gt;22&lt;/volume&gt;&lt;number&gt;6&lt;/number&gt;&lt;keywords&gt;&lt;keyword&gt;Football&lt;/keyword&gt;&lt;keyword&gt;Expertise&lt;/keyword&gt;&lt;keyword&gt;Perceptual-cognitive skills&lt;/keyword&gt;&lt;keyword&gt;Task representative&lt;/keyword&gt;&lt;/keywords&gt;&lt;dates&gt;&lt;year&gt;2019&lt;/year&gt;&lt;pub-dates&gt;&lt;date&gt;2019/06/01/&lt;/date&gt;&lt;/pub-dates&gt;&lt;/dates&gt;&lt;isbn&gt;1440-2440&lt;/isbn&gt;&lt;urls&gt;&lt;related-urls&gt;&lt;url&gt;https://www.sciencedirect.com/science/article/pii/S1440244018304353&lt;/url&gt;&lt;/related-urls&gt;&lt;/urls&gt;&lt;electronic-resource-num&gt;https://doi.org/10.1016/j.jsams.2018.12.011&lt;/electronic-resource-num&gt;&lt;/record&gt;&lt;/Cite&gt;&lt;/EndNote&gt;</w:instrText>
      </w:r>
      <w:r w:rsidR="009822EE" w:rsidRPr="00920529">
        <w:rPr>
          <w:color w:val="000000" w:themeColor="text1"/>
        </w:rPr>
        <w:fldChar w:fldCharType="separate"/>
      </w:r>
      <w:r w:rsidR="009A07ED" w:rsidRPr="00920529">
        <w:rPr>
          <w:noProof/>
          <w:color w:val="000000" w:themeColor="text1"/>
          <w:vertAlign w:val="superscript"/>
        </w:rPr>
        <w:t>78</w:t>
      </w:r>
      <w:r w:rsidR="009822EE" w:rsidRPr="00920529">
        <w:rPr>
          <w:color w:val="000000" w:themeColor="text1"/>
        </w:rPr>
        <w:fldChar w:fldCharType="end"/>
      </w:r>
      <w:r w:rsidR="00847FF1" w:rsidRPr="00920529">
        <w:rPr>
          <w:color w:val="000000" w:themeColor="text1"/>
        </w:rPr>
        <w:t xml:space="preserve"> </w:t>
      </w:r>
      <w:r w:rsidR="00564CF5" w:rsidRPr="00920529">
        <w:rPr>
          <w:color w:val="000000" w:themeColor="text1"/>
        </w:rPr>
        <w:t xml:space="preserve">suggesting practical video-based </w:t>
      </w:r>
      <w:r w:rsidR="000209DF" w:rsidRPr="00920529">
        <w:rPr>
          <w:color w:val="000000" w:themeColor="text1"/>
        </w:rPr>
        <w:t xml:space="preserve">decision-making </w:t>
      </w:r>
      <w:r w:rsidR="00564CF5" w:rsidRPr="00920529">
        <w:rPr>
          <w:color w:val="000000" w:themeColor="text1"/>
        </w:rPr>
        <w:t xml:space="preserve">assessments </w:t>
      </w:r>
      <w:r w:rsidR="00F159D2" w:rsidRPr="00920529">
        <w:rPr>
          <w:color w:val="000000" w:themeColor="text1"/>
        </w:rPr>
        <w:t>might not be</w:t>
      </w:r>
      <w:r w:rsidR="00267E16" w:rsidRPr="00920529">
        <w:rPr>
          <w:color w:val="000000" w:themeColor="text1"/>
        </w:rPr>
        <w:t xml:space="preserve"> </w:t>
      </w:r>
      <w:r w:rsidR="00494EA6" w:rsidRPr="00920529">
        <w:rPr>
          <w:color w:val="000000" w:themeColor="text1"/>
        </w:rPr>
        <w:t>effective</w:t>
      </w:r>
      <w:r w:rsidR="00F159D2" w:rsidRPr="00920529">
        <w:rPr>
          <w:color w:val="000000" w:themeColor="text1"/>
        </w:rPr>
        <w:t xml:space="preserve"> tests</w:t>
      </w:r>
      <w:r w:rsidR="00093511" w:rsidRPr="00920529">
        <w:rPr>
          <w:color w:val="000000" w:themeColor="text1"/>
        </w:rPr>
        <w:t xml:space="preserve"> of cognitive performance in athletes</w:t>
      </w:r>
      <w:r w:rsidR="00F159D2" w:rsidRPr="00920529">
        <w:rPr>
          <w:color w:val="000000" w:themeColor="text1"/>
        </w:rPr>
        <w:t>.</w:t>
      </w:r>
      <w:r w:rsidR="00494EA6" w:rsidRPr="00920529">
        <w:rPr>
          <w:color w:val="000000" w:themeColor="text1"/>
        </w:rPr>
        <w:t xml:space="preserve"> </w:t>
      </w:r>
      <w:r w:rsidR="00112B43" w:rsidRPr="00920529">
        <w:rPr>
          <w:color w:val="000000" w:themeColor="text1"/>
        </w:rPr>
        <w:t>Ther</w:t>
      </w:r>
      <w:r w:rsidR="001010EB" w:rsidRPr="00920529">
        <w:rPr>
          <w:color w:val="000000" w:themeColor="text1"/>
        </w:rPr>
        <w:t xml:space="preserve">efore, researchers should ensure </w:t>
      </w:r>
      <w:r w:rsidR="00FF4B4B" w:rsidRPr="00920529">
        <w:rPr>
          <w:color w:val="000000" w:themeColor="text1"/>
        </w:rPr>
        <w:t>sport</w:t>
      </w:r>
      <w:r w:rsidR="00BB39ED" w:rsidRPr="00920529">
        <w:rPr>
          <w:color w:val="000000" w:themeColor="text1"/>
        </w:rPr>
        <w:t>-</w:t>
      </w:r>
      <w:r w:rsidR="00FF4B4B" w:rsidRPr="00920529">
        <w:rPr>
          <w:color w:val="000000" w:themeColor="text1"/>
        </w:rPr>
        <w:t xml:space="preserve">specific </w:t>
      </w:r>
      <w:r w:rsidR="00A13C87" w:rsidRPr="00920529">
        <w:rPr>
          <w:color w:val="000000" w:themeColor="text1"/>
        </w:rPr>
        <w:t xml:space="preserve">cognitive tests are valid and reliable before </w:t>
      </w:r>
      <w:r w:rsidR="003271C9" w:rsidRPr="00920529">
        <w:rPr>
          <w:color w:val="000000" w:themeColor="text1"/>
        </w:rPr>
        <w:t xml:space="preserve">implementing </w:t>
      </w:r>
      <w:r w:rsidR="00DF042B" w:rsidRPr="00920529">
        <w:rPr>
          <w:color w:val="000000" w:themeColor="text1"/>
        </w:rPr>
        <w:t>them to</w:t>
      </w:r>
      <w:r w:rsidR="003271C9" w:rsidRPr="00920529">
        <w:rPr>
          <w:color w:val="000000" w:themeColor="text1"/>
        </w:rPr>
        <w:t xml:space="preserve"> </w:t>
      </w:r>
      <w:r w:rsidR="00ED529F" w:rsidRPr="00920529">
        <w:rPr>
          <w:color w:val="000000" w:themeColor="text1"/>
        </w:rPr>
        <w:t>investigat</w:t>
      </w:r>
      <w:r w:rsidR="00DF042B" w:rsidRPr="00920529">
        <w:rPr>
          <w:color w:val="000000" w:themeColor="text1"/>
        </w:rPr>
        <w:t>e</w:t>
      </w:r>
      <w:r w:rsidR="00ED529F" w:rsidRPr="00920529">
        <w:rPr>
          <w:color w:val="000000" w:themeColor="text1"/>
        </w:rPr>
        <w:t xml:space="preserve"> the effects of cooling.</w:t>
      </w:r>
    </w:p>
    <w:p w14:paraId="3D883718" w14:textId="77777777" w:rsidR="00AD1D13" w:rsidRPr="00920529" w:rsidRDefault="00AD1D13" w:rsidP="00FD6075">
      <w:pPr>
        <w:spacing w:after="0" w:line="240" w:lineRule="auto"/>
        <w:rPr>
          <w:color w:val="000000" w:themeColor="text1"/>
        </w:rPr>
      </w:pPr>
    </w:p>
    <w:p w14:paraId="57C7DB23" w14:textId="68871CAC" w:rsidR="00B06C80" w:rsidRPr="00920529" w:rsidRDefault="00BE60E3" w:rsidP="006D6AB0">
      <w:pPr>
        <w:spacing w:after="0" w:line="240" w:lineRule="auto"/>
        <w:rPr>
          <w:color w:val="000000" w:themeColor="text1"/>
        </w:rPr>
      </w:pPr>
      <w:r w:rsidRPr="00920529">
        <w:rPr>
          <w:color w:val="000000" w:themeColor="text1"/>
        </w:rPr>
        <w:t xml:space="preserve">4.3 </w:t>
      </w:r>
      <w:r w:rsidR="00E01BCD" w:rsidRPr="00920529">
        <w:rPr>
          <w:color w:val="000000" w:themeColor="text1"/>
        </w:rPr>
        <w:t xml:space="preserve">Methodological </w:t>
      </w:r>
      <w:r w:rsidR="0062495A" w:rsidRPr="00920529">
        <w:rPr>
          <w:color w:val="000000" w:themeColor="text1"/>
        </w:rPr>
        <w:t>C</w:t>
      </w:r>
      <w:r w:rsidR="00E01BCD" w:rsidRPr="00920529">
        <w:rPr>
          <w:color w:val="000000" w:themeColor="text1"/>
        </w:rPr>
        <w:t xml:space="preserve">onsiderations and </w:t>
      </w:r>
      <w:r w:rsidR="0062495A" w:rsidRPr="00920529">
        <w:rPr>
          <w:color w:val="000000" w:themeColor="text1"/>
        </w:rPr>
        <w:t>L</w:t>
      </w:r>
      <w:r w:rsidR="00E01BCD" w:rsidRPr="00920529">
        <w:rPr>
          <w:color w:val="000000" w:themeColor="text1"/>
        </w:rPr>
        <w:t>imitations</w:t>
      </w:r>
    </w:p>
    <w:p w14:paraId="6809B1B6" w14:textId="7F11157E" w:rsidR="006D6AB0" w:rsidRPr="00920529" w:rsidRDefault="006D6AB0" w:rsidP="009529BC">
      <w:pPr>
        <w:spacing w:after="0" w:line="240" w:lineRule="auto"/>
        <w:jc w:val="both"/>
        <w:rPr>
          <w:rFonts w:cstheme="minorHAnsi"/>
          <w:color w:val="000000" w:themeColor="text1"/>
        </w:rPr>
      </w:pPr>
      <w:r w:rsidRPr="00920529">
        <w:rPr>
          <w:rFonts w:cstheme="minorHAnsi"/>
          <w:color w:val="000000" w:themeColor="text1"/>
        </w:rPr>
        <w:t>The median sample size of studies in the review was 9 participants (central 90% interval = 5 to 17). Studies generally lacked sufficient statistical power to detect smaller effects. For example, 90% of studies had between 10.2% and 16.3% to detect a 0.25 standardi</w:t>
      </w:r>
      <w:r w:rsidR="00957FA2" w:rsidRPr="00920529">
        <w:rPr>
          <w:rFonts w:cstheme="minorHAnsi"/>
          <w:color w:val="000000" w:themeColor="text1"/>
        </w:rPr>
        <w:t>z</w:t>
      </w:r>
      <w:r w:rsidRPr="00920529">
        <w:rPr>
          <w:rFonts w:cstheme="minorHAnsi"/>
          <w:color w:val="000000" w:themeColor="text1"/>
        </w:rPr>
        <w:t>ed mean difference between the intervention and control condition, assuming a crossover design and a Type I error rate of 5%.</w:t>
      </w:r>
      <w:r w:rsidR="008572C8" w:rsidRPr="00920529">
        <w:rPr>
          <w:rFonts w:cstheme="minorHAnsi"/>
          <w:color w:val="000000" w:themeColor="text1"/>
        </w:rPr>
        <w:t xml:space="preserve"> </w:t>
      </w:r>
      <w:r w:rsidR="00351B19" w:rsidRPr="00920529">
        <w:rPr>
          <w:rFonts w:cstheme="minorHAnsi"/>
          <w:color w:val="000000" w:themeColor="text1"/>
        </w:rPr>
        <w:t xml:space="preserve">Underpowered studies can have a range of issues including </w:t>
      </w:r>
      <w:r w:rsidR="004D3227" w:rsidRPr="00920529">
        <w:rPr>
          <w:rFonts w:cstheme="minorHAnsi"/>
          <w:color w:val="000000" w:themeColor="text1"/>
        </w:rPr>
        <w:t xml:space="preserve">an increased </w:t>
      </w:r>
      <w:r w:rsidR="00B64325" w:rsidRPr="00920529">
        <w:rPr>
          <w:rFonts w:cstheme="minorHAnsi"/>
          <w:color w:val="000000" w:themeColor="text1"/>
        </w:rPr>
        <w:t>T</w:t>
      </w:r>
      <w:r w:rsidR="004D3227" w:rsidRPr="00920529">
        <w:rPr>
          <w:rFonts w:cstheme="minorHAnsi"/>
          <w:color w:val="000000" w:themeColor="text1"/>
        </w:rPr>
        <w:t xml:space="preserve">ype II error rate, </w:t>
      </w:r>
      <w:r w:rsidR="005678AD" w:rsidRPr="00920529">
        <w:rPr>
          <w:rFonts w:cstheme="minorHAnsi"/>
          <w:color w:val="000000" w:themeColor="text1"/>
        </w:rPr>
        <w:t xml:space="preserve">an overestimation of the effect size when </w:t>
      </w:r>
      <w:r w:rsidR="00D6559D" w:rsidRPr="00920529">
        <w:rPr>
          <w:rFonts w:cstheme="minorHAnsi"/>
          <w:color w:val="000000" w:themeColor="text1"/>
        </w:rPr>
        <w:t xml:space="preserve">statistically significant effects are detected, and a greater </w:t>
      </w:r>
      <w:r w:rsidR="00BF2E15" w:rsidRPr="00920529">
        <w:rPr>
          <w:rFonts w:cstheme="minorHAnsi"/>
          <w:color w:val="000000" w:themeColor="text1"/>
        </w:rPr>
        <w:t>proportion of statistically significant effects will be Type I errors.</w:t>
      </w:r>
      <w:r w:rsidR="00781037" w:rsidRPr="00920529">
        <w:rPr>
          <w:rFonts w:cstheme="minorHAnsi"/>
          <w:color w:val="000000" w:themeColor="text1"/>
        </w:rPr>
        <w:fldChar w:fldCharType="begin"/>
      </w:r>
      <w:r w:rsidR="009A07ED" w:rsidRPr="00920529">
        <w:rPr>
          <w:rFonts w:cstheme="minorHAnsi"/>
          <w:color w:val="000000" w:themeColor="text1"/>
        </w:rPr>
        <w:instrText xml:space="preserve"> ADDIN EN.CITE &lt;EndNote&gt;&lt;Cite&gt;&lt;Author&gt;Abt&lt;/Author&gt;&lt;Year&gt;2020&lt;/Year&gt;&lt;RecNum&gt;182&lt;/RecNum&gt;&lt;DisplayText&gt;&lt;style face="superscript"&gt;79&lt;/style&gt;&lt;/DisplayText&gt;&lt;record&gt;&lt;rec-number&gt;182&lt;/rec-number&gt;&lt;foreign-keys&gt;&lt;key app="EN" db-id="f5vwr5zeaadfz6e5f2ap0rxpda5pvwtrsp9p" timestamp="1740525875"&gt;182&lt;/key&gt;&lt;/foreign-keys&gt;&lt;ref-type name="Journal Article"&gt;17&lt;/ref-type&gt;&lt;contributors&gt;&lt;authors&gt;&lt;author&gt;Abt, G.&lt;/author&gt;&lt;author&gt;Boreham, C.&lt;/author&gt;&lt;author&gt;Davison, G.&lt;/author&gt;&lt;author&gt;Jackson, R.&lt;/author&gt;&lt;author&gt;Nevill, A.&lt;/author&gt;&lt;author&gt;Wallace, E.&lt;/author&gt;&lt;author&gt;Williams, M.&lt;/author&gt;&lt;/authors&gt;&lt;/contributors&gt;&lt;auth-address&gt;Sports Performance.&amp;#xD;Physical Activity, Health and Exercise.&amp;#xD;Physiology and Nutrition.&amp;#xD;Social and Behavioural Sciences.&amp;#xD;Statistical Advisor.&amp;#xD;Sports Medicine and Biomechanics.&amp;#xD;Editor-in-Chief.&lt;/auth-address&gt;&lt;titles&gt;&lt;title&gt;Power, precision, and sample size estimation in sport and exercise science research&lt;/title&gt;&lt;secondary-title&gt;J Sports Sci&lt;/secondary-title&gt;&lt;alt-title&gt;Journal of sports sciences&lt;/alt-title&gt;&lt;/titles&gt;&lt;periodical&gt;&lt;full-title&gt;J Sports Sci&lt;/full-title&gt;&lt;/periodical&gt;&lt;pages&gt;1933-1935&lt;/pages&gt;&lt;volume&gt;38&lt;/volume&gt;&lt;number&gt;17&lt;/number&gt;&lt;edition&gt;2020/06/20&lt;/edition&gt;&lt;keywords&gt;&lt;keyword&gt;Data Collection&lt;/keyword&gt;&lt;keyword&gt;Humans&lt;/keyword&gt;&lt;keyword&gt;*Research Design&lt;/keyword&gt;&lt;keyword&gt;*Sample Size&lt;/keyword&gt;&lt;keyword&gt;Sports/*statistics &amp;amp; numerical data&lt;/keyword&gt;&lt;/keywords&gt;&lt;dates&gt;&lt;year&gt;2020&lt;/year&gt;&lt;pub-dates&gt;&lt;date&gt;Sep&lt;/date&gt;&lt;/pub-dates&gt;&lt;/dates&gt;&lt;isbn&gt;0264-0414&lt;/isbn&gt;&lt;accession-num&gt;32558628&lt;/accession-num&gt;&lt;urls&gt;&lt;/urls&gt;&lt;electronic-resource-num&gt;10.1080/02640414.2020.1776002&lt;/electronic-resource-num&gt;&lt;remote-database-provider&gt;NLM&lt;/remote-database-provider&gt;&lt;language&gt;eng&lt;/language&gt;&lt;/record&gt;&lt;/Cite&gt;&lt;/EndNote&gt;</w:instrText>
      </w:r>
      <w:r w:rsidR="00781037" w:rsidRPr="00920529">
        <w:rPr>
          <w:rFonts w:cstheme="minorHAnsi"/>
          <w:color w:val="000000" w:themeColor="text1"/>
        </w:rPr>
        <w:fldChar w:fldCharType="separate"/>
      </w:r>
      <w:r w:rsidR="009A07ED" w:rsidRPr="00920529">
        <w:rPr>
          <w:rFonts w:cstheme="minorHAnsi"/>
          <w:noProof/>
          <w:color w:val="000000" w:themeColor="text1"/>
          <w:vertAlign w:val="superscript"/>
        </w:rPr>
        <w:t>79</w:t>
      </w:r>
      <w:r w:rsidR="00781037" w:rsidRPr="00920529">
        <w:rPr>
          <w:rFonts w:cstheme="minorHAnsi"/>
          <w:color w:val="000000" w:themeColor="text1"/>
        </w:rPr>
        <w:fldChar w:fldCharType="end"/>
      </w:r>
      <w:r w:rsidRPr="00920529">
        <w:rPr>
          <w:rFonts w:cstheme="minorHAnsi"/>
          <w:color w:val="000000" w:themeColor="text1"/>
        </w:rPr>
        <w:t xml:space="preserve"> We found only eight studies (12.7%)</w:t>
      </w:r>
      <w:r w:rsidR="006F729D" w:rsidRPr="00920529">
        <w:rPr>
          <w:rFonts w:cstheme="minorHAnsi"/>
          <w:color w:val="000000" w:themeColor="text1"/>
        </w:rPr>
        <w:t xml:space="preserve"> included a sample size calculation,</w:t>
      </w:r>
      <w:r w:rsidR="00017753" w:rsidRPr="00920529">
        <w:rPr>
          <w:rFonts w:cstheme="minorHAnsi"/>
          <w:color w:val="000000" w:themeColor="text1"/>
        </w:rPr>
        <w:fldChar w:fldCharType="begin">
          <w:fldData xml:space="preserve">PEVuZE5vdGU+PENpdGU+PEF1dGhvcj5CcmlnaHQ8L0F1dGhvcj48WWVhcj4yMDE5PC9ZZWFyPjxS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=
</w:fldData>
        </w:fldChar>
      </w:r>
      <w:r w:rsidR="009A07ED" w:rsidRPr="00920529">
        <w:rPr>
          <w:rFonts w:cstheme="minorHAnsi"/>
          <w:color w:val="000000" w:themeColor="text1"/>
        </w:rPr>
        <w:instrText xml:space="preserve"> ADDIN EN.CITE </w:instrText>
      </w:r>
      <w:r w:rsidR="009A07ED" w:rsidRPr="00920529">
        <w:rPr>
          <w:rFonts w:cstheme="minorHAnsi"/>
          <w:color w:val="000000" w:themeColor="text1"/>
        </w:rPr>
        <w:fldChar w:fldCharType="begin">
          <w:fldData xml:space="preserve">PEVuZE5vdGU+PENpdGU+PEF1dGhvcj5CcmlnaHQ8L0F1dGhvcj48WWVhcj4yMDE5PC9ZZWFyPjxS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=
</w:fldData>
        </w:fldChar>
      </w:r>
      <w:r w:rsidR="009A07ED" w:rsidRPr="00920529">
        <w:rPr>
          <w:rFonts w:cstheme="minorHAnsi"/>
          <w:color w:val="000000" w:themeColor="text1"/>
        </w:rPr>
        <w:instrText xml:space="preserve"> ADDIN EN.CITE.DATA </w:instrText>
      </w:r>
      <w:r w:rsidR="009A07ED" w:rsidRPr="00920529">
        <w:rPr>
          <w:rFonts w:cstheme="minorHAnsi"/>
          <w:color w:val="000000" w:themeColor="text1"/>
        </w:rPr>
      </w:r>
      <w:r w:rsidR="009A07ED" w:rsidRPr="00920529">
        <w:rPr>
          <w:rFonts w:cstheme="minorHAnsi"/>
          <w:color w:val="000000" w:themeColor="text1"/>
        </w:rPr>
        <w:fldChar w:fldCharType="end"/>
      </w:r>
      <w:r w:rsidR="00017753" w:rsidRPr="00920529">
        <w:rPr>
          <w:rFonts w:cstheme="minorHAnsi"/>
          <w:color w:val="000000" w:themeColor="text1"/>
        </w:rPr>
      </w:r>
      <w:r w:rsidR="00017753" w:rsidRPr="00920529">
        <w:rPr>
          <w:rFonts w:cstheme="minorHAnsi"/>
          <w:color w:val="000000" w:themeColor="text1"/>
        </w:rPr>
        <w:fldChar w:fldCharType="separate"/>
      </w:r>
      <w:r w:rsidR="009A07ED" w:rsidRPr="00920529">
        <w:rPr>
          <w:rFonts w:cstheme="minorHAnsi"/>
          <w:noProof/>
          <w:color w:val="000000" w:themeColor="text1"/>
          <w:vertAlign w:val="superscript"/>
        </w:rPr>
        <w:t>33,48,52,57,80-83</w:t>
      </w:r>
      <w:r w:rsidR="00017753" w:rsidRPr="00920529">
        <w:rPr>
          <w:rFonts w:cstheme="minorHAnsi"/>
          <w:color w:val="000000" w:themeColor="text1"/>
        </w:rPr>
        <w:fldChar w:fldCharType="end"/>
      </w:r>
      <w:r w:rsidRPr="00920529">
        <w:rPr>
          <w:rFonts w:cstheme="minorHAnsi"/>
          <w:color w:val="000000" w:themeColor="text1"/>
        </w:rPr>
        <w:t xml:space="preserve"> and of these, only five studies reported enough information for the calculation to be replicated.</w:t>
      </w:r>
      <w:r w:rsidR="00625721" w:rsidRPr="00920529">
        <w:rPr>
          <w:rFonts w:cstheme="minorHAnsi"/>
          <w:color w:val="000000" w:themeColor="text1"/>
        </w:rPr>
        <w:fldChar w:fldCharType="begin">
          <w:fldData xml:space="preserve">PEVuZE5vdGU+PENpdGU+PEF1dGhvcj5CcmlnaHQ8L0F1dGhvcj48WWVhcj4yMDE5PC9ZZWFyPjxS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</w:fldData>
        </w:fldChar>
      </w:r>
      <w:r w:rsidR="009A07ED" w:rsidRPr="00920529">
        <w:rPr>
          <w:rFonts w:cstheme="minorHAnsi"/>
          <w:color w:val="000000" w:themeColor="text1"/>
        </w:rPr>
        <w:instrText xml:space="preserve"> ADDIN EN.CITE </w:instrText>
      </w:r>
      <w:r w:rsidR="009A07ED" w:rsidRPr="00920529">
        <w:rPr>
          <w:rFonts w:cstheme="minorHAnsi"/>
          <w:color w:val="000000" w:themeColor="text1"/>
        </w:rPr>
        <w:fldChar w:fldCharType="begin">
          <w:fldData xml:space="preserve">PEVuZE5vdGU+PENpdGU+PEF1dGhvcj5CcmlnaHQ8L0F1dGhvcj48WWVhcj4yMDE5PC9ZZWFyPjxS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</w:fldData>
        </w:fldChar>
      </w:r>
      <w:r w:rsidR="009A07ED" w:rsidRPr="00920529">
        <w:rPr>
          <w:rFonts w:cstheme="minorHAnsi"/>
          <w:color w:val="000000" w:themeColor="text1"/>
        </w:rPr>
        <w:instrText xml:space="preserve"> ADDIN EN.CITE.DATA </w:instrText>
      </w:r>
      <w:r w:rsidR="009A07ED" w:rsidRPr="00920529">
        <w:rPr>
          <w:rFonts w:cstheme="minorHAnsi"/>
          <w:color w:val="000000" w:themeColor="text1"/>
        </w:rPr>
      </w:r>
      <w:r w:rsidR="009A07ED" w:rsidRPr="00920529">
        <w:rPr>
          <w:rFonts w:cstheme="minorHAnsi"/>
          <w:color w:val="000000" w:themeColor="text1"/>
        </w:rPr>
        <w:fldChar w:fldCharType="end"/>
      </w:r>
      <w:r w:rsidR="00625721" w:rsidRPr="00920529">
        <w:rPr>
          <w:rFonts w:cstheme="minorHAnsi"/>
          <w:color w:val="000000" w:themeColor="text1"/>
        </w:rPr>
      </w:r>
      <w:r w:rsidR="00625721" w:rsidRPr="00920529">
        <w:rPr>
          <w:rFonts w:cstheme="minorHAnsi"/>
          <w:color w:val="000000" w:themeColor="text1"/>
        </w:rPr>
        <w:fldChar w:fldCharType="separate"/>
      </w:r>
      <w:r w:rsidR="009A07ED" w:rsidRPr="00920529">
        <w:rPr>
          <w:rFonts w:cstheme="minorHAnsi"/>
          <w:noProof/>
          <w:color w:val="000000" w:themeColor="text1"/>
          <w:vertAlign w:val="superscript"/>
        </w:rPr>
        <w:t>33,48,80-82</w:t>
      </w:r>
      <w:r w:rsidR="00625721" w:rsidRPr="00920529">
        <w:rPr>
          <w:rFonts w:cstheme="minorHAnsi"/>
          <w:color w:val="000000" w:themeColor="text1"/>
        </w:rPr>
        <w:fldChar w:fldCharType="end"/>
      </w:r>
      <w:r w:rsidRPr="00920529">
        <w:rPr>
          <w:rFonts w:cstheme="minorHAnsi"/>
          <w:color w:val="000000" w:themeColor="text1"/>
        </w:rPr>
        <w:t xml:space="preserve"> Given that head, face and neck cooling strategies are likely to have at best, only small effects on performance outcomes, future studies need to </w:t>
      </w:r>
      <w:r w:rsidR="00F41F8F" w:rsidRPr="00920529">
        <w:rPr>
          <w:rFonts w:cstheme="minorHAnsi"/>
          <w:color w:val="000000" w:themeColor="text1"/>
        </w:rPr>
        <w:t xml:space="preserve">ensure adequate power by </w:t>
      </w:r>
      <w:r w:rsidRPr="00920529">
        <w:rPr>
          <w:rFonts w:cstheme="minorHAnsi"/>
          <w:color w:val="000000" w:themeColor="text1"/>
        </w:rPr>
        <w:t>carefully consider</w:t>
      </w:r>
      <w:r w:rsidR="00F41F8F" w:rsidRPr="00920529">
        <w:rPr>
          <w:rFonts w:cstheme="minorHAnsi"/>
          <w:color w:val="000000" w:themeColor="text1"/>
        </w:rPr>
        <w:t>ing</w:t>
      </w:r>
      <w:r w:rsidRPr="00920529">
        <w:rPr>
          <w:rFonts w:cstheme="minorHAnsi"/>
          <w:color w:val="000000" w:themeColor="text1"/>
        </w:rPr>
        <w:t xml:space="preserve"> sample size planning, including justifying a smallest effect size of interest</w:t>
      </w:r>
      <w:r w:rsidR="00011D8D" w:rsidRPr="00920529">
        <w:rPr>
          <w:rFonts w:cstheme="minorHAnsi"/>
          <w:color w:val="000000" w:themeColor="text1"/>
        </w:rPr>
        <w:t>.</w:t>
      </w:r>
      <w:r w:rsidR="00011D8D" w:rsidRPr="00920529">
        <w:rPr>
          <w:rFonts w:cstheme="minorHAnsi"/>
          <w:color w:val="000000" w:themeColor="text1"/>
        </w:rPr>
        <w:fldChar w:fldCharType="begin"/>
      </w:r>
      <w:r w:rsidR="009A07ED" w:rsidRPr="00920529">
        <w:rPr>
          <w:rFonts w:cstheme="minorHAnsi"/>
          <w:color w:val="000000" w:themeColor="text1"/>
        </w:rPr>
        <w:instrText xml:space="preserve"> ADDIN EN.CITE &lt;EndNote&gt;&lt;Cite&gt;&lt;Author&gt;Lakens&lt;/Author&gt;&lt;Year&gt;2018&lt;/Year&gt;&lt;RecNum&gt;152&lt;/RecNum&gt;&lt;DisplayText&gt;&lt;style face="superscript"&gt;84&lt;/style&gt;&lt;/DisplayText&gt;&lt;record&gt;&lt;rec-number&gt;152&lt;/rec-number&gt;&lt;foreign-keys&gt;&lt;key app="EN" db-id="f5vwr5zeaadfz6e5f2ap0rxpda5pvwtrsp9p" timestamp="1733446993"&gt;152&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 Methods Pract Psychol Sci&lt;/secondary-title&gt;&lt;/titles&gt;&lt;periodical&gt;&lt;full-title&gt;Adv Methods Pract Psychol Sci&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24/12/05&lt;/access-date&gt;&lt;/record&gt;&lt;/Cite&gt;&lt;/EndNote&gt;</w:instrText>
      </w:r>
      <w:r w:rsidR="00011D8D" w:rsidRPr="00920529">
        <w:rPr>
          <w:rFonts w:cstheme="minorHAnsi"/>
          <w:color w:val="000000" w:themeColor="text1"/>
        </w:rPr>
        <w:fldChar w:fldCharType="separate"/>
      </w:r>
      <w:r w:rsidR="009A07ED" w:rsidRPr="00920529">
        <w:rPr>
          <w:rFonts w:cstheme="minorHAnsi"/>
          <w:noProof/>
          <w:color w:val="000000" w:themeColor="text1"/>
          <w:vertAlign w:val="superscript"/>
        </w:rPr>
        <w:t>84</w:t>
      </w:r>
      <w:r w:rsidR="00011D8D" w:rsidRPr="00920529">
        <w:rPr>
          <w:rFonts w:cstheme="minorHAnsi"/>
          <w:color w:val="000000" w:themeColor="text1"/>
        </w:rPr>
        <w:fldChar w:fldCharType="end"/>
      </w:r>
      <w:r w:rsidRPr="00920529">
        <w:rPr>
          <w:rFonts w:cstheme="minorHAnsi"/>
          <w:color w:val="000000" w:themeColor="text1"/>
        </w:rPr>
        <w:t xml:space="preserve"> For simple designs (e.g., paired </w:t>
      </w:r>
      <w:r w:rsidRPr="00920529">
        <w:rPr>
          <w:rFonts w:cstheme="minorHAnsi"/>
          <w:i/>
          <w:iCs/>
          <w:color w:val="000000" w:themeColor="text1"/>
        </w:rPr>
        <w:t>t</w:t>
      </w:r>
      <w:r w:rsidRPr="00920529">
        <w:rPr>
          <w:rFonts w:cstheme="minorHAnsi"/>
          <w:color w:val="000000" w:themeColor="text1"/>
        </w:rPr>
        <w:t xml:space="preserve">-tests) we recommend conducting sample size calculations using </w:t>
      </w:r>
      <w:r w:rsidR="00E52141" w:rsidRPr="00920529">
        <w:rPr>
          <w:rFonts w:cstheme="minorHAnsi"/>
          <w:color w:val="000000" w:themeColor="text1"/>
        </w:rPr>
        <w:t xml:space="preserve">the </w:t>
      </w:r>
      <w:r w:rsidRPr="00920529">
        <w:rPr>
          <w:rFonts w:cstheme="minorHAnsi"/>
          <w:color w:val="000000" w:themeColor="text1"/>
        </w:rPr>
        <w:t xml:space="preserve">statistical software </w:t>
      </w:r>
      <w:proofErr w:type="spellStart"/>
      <w:r w:rsidRPr="00920529">
        <w:rPr>
          <w:rFonts w:cstheme="minorHAnsi"/>
          <w:color w:val="000000" w:themeColor="text1"/>
        </w:rPr>
        <w:t>Jamovi</w:t>
      </w:r>
      <w:proofErr w:type="spellEnd"/>
      <w:r w:rsidRPr="00920529">
        <w:rPr>
          <w:rFonts w:cstheme="minorHAnsi"/>
          <w:color w:val="000000" w:themeColor="text1"/>
        </w:rPr>
        <w:t>, following the tutorial by Bartlett and Charles</w:t>
      </w:r>
      <w:r w:rsidR="009A13E0" w:rsidRPr="00920529">
        <w:rPr>
          <w:rFonts w:cstheme="minorHAnsi"/>
          <w:color w:val="000000" w:themeColor="text1"/>
        </w:rPr>
        <w:t>.</w:t>
      </w:r>
      <w:r w:rsidR="003735CD" w:rsidRPr="00920529">
        <w:rPr>
          <w:rFonts w:cstheme="minorHAnsi"/>
          <w:color w:val="000000" w:themeColor="text1"/>
        </w:rPr>
        <w:fldChar w:fldCharType="begin"/>
      </w:r>
      <w:r w:rsidR="009A07ED" w:rsidRPr="00920529">
        <w:rPr>
          <w:rFonts w:cstheme="minorHAnsi"/>
          <w:color w:val="000000" w:themeColor="text1"/>
        </w:rPr>
        <w:instrText xml:space="preserve"> ADDIN EN.CITE &lt;EndNote&gt;&lt;Cite&gt;&lt;Author&gt;Bartlett&lt;/Author&gt;&lt;Year&gt;2021&lt;/Year&gt;&lt;RecNum&gt;153&lt;/RecNum&gt;&lt;DisplayText&gt;&lt;style face="superscript"&gt;85&lt;/style&gt;&lt;/DisplayText&gt;&lt;record&gt;&lt;rec-number&gt;153&lt;/rec-number&gt;&lt;foreign-keys&gt;&lt;key app="EN" db-id="f5vwr5zeaadfz6e5f2ap0rxpda5pvwtrsp9p" timestamp="1733447322"&gt;153&lt;/key&gt;&lt;/foreign-keys&gt;&lt;ref-type name="Journal Article"&gt;17&lt;/ref-type&gt;&lt;contributors&gt;&lt;authors&gt;&lt;author&gt;Bartlett, J. E., &amp;amp; Charles, S. J. &lt;/author&gt;&lt;/authors&gt;&lt;/contributors&gt;&lt;titles&gt;&lt;title&gt;Power to the people: A beginner’s tutorial to power analysis using jamovi&lt;/title&gt;&lt;/titles&gt;&lt;dates&gt;&lt;year&gt;2021&lt;/year&gt;&lt;/dates&gt;&lt;urls&gt;&lt;/urls&gt;&lt;electronic-resource-num&gt;10.15626/MP.2021.3078&lt;/electronic-resource-num&gt;&lt;/record&gt;&lt;/Cite&gt;&lt;/EndNote&gt;</w:instrText>
      </w:r>
      <w:r w:rsidR="003735CD" w:rsidRPr="00920529">
        <w:rPr>
          <w:rFonts w:cstheme="minorHAnsi"/>
          <w:color w:val="000000" w:themeColor="text1"/>
        </w:rPr>
        <w:fldChar w:fldCharType="separate"/>
      </w:r>
      <w:r w:rsidR="009A07ED" w:rsidRPr="00920529">
        <w:rPr>
          <w:rFonts w:cstheme="minorHAnsi"/>
          <w:noProof/>
          <w:color w:val="000000" w:themeColor="text1"/>
          <w:vertAlign w:val="superscript"/>
        </w:rPr>
        <w:t>85</w:t>
      </w:r>
      <w:r w:rsidR="003735CD" w:rsidRPr="00920529">
        <w:rPr>
          <w:rFonts w:cstheme="minorHAnsi"/>
          <w:color w:val="000000" w:themeColor="text1"/>
        </w:rPr>
        <w:fldChar w:fldCharType="end"/>
      </w:r>
      <w:r w:rsidRPr="00920529">
        <w:rPr>
          <w:rFonts w:cstheme="minorHAnsi"/>
          <w:color w:val="000000" w:themeColor="text1"/>
        </w:rPr>
        <w:t xml:space="preserve"> For more complex factorial designs</w:t>
      </w:r>
      <w:r w:rsidR="00397736" w:rsidRPr="00920529">
        <w:rPr>
          <w:rFonts w:cstheme="minorHAnsi"/>
          <w:color w:val="000000" w:themeColor="text1"/>
        </w:rPr>
        <w:t>,</w:t>
      </w:r>
      <w:r w:rsidRPr="00920529">
        <w:rPr>
          <w:rFonts w:cstheme="minorHAnsi"/>
          <w:color w:val="000000" w:themeColor="text1"/>
        </w:rPr>
        <w:t xml:space="preserve"> we recommend the R package </w:t>
      </w:r>
      <w:r w:rsidRPr="00920529">
        <w:rPr>
          <w:rFonts w:cstheme="minorHAnsi"/>
          <w:i/>
          <w:iCs/>
          <w:color w:val="000000" w:themeColor="text1"/>
        </w:rPr>
        <w:t>Superpower</w:t>
      </w:r>
      <w:r w:rsidR="00905020" w:rsidRPr="00920529">
        <w:rPr>
          <w:rFonts w:cstheme="minorHAnsi"/>
          <w:color w:val="000000" w:themeColor="text1"/>
        </w:rPr>
        <w:t>.</w:t>
      </w:r>
      <w:r w:rsidR="00905020" w:rsidRPr="00920529">
        <w:rPr>
          <w:rFonts w:cstheme="minorHAnsi"/>
          <w:color w:val="000000" w:themeColor="text1"/>
        </w:rPr>
        <w:fldChar w:fldCharType="begin"/>
      </w:r>
      <w:r w:rsidR="009A07ED" w:rsidRPr="00920529">
        <w:rPr>
          <w:rFonts w:cstheme="minorHAnsi"/>
          <w:color w:val="000000" w:themeColor="text1"/>
        </w:rPr>
        <w:instrText xml:space="preserve"> ADDIN EN.CITE &lt;EndNote&gt;&lt;Cite&gt;&lt;Author&gt;Lakens&lt;/Author&gt;&lt;Year&gt;2021&lt;/Year&gt;&lt;RecNum&gt;154&lt;/RecNum&gt;&lt;DisplayText&gt;&lt;style face="superscript"&gt;86&lt;/style&gt;&lt;/DisplayText&gt;&lt;record&gt;&lt;rec-number&gt;154&lt;/rec-number&gt;&lt;foreign-keys&gt;&lt;key app="EN" db-id="f5vwr5zeaadfz6e5f2ap0rxpda5pvwtrsp9p" timestamp="1733447381"&gt;154&lt;/key&gt;&lt;/foreign-keys&gt;&lt;ref-type name="Journal Article"&gt;17&lt;/ref-type&gt;&lt;contributors&gt;&lt;authors&gt;&lt;author&gt;Lakens, Daniël&lt;/author&gt;&lt;author&gt;Caldwell, Aaron R.&lt;/author&gt;&lt;/authors&gt;&lt;/contributors&gt;&lt;titles&gt;&lt;title&gt;Simulation-based power analysis for factorial analysis of variance designs&lt;/title&gt;&lt;secondary-title&gt;Adv Methods Pract Psychol Sci&lt;/secondary-title&gt;&lt;/titles&gt;&lt;periodical&gt;&lt;full-title&gt;Adv Methods Pract Psychol Sci&lt;/full-title&gt;&lt;/periodical&gt;&lt;pages&gt;2515245920951503&lt;/pages&gt;&lt;volume&gt;4&lt;/volume&gt;&lt;number&gt;1&lt;/number&gt;&lt;dates&gt;&lt;year&gt;2021&lt;/year&gt;&lt;pub-dates&gt;&lt;date&gt;2021/01/01&lt;/date&gt;&lt;/pub-dates&gt;&lt;/dates&gt;&lt;publisher&gt;SAGE Publications Inc&lt;/publisher&gt;&lt;isbn&gt;2515-2459&lt;/isbn&gt;&lt;urls&gt;&lt;related-urls&gt;&lt;url&gt;https://doi.org/10.1177/2515245920951503&lt;/url&gt;&lt;/related-urls&gt;&lt;/urls&gt;&lt;electronic-resource-num&gt;10.1177/2515245920951503&lt;/electronic-resource-num&gt;&lt;access-date&gt;2024/12/05&lt;/access-date&gt;&lt;/record&gt;&lt;/Cite&gt;&lt;/EndNote&gt;</w:instrText>
      </w:r>
      <w:r w:rsidR="00905020" w:rsidRPr="00920529">
        <w:rPr>
          <w:rFonts w:cstheme="minorHAnsi"/>
          <w:color w:val="000000" w:themeColor="text1"/>
        </w:rPr>
        <w:fldChar w:fldCharType="separate"/>
      </w:r>
      <w:r w:rsidR="009A07ED" w:rsidRPr="00920529">
        <w:rPr>
          <w:rFonts w:cstheme="minorHAnsi"/>
          <w:noProof/>
          <w:color w:val="000000" w:themeColor="text1"/>
          <w:vertAlign w:val="superscript"/>
        </w:rPr>
        <w:t>86</w:t>
      </w:r>
      <w:r w:rsidR="00905020" w:rsidRPr="00920529">
        <w:rPr>
          <w:rFonts w:cstheme="minorHAnsi"/>
          <w:color w:val="000000" w:themeColor="text1"/>
        </w:rPr>
        <w:fldChar w:fldCharType="end"/>
      </w:r>
    </w:p>
    <w:p w14:paraId="0563BEF7" w14:textId="77777777" w:rsidR="008B2F8B" w:rsidRPr="00920529" w:rsidRDefault="008B2F8B" w:rsidP="009529BC">
      <w:pPr>
        <w:spacing w:after="0" w:line="240" w:lineRule="auto"/>
        <w:jc w:val="both"/>
        <w:rPr>
          <w:rFonts w:cstheme="minorHAnsi"/>
          <w:color w:val="000000" w:themeColor="text1"/>
        </w:rPr>
      </w:pPr>
    </w:p>
    <w:p w14:paraId="60FAA914" w14:textId="49593540" w:rsidR="008B2F8B" w:rsidRPr="00920529" w:rsidRDefault="008B2F8B" w:rsidP="009529BC">
      <w:pPr>
        <w:spacing w:after="0" w:line="240" w:lineRule="auto"/>
        <w:jc w:val="both"/>
        <w:rPr>
          <w:rFonts w:ascii="Calibri" w:hAnsi="Calibri" w:cs="Calibri"/>
          <w:color w:val="000000" w:themeColor="text1"/>
        </w:rPr>
      </w:pPr>
      <w:r w:rsidRPr="00920529">
        <w:rPr>
          <w:rFonts w:ascii="Calibri" w:hAnsi="Calibri" w:cs="Calibri"/>
          <w:color w:val="000000" w:themeColor="text1"/>
        </w:rPr>
        <w:t xml:space="preserve">Some meta-analyses in the review contain subgroups with only one effect size estimate, for example, the water-perfused device subgroup in the meta-analysis of self-paced exercise tests (Figure 5). The summary estimate (i.e., pooled effect and 95% CI) for subgroups with only one effect size should be interpreted as an individual study effect, rather than a </w:t>
      </w:r>
      <w:r w:rsidRPr="00920529">
        <w:rPr>
          <w:rFonts w:ascii="Calibri" w:hAnsi="Calibri" w:cs="Calibri"/>
          <w:i/>
          <w:iCs/>
          <w:color w:val="000000" w:themeColor="text1"/>
        </w:rPr>
        <w:t>true</w:t>
      </w:r>
      <w:r w:rsidRPr="00920529">
        <w:rPr>
          <w:rFonts w:ascii="Calibri" w:hAnsi="Calibri" w:cs="Calibri"/>
          <w:color w:val="000000" w:themeColor="text1"/>
        </w:rPr>
        <w:t xml:space="preserve"> “subgroup” effect, as the summary is based on a single data point. Further, results from moderator analyses (i.e., tests of subgroup differences) should be interpreted with caution when subgroups contain only one or a few effect sizes. In such instances, it is possible that the </w:t>
      </w:r>
      <w:r w:rsidRPr="00920529">
        <w:rPr>
          <w:rFonts w:ascii="Calibri" w:hAnsi="Calibri" w:cs="Calibri"/>
          <w:i/>
          <w:iCs/>
          <w:color w:val="000000" w:themeColor="text1"/>
        </w:rPr>
        <w:t>true</w:t>
      </w:r>
      <w:r w:rsidRPr="00920529">
        <w:rPr>
          <w:rFonts w:ascii="Calibri" w:hAnsi="Calibri" w:cs="Calibri"/>
          <w:color w:val="000000" w:themeColor="text1"/>
        </w:rPr>
        <w:t xml:space="preserve"> intervention effect varies between subgroups, but the meta-analysis is not sufficiently powered to detect these differences.</w:t>
      </w:r>
    </w:p>
    <w:p w14:paraId="367883E7" w14:textId="77777777" w:rsidR="006D6AB0" w:rsidRPr="00920529" w:rsidRDefault="006D6AB0" w:rsidP="009529BC">
      <w:pPr>
        <w:spacing w:after="0" w:line="240" w:lineRule="auto"/>
        <w:jc w:val="both"/>
        <w:rPr>
          <w:rFonts w:cstheme="minorHAnsi"/>
          <w:color w:val="000000" w:themeColor="text1"/>
        </w:rPr>
      </w:pPr>
    </w:p>
    <w:p w14:paraId="60BEB9A4" w14:textId="1A060AB5" w:rsidR="006D6AB0" w:rsidRPr="00920529" w:rsidRDefault="006D6AB0" w:rsidP="009529BC">
      <w:pPr>
        <w:spacing w:after="0" w:line="240" w:lineRule="auto"/>
        <w:jc w:val="both"/>
        <w:rPr>
          <w:rFonts w:cstheme="minorHAnsi"/>
          <w:color w:val="000000" w:themeColor="text1"/>
        </w:rPr>
      </w:pPr>
      <w:r w:rsidRPr="00920529">
        <w:rPr>
          <w:rFonts w:cstheme="minorHAnsi"/>
          <w:color w:val="000000" w:themeColor="text1"/>
        </w:rPr>
        <w:t>No studies adopted transparent research practices, evidenced by a lack of pre-registration</w:t>
      </w:r>
      <w:r w:rsidR="00AC0869" w:rsidRPr="00920529">
        <w:rPr>
          <w:rFonts w:cstheme="minorHAnsi"/>
          <w:color w:val="000000" w:themeColor="text1"/>
        </w:rPr>
        <w:t>,</w:t>
      </w:r>
      <w:r w:rsidR="00AC0869" w:rsidRPr="00920529">
        <w:rPr>
          <w:rFonts w:cstheme="minorHAnsi"/>
          <w:color w:val="000000" w:themeColor="text1"/>
        </w:rPr>
        <w:fldChar w:fldCharType="begin">
          <w:fldData xml:space="preserve">PEVuZE5vdGU+PENpdGU+PEF1dGhvcj5DYWxkd2VsbDwvQXV0aG9yPjxZZWFyPjIwMjA8L1llYXI+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</w:fldData>
        </w:fldChar>
      </w:r>
      <w:r w:rsidR="009A07ED" w:rsidRPr="00920529">
        <w:rPr>
          <w:rFonts w:cstheme="minorHAnsi"/>
          <w:color w:val="000000" w:themeColor="text1"/>
        </w:rPr>
        <w:instrText xml:space="preserve"> ADDIN EN.CITE </w:instrText>
      </w:r>
      <w:r w:rsidR="009A07ED" w:rsidRPr="00920529">
        <w:rPr>
          <w:rFonts w:cstheme="minorHAnsi"/>
          <w:color w:val="000000" w:themeColor="text1"/>
        </w:rPr>
        <w:fldChar w:fldCharType="begin">
          <w:fldData xml:space="preserve">PEVuZE5vdGU+PENpdGU+PEF1dGhvcj5DYWxkd2VsbDwvQXV0aG9yPjxZZWFyPjIwMjA8L1llYXI+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</w:fldData>
        </w:fldChar>
      </w:r>
      <w:r w:rsidR="009A07ED" w:rsidRPr="00920529">
        <w:rPr>
          <w:rFonts w:cstheme="minorHAnsi"/>
          <w:color w:val="000000" w:themeColor="text1"/>
        </w:rPr>
        <w:instrText xml:space="preserve"> ADDIN EN.CITE.DATA </w:instrText>
      </w:r>
      <w:r w:rsidR="009A07ED" w:rsidRPr="00920529">
        <w:rPr>
          <w:rFonts w:cstheme="minorHAnsi"/>
          <w:color w:val="000000" w:themeColor="text1"/>
        </w:rPr>
      </w:r>
      <w:r w:rsidR="009A07ED" w:rsidRPr="00920529">
        <w:rPr>
          <w:rFonts w:cstheme="minorHAnsi"/>
          <w:color w:val="000000" w:themeColor="text1"/>
        </w:rPr>
        <w:fldChar w:fldCharType="end"/>
      </w:r>
      <w:r w:rsidR="00AC0869" w:rsidRPr="00920529">
        <w:rPr>
          <w:rFonts w:cstheme="minorHAnsi"/>
          <w:color w:val="000000" w:themeColor="text1"/>
        </w:rPr>
      </w:r>
      <w:r w:rsidR="00AC0869" w:rsidRPr="00920529">
        <w:rPr>
          <w:rFonts w:cstheme="minorHAnsi"/>
          <w:color w:val="000000" w:themeColor="text1"/>
        </w:rPr>
        <w:fldChar w:fldCharType="separate"/>
      </w:r>
      <w:r w:rsidR="009A07ED" w:rsidRPr="00920529">
        <w:rPr>
          <w:rFonts w:cstheme="minorHAnsi"/>
          <w:noProof/>
          <w:color w:val="000000" w:themeColor="text1"/>
          <w:vertAlign w:val="superscript"/>
        </w:rPr>
        <w:t>87</w:t>
      </w:r>
      <w:r w:rsidR="00AC0869" w:rsidRPr="00920529">
        <w:rPr>
          <w:rFonts w:cstheme="minorHAnsi"/>
          <w:color w:val="000000" w:themeColor="text1"/>
        </w:rPr>
        <w:fldChar w:fldCharType="end"/>
      </w:r>
      <w:r w:rsidRPr="00920529">
        <w:rPr>
          <w:rFonts w:cstheme="minorHAnsi"/>
          <w:color w:val="000000" w:themeColor="text1"/>
        </w:rPr>
        <w:t xml:space="preserve"> lack of reporting guideline citation</w:t>
      </w:r>
      <w:r w:rsidR="00804689" w:rsidRPr="00920529">
        <w:rPr>
          <w:rFonts w:cstheme="minorHAnsi"/>
          <w:color w:val="000000" w:themeColor="text1"/>
        </w:rPr>
        <w:t>,</w:t>
      </w:r>
      <w:r w:rsidR="00804689" w:rsidRPr="00920529">
        <w:rPr>
          <w:rFonts w:cstheme="minorHAnsi"/>
          <w:color w:val="000000" w:themeColor="text1"/>
        </w:rPr>
        <w:fldChar w:fldCharType="begin"/>
      </w:r>
      <w:r w:rsidR="009A07ED" w:rsidRPr="00920529">
        <w:rPr>
          <w:rFonts w:cstheme="minorHAnsi"/>
          <w:color w:val="000000" w:themeColor="text1"/>
        </w:rPr>
        <w:instrText xml:space="preserve"> ADDIN EN.CITE &lt;EndNote&gt;&lt;Cite&gt;&lt;Author&gt;Simera&lt;/Author&gt;&lt;Year&gt;2010&lt;/Year&gt;&lt;RecNum&gt;156&lt;/RecNum&gt;&lt;DisplayText&gt;&lt;style face="superscript"&gt;88&lt;/style&gt;&lt;/DisplayText&gt;&lt;record&gt;&lt;rec-number&gt;156&lt;/rec-number&gt;&lt;foreign-keys&gt;&lt;key app="EN" db-id="f5vwr5zeaadfz6e5f2ap0rxpda5pvwtrsp9p" timestamp="1733447580"&gt;156&lt;/key&gt;&lt;/foreign-keys&gt;&lt;ref-type name="Journal Article"&gt;17&lt;/ref-type&gt;&lt;contributors&gt;&lt;authors&gt;&lt;author&gt;Simera, Iveta&lt;/author&gt;&lt;author&gt;Moher, David&lt;/author&gt;&lt;author&gt;Hirst, Allison&lt;/author&gt;&lt;author&gt;Hoey, John&lt;/author&gt;&lt;author&gt;Schulz, Kenneth F.&lt;/author&gt;&lt;author&gt;Altman, Douglas G.&lt;/author&gt;&lt;/authors&gt;&lt;/contributors&gt;&lt;titles&gt;&lt;title&gt;Transparent and accurate reporting increases reliability, utility, and impact of your research: reporting guidelines and the EQUATOR Network&lt;/title&gt;&lt;secondary-title&gt;BMC Medicine&lt;/secondary-title&gt;&lt;/titles&gt;&lt;periodical&gt;&lt;full-title&gt;BMC Medicine&lt;/full-title&gt;&lt;/periodical&gt;&lt;pages&gt;24&lt;/pages&gt;&lt;volume&gt;8&lt;/volume&gt;&lt;number&gt;1&lt;/number&gt;&lt;dates&gt;&lt;year&gt;2010&lt;/year&gt;&lt;pub-dates&gt;&lt;date&gt;2010/04/26&lt;/date&gt;&lt;/pub-dates&gt;&lt;/dates&gt;&lt;isbn&gt;1741-7015&lt;/isbn&gt;&lt;urls&gt;&lt;related-urls&gt;&lt;url&gt;https://doi.org/10.1186/1741-7015-8-24&lt;/url&gt;&lt;/related-urls&gt;&lt;/urls&gt;&lt;electronic-resource-num&gt;10.1186/1741-7015-8-24&lt;/electronic-resource-num&gt;&lt;/record&gt;&lt;/Cite&gt;&lt;/EndNote&gt;</w:instrText>
      </w:r>
      <w:r w:rsidR="00804689" w:rsidRPr="00920529">
        <w:rPr>
          <w:rFonts w:cstheme="minorHAnsi"/>
          <w:color w:val="000000" w:themeColor="text1"/>
        </w:rPr>
        <w:fldChar w:fldCharType="separate"/>
      </w:r>
      <w:r w:rsidR="009A07ED" w:rsidRPr="00920529">
        <w:rPr>
          <w:rFonts w:cstheme="minorHAnsi"/>
          <w:noProof/>
          <w:color w:val="000000" w:themeColor="text1"/>
          <w:vertAlign w:val="superscript"/>
        </w:rPr>
        <w:t>88</w:t>
      </w:r>
      <w:r w:rsidR="00804689" w:rsidRPr="00920529">
        <w:rPr>
          <w:rFonts w:cstheme="minorHAnsi"/>
          <w:color w:val="000000" w:themeColor="text1"/>
        </w:rPr>
        <w:fldChar w:fldCharType="end"/>
      </w:r>
      <w:r w:rsidRPr="00920529">
        <w:rPr>
          <w:rFonts w:cstheme="minorHAnsi"/>
          <w:color w:val="000000" w:themeColor="text1"/>
        </w:rPr>
        <w:t xml:space="preserve"> and absence of public data sharing</w:t>
      </w:r>
      <w:r w:rsidR="000203F3" w:rsidRPr="00920529">
        <w:rPr>
          <w:rFonts w:cstheme="minorHAnsi"/>
          <w:color w:val="000000" w:themeColor="text1"/>
        </w:rPr>
        <w:t>.</w:t>
      </w:r>
      <w:r w:rsidR="000203F3" w:rsidRPr="00920529">
        <w:rPr>
          <w:rFonts w:cstheme="minorHAnsi"/>
          <w:color w:val="000000" w:themeColor="text1"/>
        </w:rPr>
        <w:fldChar w:fldCharType="begin"/>
      </w:r>
      <w:r w:rsidR="009A07ED" w:rsidRPr="00920529">
        <w:rPr>
          <w:rFonts w:cstheme="minorHAnsi"/>
          <w:color w:val="000000" w:themeColor="text1"/>
        </w:rPr>
        <w:instrText xml:space="preserve"> ADDIN EN.CITE &lt;EndNote&gt;&lt;Cite&gt;&lt;Author&gt;Borg&lt;/Author&gt;&lt;Year&gt;2020&lt;/Year&gt;&lt;RecNum&gt;157&lt;/RecNum&gt;&lt;DisplayText&gt;&lt;style face="superscript"&gt;89&lt;/style&gt;&lt;/DisplayText&gt;&lt;record&gt;&lt;rec-number&gt;157&lt;/rec-number&gt;&lt;foreign-keys&gt;&lt;key app="EN" db-id="f5vwr5zeaadfz6e5f2ap0rxpda5pvwtrsp9p" timestamp="1733447633"&gt;157&lt;/key&gt;&lt;/foreign-keys&gt;&lt;ref-type name="Journal Article"&gt;17&lt;/ref-type&gt;&lt;contributors&gt;&lt;authors&gt;&lt;author&gt;Borg, David N.&lt;/author&gt;&lt;author&gt;Bon, Joshua J.&lt;/author&gt;&lt;author&gt;Sainani, Kristin L.&lt;/author&gt;&lt;author&gt;Baguley, Brenton J.&lt;/author&gt;&lt;author&gt;Tierney, Nicholas J.&lt;/author&gt;&lt;author&gt;Drovandi, Christopher&lt;/author&gt;&lt;/authors&gt;&lt;/contributors&gt;&lt;titles&gt;&lt;title&gt;Comment on: ‘Moving sport and exercise science forward: A call for the adoption of more transparent research practices’&lt;/title&gt;&lt;secondary-title&gt;Sports Med&lt;/secondary-title&gt;&lt;/titles&gt;&lt;periodical&gt;&lt;full-title&gt;Sports Med&lt;/full-title&gt;&lt;abbr-1&gt;Sports medicine (Auckland, N.Z.)&lt;/abbr-1&gt;&lt;/periodical&gt;&lt;pages&gt;1551-1553&lt;/pages&gt;&lt;volume&gt;50&lt;/volume&gt;&lt;number&gt;8&lt;/number&gt;&lt;dates&gt;&lt;year&gt;2020&lt;/year&gt;&lt;pub-dates&gt;&lt;date&gt;2020/08/01&lt;/date&gt;&lt;/pub-dates&gt;&lt;/dates&gt;&lt;isbn&gt;1179-2035&lt;/isbn&gt;&lt;urls&gt;&lt;related-urls&gt;&lt;url&gt;https://doi.org/10.1007/s40279-020-01298-5&lt;/url&gt;&lt;/related-urls&gt;&lt;/urls&gt;&lt;electronic-resource-num&gt;10.1007/s40279-020-01298-5&lt;/electronic-resource-num&gt;&lt;/record&gt;&lt;/Cite&gt;&lt;/EndNote&gt;</w:instrText>
      </w:r>
      <w:r w:rsidR="000203F3" w:rsidRPr="00920529">
        <w:rPr>
          <w:rFonts w:cstheme="minorHAnsi"/>
          <w:color w:val="000000" w:themeColor="text1"/>
        </w:rPr>
        <w:fldChar w:fldCharType="separate"/>
      </w:r>
      <w:r w:rsidR="009A07ED" w:rsidRPr="00920529">
        <w:rPr>
          <w:rFonts w:cstheme="minorHAnsi"/>
          <w:noProof/>
          <w:color w:val="000000" w:themeColor="text1"/>
          <w:vertAlign w:val="superscript"/>
        </w:rPr>
        <w:t>89</w:t>
      </w:r>
      <w:r w:rsidR="000203F3" w:rsidRPr="00920529">
        <w:rPr>
          <w:rFonts w:cstheme="minorHAnsi"/>
          <w:color w:val="000000" w:themeColor="text1"/>
        </w:rPr>
        <w:fldChar w:fldCharType="end"/>
      </w:r>
      <w:r w:rsidRPr="00920529">
        <w:rPr>
          <w:rFonts w:cstheme="minorHAnsi"/>
          <w:color w:val="000000" w:themeColor="text1"/>
        </w:rPr>
        <w:t xml:space="preserve"> The pre-registration of a study’s aim(s), methods and analytical plan is an important mechanism for improving the trustworthiness of research. We recommend the article by Caldwell et al.</w:t>
      </w:r>
      <w:r w:rsidR="000A4C9E" w:rsidRPr="00920529">
        <w:rPr>
          <w:rFonts w:cstheme="minorHAnsi"/>
          <w:color w:val="000000" w:themeColor="text1"/>
        </w:rPr>
        <w:fldChar w:fldCharType="begin">
          <w:fldData xml:space="preserve">PEVuZE5vdGU+PENpdGU+PEF1dGhvcj5DYWxkd2VsbDwvQXV0aG9yPjxZZWFyPjIwMjA8L1llYXI+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</w:fldData>
        </w:fldChar>
      </w:r>
      <w:r w:rsidR="009A07ED" w:rsidRPr="00920529">
        <w:rPr>
          <w:rFonts w:cstheme="minorHAnsi"/>
          <w:color w:val="000000" w:themeColor="text1"/>
        </w:rPr>
        <w:instrText xml:space="preserve"> ADDIN EN.CITE </w:instrText>
      </w:r>
      <w:r w:rsidR="009A07ED" w:rsidRPr="00920529">
        <w:rPr>
          <w:rFonts w:cstheme="minorHAnsi"/>
          <w:color w:val="000000" w:themeColor="text1"/>
        </w:rPr>
        <w:fldChar w:fldCharType="begin">
          <w:fldData xml:space="preserve">PEVuZE5vdGU+PENpdGU+PEF1dGhvcj5DYWxkd2VsbDwvQXV0aG9yPjxZZWFyPjIwMjA8L1llYXI+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</w:fldData>
        </w:fldChar>
      </w:r>
      <w:r w:rsidR="009A07ED" w:rsidRPr="00920529">
        <w:rPr>
          <w:rFonts w:cstheme="minorHAnsi"/>
          <w:color w:val="000000" w:themeColor="text1"/>
        </w:rPr>
        <w:instrText xml:space="preserve"> ADDIN EN.CITE.DATA </w:instrText>
      </w:r>
      <w:r w:rsidR="009A07ED" w:rsidRPr="00920529">
        <w:rPr>
          <w:rFonts w:cstheme="minorHAnsi"/>
          <w:color w:val="000000" w:themeColor="text1"/>
        </w:rPr>
      </w:r>
      <w:r w:rsidR="009A07ED" w:rsidRPr="00920529">
        <w:rPr>
          <w:rFonts w:cstheme="minorHAnsi"/>
          <w:color w:val="000000" w:themeColor="text1"/>
        </w:rPr>
        <w:fldChar w:fldCharType="end"/>
      </w:r>
      <w:r w:rsidR="000A4C9E" w:rsidRPr="00920529">
        <w:rPr>
          <w:rFonts w:cstheme="minorHAnsi"/>
          <w:color w:val="000000" w:themeColor="text1"/>
        </w:rPr>
      </w:r>
      <w:r w:rsidR="000A4C9E" w:rsidRPr="00920529">
        <w:rPr>
          <w:rFonts w:cstheme="minorHAnsi"/>
          <w:color w:val="000000" w:themeColor="text1"/>
        </w:rPr>
        <w:fldChar w:fldCharType="separate"/>
      </w:r>
      <w:r w:rsidR="009A07ED" w:rsidRPr="00920529">
        <w:rPr>
          <w:rFonts w:cstheme="minorHAnsi"/>
          <w:noProof/>
          <w:color w:val="000000" w:themeColor="text1"/>
          <w:vertAlign w:val="superscript"/>
        </w:rPr>
        <w:t>87</w:t>
      </w:r>
      <w:r w:rsidR="000A4C9E" w:rsidRPr="00920529">
        <w:rPr>
          <w:rFonts w:cstheme="minorHAnsi"/>
          <w:color w:val="000000" w:themeColor="text1"/>
        </w:rPr>
        <w:fldChar w:fldCharType="end"/>
      </w:r>
      <w:r w:rsidRPr="00920529">
        <w:rPr>
          <w:rFonts w:cstheme="minorHAnsi"/>
          <w:color w:val="000000" w:themeColor="text1"/>
        </w:rPr>
        <w:t xml:space="preserve"> for guidance on pre-registration. Reporting guidelines can further improve the transparency and reproducibility of research studies.</w:t>
      </w:r>
      <w:r w:rsidR="00D03517" w:rsidRPr="00920529">
        <w:rPr>
          <w:rFonts w:cstheme="minorHAnsi"/>
          <w:color w:val="000000" w:themeColor="text1"/>
        </w:rPr>
        <w:fldChar w:fldCharType="begin"/>
      </w:r>
      <w:r w:rsidR="009A07ED" w:rsidRPr="00920529">
        <w:rPr>
          <w:rFonts w:cstheme="minorHAnsi"/>
          <w:color w:val="000000" w:themeColor="text1"/>
        </w:rPr>
        <w:instrText xml:space="preserve"> ADDIN EN.CITE &lt;EndNote&gt;&lt;Cite&gt;&lt;Author&gt;Simera&lt;/Author&gt;&lt;Year&gt;2010&lt;/Year&gt;&lt;RecNum&gt;156&lt;/RecNum&gt;&lt;DisplayText&gt;&lt;style face="superscript"&gt;88&lt;/style&gt;&lt;/DisplayText&gt;&lt;record&gt;&lt;rec-number&gt;156&lt;/rec-number&gt;&lt;foreign-keys&gt;&lt;key app="EN" db-id="f5vwr5zeaadfz6e5f2ap0rxpda5pvwtrsp9p" timestamp="1733447580"&gt;156&lt;/key&gt;&lt;/foreign-keys&gt;&lt;ref-type name="Journal Article"&gt;17&lt;/ref-type&gt;&lt;contributors&gt;&lt;authors&gt;&lt;author&gt;Simera, Iveta&lt;/author&gt;&lt;author&gt;Moher, David&lt;/author&gt;&lt;author&gt;Hirst, Allison&lt;/author&gt;&lt;author&gt;Hoey, John&lt;/author&gt;&lt;author&gt;Schulz, Kenneth F.&lt;/author&gt;&lt;author&gt;Altman, Douglas G.&lt;/author&gt;&lt;/authors&gt;&lt;/contributors&gt;&lt;titles&gt;&lt;title&gt;Transparent and accurate reporting increases reliability, utility, and impact of your research: reporting guidelines and the EQUATOR Network&lt;/title&gt;&lt;secondary-title&gt;BMC Medicine&lt;/secondary-title&gt;&lt;/titles&gt;&lt;periodical&gt;&lt;full-title&gt;BMC Medicine&lt;/full-title&gt;&lt;/periodical&gt;&lt;pages&gt;24&lt;/pages&gt;&lt;volume&gt;8&lt;/volume&gt;&lt;number&gt;1&lt;/number&gt;&lt;dates&gt;&lt;year&gt;2010&lt;/year&gt;&lt;pub-dates&gt;&lt;date&gt;2010/04/26&lt;/date&gt;&lt;/pub-dates&gt;&lt;/dates&gt;&lt;isbn&gt;1741-7015&lt;/isbn&gt;&lt;urls&gt;&lt;related-urls&gt;&lt;url&gt;https://doi.org/10.1186/1741-7015-8-24&lt;/url&gt;&lt;/related-urls&gt;&lt;/urls&gt;&lt;electronic-resource-num&gt;10.1186/1741-7015-8-24&lt;/electronic-resource-num&gt;&lt;/record&gt;&lt;/Cite&gt;&lt;/EndNote&gt;</w:instrText>
      </w:r>
      <w:r w:rsidR="00D03517" w:rsidRPr="00920529">
        <w:rPr>
          <w:rFonts w:cstheme="minorHAnsi"/>
          <w:color w:val="000000" w:themeColor="text1"/>
        </w:rPr>
        <w:fldChar w:fldCharType="separate"/>
      </w:r>
      <w:r w:rsidR="009A07ED" w:rsidRPr="00920529">
        <w:rPr>
          <w:rFonts w:cstheme="minorHAnsi"/>
          <w:noProof/>
          <w:color w:val="000000" w:themeColor="text1"/>
          <w:vertAlign w:val="superscript"/>
        </w:rPr>
        <w:t>88</w:t>
      </w:r>
      <w:r w:rsidR="00D03517" w:rsidRPr="00920529">
        <w:rPr>
          <w:rFonts w:cstheme="minorHAnsi"/>
          <w:color w:val="000000" w:themeColor="text1"/>
        </w:rPr>
        <w:fldChar w:fldCharType="end"/>
      </w:r>
      <w:r w:rsidRPr="00920529">
        <w:rPr>
          <w:rFonts w:cstheme="minorHAnsi"/>
          <w:color w:val="000000" w:themeColor="text1"/>
        </w:rPr>
        <w:t xml:space="preserve"> Guidelines for most health research designs, including randomi</w:t>
      </w:r>
      <w:r w:rsidR="00957FA2" w:rsidRPr="00920529">
        <w:rPr>
          <w:rFonts w:cstheme="minorHAnsi"/>
          <w:color w:val="000000" w:themeColor="text1"/>
        </w:rPr>
        <w:t>z</w:t>
      </w:r>
      <w:r w:rsidRPr="00920529">
        <w:rPr>
          <w:rFonts w:cstheme="minorHAnsi"/>
          <w:color w:val="000000" w:themeColor="text1"/>
        </w:rPr>
        <w:t>ed, crossover designs</w:t>
      </w:r>
      <w:r w:rsidR="00FF60DF" w:rsidRPr="00920529">
        <w:rPr>
          <w:rFonts w:cstheme="minorHAnsi"/>
          <w:color w:val="000000" w:themeColor="text1"/>
        </w:rPr>
        <w:t>,</w:t>
      </w:r>
      <w:r w:rsidR="00CC1F27" w:rsidRPr="00920529">
        <w:rPr>
          <w:rFonts w:cstheme="minorHAnsi"/>
          <w:color w:val="000000" w:themeColor="text1"/>
        </w:rPr>
        <w:fldChar w:fldCharType="begin"/>
      </w:r>
      <w:r w:rsidR="009A07ED" w:rsidRPr="00920529">
        <w:rPr>
          <w:rFonts w:cstheme="minorHAnsi"/>
          <w:color w:val="000000" w:themeColor="text1"/>
        </w:rPr>
        <w:instrText xml:space="preserve"> ADDIN EN.CITE &lt;EndNote&gt;&lt;Cite&gt;&lt;Author&gt;Dwan&lt;/Author&gt;&lt;Year&gt;2019&lt;/Year&gt;&lt;RecNum&gt;158&lt;/RecNum&gt;&lt;DisplayText&gt;&lt;style face="superscript"&gt;90&lt;/style&gt;&lt;/DisplayText&gt;&lt;record&gt;&lt;rec-number&gt;158&lt;/rec-number&gt;&lt;foreign-keys&gt;&lt;key app="EN" db-id="f5vwr5zeaadfz6e5f2ap0rxpda5pvwtrsp9p" timestamp="1733447917"&gt;158&lt;/key&gt;&lt;/foreign-keys&gt;&lt;ref-type name="Journal Article"&gt;17&lt;/ref-type&gt;&lt;contributors&gt;&lt;authors&gt;&lt;author&gt;Dwan, Kerry&lt;/author&gt;&lt;author&gt;Li, Tianjing&lt;/author&gt;&lt;author&gt;Altman, Douglas G&lt;/author&gt;&lt;author&gt;Elbourne, Diana&lt;/author&gt;&lt;/authors&gt;&lt;/contributors&gt;&lt;titles&gt;&lt;title&gt;CONSORT 2010 statement: Extension to randomised crossover trials&lt;/title&gt;&lt;/titles&gt;&lt;pages&gt;l4378&lt;/pages&gt;&lt;volume&gt;366&lt;/volume&gt;&lt;dates&gt;&lt;year&gt;2019&lt;/year&gt;&lt;/dates&gt;&lt;urls&gt;&lt;related-urls&gt;&lt;url&gt;https://www.bmj.com/content/bmj/366/bmj.l4378.full.pdf&lt;/url&gt;&lt;/related-urls&gt;&lt;/urls&gt;&lt;electronic-resource-num&gt;10.1136/bmj.l4378 %J BMJ&lt;/electronic-resource-num&gt;&lt;/record&gt;&lt;/Cite&gt;&lt;/EndNote&gt;</w:instrText>
      </w:r>
      <w:r w:rsidR="00CC1F27" w:rsidRPr="00920529">
        <w:rPr>
          <w:rFonts w:cstheme="minorHAnsi"/>
          <w:color w:val="000000" w:themeColor="text1"/>
        </w:rPr>
        <w:fldChar w:fldCharType="separate"/>
      </w:r>
      <w:r w:rsidR="009A07ED" w:rsidRPr="00920529">
        <w:rPr>
          <w:rFonts w:cstheme="minorHAnsi"/>
          <w:noProof/>
          <w:color w:val="000000" w:themeColor="text1"/>
          <w:vertAlign w:val="superscript"/>
        </w:rPr>
        <w:t>90</w:t>
      </w:r>
      <w:r w:rsidR="00CC1F27" w:rsidRPr="00920529">
        <w:rPr>
          <w:rFonts w:cstheme="minorHAnsi"/>
          <w:color w:val="000000" w:themeColor="text1"/>
        </w:rPr>
        <w:fldChar w:fldCharType="end"/>
      </w:r>
      <w:r w:rsidR="00F70313" w:rsidRPr="00920529">
        <w:rPr>
          <w:rFonts w:cstheme="minorHAnsi"/>
          <w:color w:val="000000" w:themeColor="text1"/>
        </w:rPr>
        <w:t xml:space="preserve"> </w:t>
      </w:r>
      <w:r w:rsidRPr="00920529">
        <w:rPr>
          <w:rFonts w:cstheme="minorHAnsi"/>
          <w:color w:val="000000" w:themeColor="text1"/>
        </w:rPr>
        <w:t>the most common design used by studies in the review</w:t>
      </w:r>
      <w:r w:rsidR="00FF60DF" w:rsidRPr="00920529">
        <w:rPr>
          <w:rFonts w:cstheme="minorHAnsi"/>
          <w:color w:val="000000" w:themeColor="text1"/>
        </w:rPr>
        <w:t xml:space="preserve">, </w:t>
      </w:r>
      <w:r w:rsidRPr="00920529">
        <w:rPr>
          <w:rFonts w:cstheme="minorHAnsi"/>
          <w:color w:val="000000" w:themeColor="text1"/>
        </w:rPr>
        <w:t xml:space="preserve">are listed on the Enhancing the </w:t>
      </w:r>
      <w:proofErr w:type="spellStart"/>
      <w:r w:rsidRPr="00920529">
        <w:rPr>
          <w:rFonts w:cstheme="minorHAnsi"/>
          <w:color w:val="000000" w:themeColor="text1"/>
        </w:rPr>
        <w:t>QUAlity</w:t>
      </w:r>
      <w:proofErr w:type="spellEnd"/>
      <w:r w:rsidRPr="00920529">
        <w:rPr>
          <w:rFonts w:cstheme="minorHAnsi"/>
          <w:color w:val="000000" w:themeColor="text1"/>
        </w:rPr>
        <w:t xml:space="preserve"> and Transparency Of health Research (EQUATOR) network (</w:t>
      </w:r>
      <w:hyperlink r:id="rId10" w:history="1">
        <w:r w:rsidRPr="00920529">
          <w:rPr>
            <w:rStyle w:val="Hyperlink"/>
            <w:rFonts w:cstheme="minorHAnsi"/>
            <w:color w:val="000000" w:themeColor="text1"/>
          </w:rPr>
          <w:t>https://www.equator-network.org/</w:t>
        </w:r>
      </w:hyperlink>
      <w:r w:rsidRPr="00920529">
        <w:rPr>
          <w:rFonts w:cstheme="minorHAnsi"/>
          <w:color w:val="000000" w:themeColor="text1"/>
        </w:rPr>
        <w:t>). For guidance on data sharing, we recommend the article by Tierney and Ram</w:t>
      </w:r>
      <w:r w:rsidR="00277349" w:rsidRPr="00920529">
        <w:rPr>
          <w:rFonts w:cstheme="minorHAnsi"/>
          <w:color w:val="000000" w:themeColor="text1"/>
        </w:rPr>
        <w:t>.</w:t>
      </w:r>
      <w:r w:rsidR="00277349" w:rsidRPr="00920529">
        <w:rPr>
          <w:rFonts w:cstheme="minorHAnsi"/>
          <w:color w:val="000000" w:themeColor="text1"/>
        </w:rPr>
        <w:fldChar w:fldCharType="begin"/>
      </w:r>
      <w:r w:rsidR="009A07ED" w:rsidRPr="00920529">
        <w:rPr>
          <w:rFonts w:cstheme="minorHAnsi"/>
          <w:color w:val="000000" w:themeColor="text1"/>
        </w:rPr>
        <w:instrText xml:space="preserve"> ADDIN EN.CITE &lt;EndNote&gt;&lt;Cite&gt;&lt;Author&gt;Tierney&lt;/Author&gt;&lt;Year&gt;2020&lt;/Year&gt;&lt;RecNum&gt;159&lt;/RecNum&gt;&lt;DisplayText&gt;&lt;style face="superscript"&gt;91&lt;/style&gt;&lt;/DisplayText&gt;&lt;record&gt;&lt;rec-number&gt;159&lt;/rec-number&gt;&lt;foreign-keys&gt;&lt;key app="EN" db-id="f5vwr5zeaadfz6e5f2ap0rxpda5pvwtrsp9p" timestamp="1733448381"&gt;159&lt;/key&gt;&lt;/foreign-keys&gt;&lt;ref-type name="Journal Article"&gt;17&lt;/ref-type&gt;&lt;contributors&gt;&lt;authors&gt;&lt;author&gt;Tierney, N. J.&lt;/author&gt;&lt;author&gt;Ram, K.&lt;/author&gt;&lt;/authors&gt;&lt;/contributors&gt;&lt;titles&gt;&lt;title&gt;A realistic guide to making data available alongside code to improve reproducibility&lt;/title&gt;&lt;secondary-title&gt;arXiv preprint&lt;/secondary-title&gt;&lt;/titles&gt;&lt;periodical&gt;&lt;full-title&gt;arXiv preprint&lt;/full-title&gt;&lt;/periodical&gt;&lt;dates&gt;&lt;year&gt;2020&lt;/year&gt;&lt;/dates&gt;&lt;urls&gt;&lt;/urls&gt;&lt;electronic-resource-num&gt;arXiv:2002.11626&lt;/electronic-resource-num&gt;&lt;/record&gt;&lt;/Cite&gt;&lt;/EndNote&gt;</w:instrText>
      </w:r>
      <w:r w:rsidR="00277349" w:rsidRPr="00920529">
        <w:rPr>
          <w:rFonts w:cstheme="minorHAnsi"/>
          <w:color w:val="000000" w:themeColor="text1"/>
        </w:rPr>
        <w:fldChar w:fldCharType="separate"/>
      </w:r>
      <w:r w:rsidR="009A07ED" w:rsidRPr="00920529">
        <w:rPr>
          <w:rFonts w:cstheme="minorHAnsi"/>
          <w:noProof/>
          <w:color w:val="000000" w:themeColor="text1"/>
          <w:vertAlign w:val="superscript"/>
        </w:rPr>
        <w:t>91</w:t>
      </w:r>
      <w:r w:rsidR="00277349" w:rsidRPr="00920529">
        <w:rPr>
          <w:rFonts w:cstheme="minorHAnsi"/>
          <w:color w:val="000000" w:themeColor="text1"/>
        </w:rPr>
        <w:fldChar w:fldCharType="end"/>
      </w:r>
    </w:p>
    <w:p w14:paraId="1DCFBE2F" w14:textId="77777777" w:rsidR="00BE60E3" w:rsidRPr="00920529" w:rsidRDefault="00BE60E3" w:rsidP="009529BC">
      <w:pPr>
        <w:spacing w:after="0" w:line="240" w:lineRule="auto"/>
        <w:jc w:val="both"/>
        <w:rPr>
          <w:rFonts w:cstheme="minorHAnsi"/>
          <w:color w:val="000000" w:themeColor="text1"/>
        </w:rPr>
      </w:pPr>
    </w:p>
    <w:p w14:paraId="00E97B40" w14:textId="67C60A04" w:rsidR="008B39F7" w:rsidRPr="00920529" w:rsidRDefault="00BE60E3" w:rsidP="00B3317A">
      <w:pPr>
        <w:spacing w:after="0" w:line="240" w:lineRule="auto"/>
        <w:jc w:val="both"/>
        <w:rPr>
          <w:rFonts w:cstheme="minorHAnsi"/>
          <w:color w:val="000000" w:themeColor="text1"/>
        </w:rPr>
      </w:pPr>
      <w:r w:rsidRPr="00920529">
        <w:rPr>
          <w:rFonts w:cstheme="minorHAnsi"/>
          <w:color w:val="000000" w:themeColor="text1"/>
        </w:rPr>
        <w:t xml:space="preserve">4.4. Future </w:t>
      </w:r>
      <w:r w:rsidR="0062495A" w:rsidRPr="00920529">
        <w:rPr>
          <w:rFonts w:cstheme="minorHAnsi"/>
          <w:color w:val="000000" w:themeColor="text1"/>
        </w:rPr>
        <w:t>R</w:t>
      </w:r>
      <w:r w:rsidRPr="00920529">
        <w:rPr>
          <w:rFonts w:cstheme="minorHAnsi"/>
          <w:color w:val="000000" w:themeColor="text1"/>
        </w:rPr>
        <w:t xml:space="preserve">esearch </w:t>
      </w:r>
      <w:r w:rsidR="0062495A" w:rsidRPr="00920529">
        <w:rPr>
          <w:rFonts w:cstheme="minorHAnsi"/>
          <w:color w:val="000000" w:themeColor="text1"/>
        </w:rPr>
        <w:t>D</w:t>
      </w:r>
      <w:r w:rsidRPr="00920529">
        <w:rPr>
          <w:rFonts w:cstheme="minorHAnsi"/>
          <w:color w:val="000000" w:themeColor="text1"/>
        </w:rPr>
        <w:t>irections</w:t>
      </w:r>
    </w:p>
    <w:p w14:paraId="50E43E7F" w14:textId="41A10D60" w:rsidR="0093328F" w:rsidRPr="00920529" w:rsidRDefault="00475CEF" w:rsidP="009529BC">
      <w:pPr>
        <w:spacing w:after="0" w:line="240" w:lineRule="auto"/>
        <w:jc w:val="both"/>
        <w:rPr>
          <w:color w:val="000000" w:themeColor="text1"/>
        </w:rPr>
      </w:pPr>
      <w:r w:rsidRPr="00920529">
        <w:rPr>
          <w:color w:val="000000" w:themeColor="text1"/>
        </w:rPr>
        <w:t>There are</w:t>
      </w:r>
      <w:r w:rsidR="00B353A0" w:rsidRPr="00920529">
        <w:rPr>
          <w:color w:val="000000" w:themeColor="text1"/>
        </w:rPr>
        <w:t xml:space="preserve"> several areas for future research. F</w:t>
      </w:r>
      <w:r w:rsidRPr="00920529">
        <w:rPr>
          <w:color w:val="000000" w:themeColor="text1"/>
        </w:rPr>
        <w:t xml:space="preserve">emales were underrepresented </w:t>
      </w:r>
      <w:r w:rsidR="004C6655" w:rsidRPr="00920529">
        <w:rPr>
          <w:color w:val="000000" w:themeColor="text1"/>
        </w:rPr>
        <w:t>(13.4%</w:t>
      </w:r>
      <w:r w:rsidRPr="00920529">
        <w:rPr>
          <w:color w:val="000000" w:themeColor="text1"/>
        </w:rPr>
        <w:t xml:space="preserve"> of 618 participants</w:t>
      </w:r>
      <w:r w:rsidR="004C6655" w:rsidRPr="00920529">
        <w:rPr>
          <w:color w:val="000000" w:themeColor="text1"/>
        </w:rPr>
        <w:t>)</w:t>
      </w:r>
      <w:r w:rsidR="00977FD6" w:rsidRPr="00920529">
        <w:rPr>
          <w:color w:val="000000" w:themeColor="text1"/>
        </w:rPr>
        <w:t xml:space="preserve"> and only two studies made comparisons between male and female cohorts</w:t>
      </w:r>
      <w:r w:rsidR="00A86E7A" w:rsidRPr="00920529">
        <w:rPr>
          <w:color w:val="000000" w:themeColor="text1"/>
        </w:rPr>
        <w:t xml:space="preserve"> with no clear sex-specific effects</w:t>
      </w:r>
      <w:r w:rsidRPr="00920529">
        <w:rPr>
          <w:color w:val="000000" w:themeColor="text1"/>
        </w:rPr>
        <w:t>, as such</w:t>
      </w:r>
      <w:r w:rsidR="004C6655" w:rsidRPr="00920529">
        <w:rPr>
          <w:color w:val="000000" w:themeColor="text1"/>
        </w:rPr>
        <w:t xml:space="preserve">, </w:t>
      </w:r>
      <w:r w:rsidRPr="00920529">
        <w:rPr>
          <w:color w:val="000000" w:themeColor="text1"/>
        </w:rPr>
        <w:t>it is unclear whether our</w:t>
      </w:r>
      <w:r w:rsidR="005D1297" w:rsidRPr="00920529">
        <w:rPr>
          <w:color w:val="000000" w:themeColor="text1"/>
        </w:rPr>
        <w:t xml:space="preserve"> findings are also </w:t>
      </w:r>
      <w:r w:rsidR="004C6655" w:rsidRPr="00920529">
        <w:rPr>
          <w:color w:val="000000" w:themeColor="text1"/>
        </w:rPr>
        <w:t>supported</w:t>
      </w:r>
      <w:r w:rsidR="00F71548" w:rsidRPr="00920529">
        <w:rPr>
          <w:color w:val="000000" w:themeColor="text1"/>
        </w:rPr>
        <w:t xml:space="preserve"> in </w:t>
      </w:r>
      <w:r w:rsidR="00226A77" w:rsidRPr="00920529">
        <w:rPr>
          <w:color w:val="000000" w:themeColor="text1"/>
        </w:rPr>
        <w:t>female populations</w:t>
      </w:r>
      <w:r w:rsidR="004C6655" w:rsidRPr="00920529">
        <w:rPr>
          <w:color w:val="000000" w:themeColor="text1"/>
        </w:rPr>
        <w:t xml:space="preserve">, and </w:t>
      </w:r>
      <w:r w:rsidRPr="00920529">
        <w:rPr>
          <w:color w:val="000000" w:themeColor="text1"/>
        </w:rPr>
        <w:t xml:space="preserve">the effect, if any, of </w:t>
      </w:r>
      <w:r w:rsidR="004C6655" w:rsidRPr="00920529">
        <w:rPr>
          <w:color w:val="000000" w:themeColor="text1"/>
        </w:rPr>
        <w:t xml:space="preserve">ovarian hormones </w:t>
      </w:r>
      <w:r w:rsidRPr="00920529">
        <w:rPr>
          <w:color w:val="000000" w:themeColor="text1"/>
        </w:rPr>
        <w:t xml:space="preserve">on responses to </w:t>
      </w:r>
      <w:r w:rsidR="00A658ED" w:rsidRPr="00920529">
        <w:rPr>
          <w:color w:val="000000" w:themeColor="text1"/>
        </w:rPr>
        <w:t>the interventions</w:t>
      </w:r>
      <w:r w:rsidR="00226A77" w:rsidRPr="00920529">
        <w:rPr>
          <w:color w:val="000000" w:themeColor="text1"/>
        </w:rPr>
        <w:t>.</w:t>
      </w:r>
      <w:r w:rsidR="00A86E7A" w:rsidRPr="00920529">
        <w:rPr>
          <w:color w:val="000000" w:themeColor="text1"/>
        </w:rPr>
        <w:t xml:space="preserve"> </w:t>
      </w:r>
      <w:r w:rsidRPr="00920529">
        <w:rPr>
          <w:color w:val="000000" w:themeColor="text1"/>
        </w:rPr>
        <w:t xml:space="preserve">The influence of cooling in Para athlete populations is largely unknown, as athletes with </w:t>
      </w:r>
      <w:r w:rsidR="003D4A14" w:rsidRPr="00920529">
        <w:rPr>
          <w:color w:val="000000" w:themeColor="text1"/>
        </w:rPr>
        <w:t>disability (</w:t>
      </w:r>
      <w:r w:rsidRPr="00920529">
        <w:rPr>
          <w:color w:val="000000" w:themeColor="text1"/>
        </w:rPr>
        <w:t>spinal cord injury</w:t>
      </w:r>
      <w:r w:rsidR="003D4A14" w:rsidRPr="00920529">
        <w:rPr>
          <w:color w:val="000000" w:themeColor="text1"/>
        </w:rPr>
        <w:t>)</w:t>
      </w:r>
      <w:r w:rsidRPr="00920529">
        <w:rPr>
          <w:color w:val="000000" w:themeColor="text1"/>
        </w:rPr>
        <w:t xml:space="preserve"> accounted for </w:t>
      </w:r>
      <w:r w:rsidR="003D4A14" w:rsidRPr="00920529">
        <w:rPr>
          <w:color w:val="000000" w:themeColor="text1"/>
        </w:rPr>
        <w:t xml:space="preserve">only </w:t>
      </w:r>
      <w:r w:rsidRPr="00920529">
        <w:rPr>
          <w:color w:val="000000" w:themeColor="text1"/>
        </w:rPr>
        <w:t xml:space="preserve">2.1% of all participants. There is a need for a greater understanding about the </w:t>
      </w:r>
      <w:r w:rsidR="00993A3C" w:rsidRPr="00920529">
        <w:rPr>
          <w:color w:val="000000" w:themeColor="text1"/>
        </w:rPr>
        <w:t xml:space="preserve">responses and potential risks in </w:t>
      </w:r>
      <w:r w:rsidRPr="00920529">
        <w:rPr>
          <w:color w:val="000000" w:themeColor="text1"/>
        </w:rPr>
        <w:t xml:space="preserve">Para athletes, to </w:t>
      </w:r>
      <w:r w:rsidR="00A227D7" w:rsidRPr="00920529">
        <w:rPr>
          <w:color w:val="000000" w:themeColor="text1"/>
        </w:rPr>
        <w:t xml:space="preserve">develop </w:t>
      </w:r>
      <w:r w:rsidRPr="00920529">
        <w:rPr>
          <w:color w:val="000000" w:themeColor="text1"/>
        </w:rPr>
        <w:t>best practice guidelines</w:t>
      </w:r>
      <w:r w:rsidR="006D3986" w:rsidRPr="00920529">
        <w:rPr>
          <w:color w:val="000000" w:themeColor="text1"/>
        </w:rPr>
        <w:t xml:space="preserve">. </w:t>
      </w:r>
      <w:r w:rsidRPr="00920529">
        <w:rPr>
          <w:color w:val="000000" w:themeColor="text1"/>
        </w:rPr>
        <w:t>R</w:t>
      </w:r>
      <w:r w:rsidR="005F3720" w:rsidRPr="00920529">
        <w:rPr>
          <w:color w:val="000000" w:themeColor="text1"/>
        </w:rPr>
        <w:t>epeat</w:t>
      </w:r>
      <w:r w:rsidR="00353AB1" w:rsidRPr="00920529">
        <w:rPr>
          <w:color w:val="000000" w:themeColor="text1"/>
        </w:rPr>
        <w:t xml:space="preserve"> sprint</w:t>
      </w:r>
      <w:r w:rsidRPr="00920529">
        <w:rPr>
          <w:color w:val="000000" w:themeColor="text1"/>
        </w:rPr>
        <w:t xml:space="preserve"> and </w:t>
      </w:r>
      <w:r w:rsidR="00353AB1" w:rsidRPr="00920529">
        <w:rPr>
          <w:color w:val="000000" w:themeColor="text1"/>
        </w:rPr>
        <w:t xml:space="preserve">team sport performance, </w:t>
      </w:r>
      <w:r w:rsidR="00221DA6" w:rsidRPr="00920529">
        <w:rPr>
          <w:color w:val="000000" w:themeColor="text1"/>
        </w:rPr>
        <w:t xml:space="preserve">and </w:t>
      </w:r>
      <w:r w:rsidR="00796FFD" w:rsidRPr="00920529">
        <w:rPr>
          <w:color w:val="000000" w:themeColor="text1"/>
        </w:rPr>
        <w:t xml:space="preserve">sport-specific </w:t>
      </w:r>
      <w:r w:rsidR="00221DA6" w:rsidRPr="00920529">
        <w:rPr>
          <w:color w:val="000000" w:themeColor="text1"/>
        </w:rPr>
        <w:t>cognitive performance</w:t>
      </w:r>
      <w:r w:rsidRPr="00920529">
        <w:rPr>
          <w:color w:val="000000" w:themeColor="text1"/>
        </w:rPr>
        <w:t xml:space="preserve"> received little attention</w:t>
      </w:r>
      <w:r w:rsidR="00221DA6" w:rsidRPr="00920529">
        <w:rPr>
          <w:color w:val="000000" w:themeColor="text1"/>
        </w:rPr>
        <w:t xml:space="preserve">, </w:t>
      </w:r>
      <w:r w:rsidRPr="00920529">
        <w:rPr>
          <w:color w:val="000000" w:themeColor="text1"/>
        </w:rPr>
        <w:t xml:space="preserve">as </w:t>
      </w:r>
      <w:r w:rsidR="00C30DFB" w:rsidRPr="00920529">
        <w:rPr>
          <w:color w:val="000000" w:themeColor="text1"/>
        </w:rPr>
        <w:t xml:space="preserve">most </w:t>
      </w:r>
      <w:r w:rsidR="003D4A14" w:rsidRPr="00920529">
        <w:rPr>
          <w:color w:val="000000" w:themeColor="text1"/>
        </w:rPr>
        <w:t>studies</w:t>
      </w:r>
      <w:r w:rsidR="00C30DFB" w:rsidRPr="00920529">
        <w:rPr>
          <w:color w:val="000000" w:themeColor="text1"/>
        </w:rPr>
        <w:t xml:space="preserve"> focussed </w:t>
      </w:r>
      <w:r w:rsidR="003F1CC7" w:rsidRPr="00920529">
        <w:rPr>
          <w:color w:val="000000" w:themeColor="text1"/>
        </w:rPr>
        <w:t>on</w:t>
      </w:r>
      <w:r w:rsidR="00C30DFB" w:rsidRPr="00920529">
        <w:rPr>
          <w:color w:val="000000" w:themeColor="text1"/>
        </w:rPr>
        <w:t xml:space="preserve"> endurance </w:t>
      </w:r>
      <w:r w:rsidRPr="00920529">
        <w:rPr>
          <w:color w:val="000000" w:themeColor="text1"/>
        </w:rPr>
        <w:t>tasks</w:t>
      </w:r>
      <w:r w:rsidR="009F451A" w:rsidRPr="00920529">
        <w:rPr>
          <w:color w:val="000000" w:themeColor="text1"/>
        </w:rPr>
        <w:t xml:space="preserve">. </w:t>
      </w:r>
      <w:r w:rsidR="003D4A14" w:rsidRPr="00920529">
        <w:rPr>
          <w:color w:val="000000" w:themeColor="text1"/>
        </w:rPr>
        <w:t>C</w:t>
      </w:r>
      <w:r w:rsidR="000558A6" w:rsidRPr="00920529">
        <w:rPr>
          <w:color w:val="000000" w:themeColor="text1"/>
        </w:rPr>
        <w:t xml:space="preserve">ommercially available </w:t>
      </w:r>
      <w:r w:rsidR="00256D75" w:rsidRPr="00920529">
        <w:rPr>
          <w:color w:val="000000" w:themeColor="text1"/>
        </w:rPr>
        <w:t>cooling</w:t>
      </w:r>
      <w:r w:rsidR="00BA142E" w:rsidRPr="00920529">
        <w:rPr>
          <w:color w:val="000000" w:themeColor="text1"/>
        </w:rPr>
        <w:t xml:space="preserve"> hats and</w:t>
      </w:r>
      <w:r w:rsidR="00256D75" w:rsidRPr="00920529">
        <w:rPr>
          <w:color w:val="000000" w:themeColor="text1"/>
        </w:rPr>
        <w:t xml:space="preserve"> headbands</w:t>
      </w:r>
      <w:r w:rsidR="00EE51F5" w:rsidRPr="00920529">
        <w:rPr>
          <w:color w:val="000000" w:themeColor="text1"/>
        </w:rPr>
        <w:t xml:space="preserve"> </w:t>
      </w:r>
      <w:r w:rsidR="003D4A14" w:rsidRPr="00920529">
        <w:rPr>
          <w:color w:val="000000" w:themeColor="text1"/>
        </w:rPr>
        <w:t xml:space="preserve">are </w:t>
      </w:r>
      <w:r w:rsidR="00EE51F5" w:rsidRPr="00920529">
        <w:rPr>
          <w:color w:val="000000" w:themeColor="text1"/>
        </w:rPr>
        <w:t>currently very popular with endurance ath</w:t>
      </w:r>
      <w:r w:rsidR="000558A6" w:rsidRPr="00920529">
        <w:rPr>
          <w:color w:val="000000" w:themeColor="text1"/>
        </w:rPr>
        <w:t>letes</w:t>
      </w:r>
      <w:r w:rsidR="00AF77FA" w:rsidRPr="00920529">
        <w:rPr>
          <w:color w:val="000000" w:themeColor="text1"/>
        </w:rPr>
        <w:t>,</w:t>
      </w:r>
      <w:r w:rsidR="00EC3789" w:rsidRPr="00920529">
        <w:rPr>
          <w:color w:val="000000" w:themeColor="text1"/>
        </w:rPr>
        <w:t xml:space="preserve"> </w:t>
      </w:r>
      <w:r w:rsidR="003D4A14" w:rsidRPr="00920529">
        <w:rPr>
          <w:color w:val="000000" w:themeColor="text1"/>
        </w:rPr>
        <w:t>h</w:t>
      </w:r>
      <w:r w:rsidR="00EC3789" w:rsidRPr="00920529">
        <w:rPr>
          <w:color w:val="000000" w:themeColor="text1"/>
        </w:rPr>
        <w:t>owever, the cooling hats and headbands</w:t>
      </w:r>
      <w:r w:rsidR="00FC5E82" w:rsidRPr="00920529">
        <w:rPr>
          <w:color w:val="000000" w:themeColor="text1"/>
        </w:rPr>
        <w:t xml:space="preserve"> that have been</w:t>
      </w:r>
      <w:r w:rsidR="00EC3789" w:rsidRPr="00920529">
        <w:rPr>
          <w:color w:val="000000" w:themeColor="text1"/>
        </w:rPr>
        <w:t xml:space="preserve"> </w:t>
      </w:r>
      <w:r w:rsidR="00BE3C63" w:rsidRPr="00920529">
        <w:rPr>
          <w:color w:val="000000" w:themeColor="text1"/>
        </w:rPr>
        <w:t>assessed</w:t>
      </w:r>
      <w:r w:rsidR="00EC3789" w:rsidRPr="00920529">
        <w:rPr>
          <w:color w:val="000000" w:themeColor="text1"/>
        </w:rPr>
        <w:t xml:space="preserve"> </w:t>
      </w:r>
      <w:r w:rsidR="00427507" w:rsidRPr="00920529">
        <w:rPr>
          <w:color w:val="000000" w:themeColor="text1"/>
        </w:rPr>
        <w:t xml:space="preserve">were </w:t>
      </w:r>
      <w:r w:rsidR="003D4A14" w:rsidRPr="00920529">
        <w:rPr>
          <w:color w:val="000000" w:themeColor="text1"/>
        </w:rPr>
        <w:t xml:space="preserve">generally </w:t>
      </w:r>
      <w:r w:rsidR="004144A9" w:rsidRPr="00920529">
        <w:rPr>
          <w:color w:val="000000" w:themeColor="text1"/>
        </w:rPr>
        <w:t>custom-made by the researchers</w:t>
      </w:r>
      <w:r w:rsidR="003D4A14" w:rsidRPr="00920529">
        <w:rPr>
          <w:color w:val="000000" w:themeColor="text1"/>
        </w:rPr>
        <w:t>.</w:t>
      </w:r>
      <w:r w:rsidR="00BE3C63" w:rsidRPr="00920529">
        <w:rPr>
          <w:color w:val="000000" w:themeColor="text1"/>
        </w:rPr>
        <w:fldChar w:fldCharType="begin">
          <w:fldData xml:space="preserve">PEVuZE5vdGU+PENpdGU+PEF1dGhvcj5Db2VsaG88L0F1dGhvcj48WWVhcj4yMDIxPC9ZZWFyPjxS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</w:fldData>
        </w:fldChar>
      </w:r>
      <w:r w:rsidR="009A07ED" w:rsidRPr="00920529">
        <w:rPr>
          <w:color w:val="000000" w:themeColor="text1"/>
        </w:rPr>
        <w:instrText xml:space="preserve"> ADDIN EN.CITE </w:instrText>
      </w:r>
      <w:r w:rsidR="009A07ED" w:rsidRPr="00920529">
        <w:rPr>
          <w:color w:val="000000" w:themeColor="text1"/>
        </w:rPr>
        <w:fldChar w:fldCharType="begin">
          <w:fldData xml:space="preserve">PEVuZE5vdGU+PENpdGU+PEF1dGhvcj5Db2VsaG88L0F1dGhvcj48WWVhcj4yMDIxPC9ZZWFyPjxS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</w:fldData>
        </w:fldChar>
      </w:r>
      <w:r w:rsidR="009A07ED" w:rsidRPr="00920529">
        <w:rPr>
          <w:color w:val="000000" w:themeColor="text1"/>
        </w:rPr>
        <w:instrText xml:space="preserve"> ADDIN EN.CITE.DATA </w:instrText>
      </w:r>
      <w:r w:rsidR="009A07ED" w:rsidRPr="00920529">
        <w:rPr>
          <w:color w:val="000000" w:themeColor="text1"/>
        </w:rPr>
      </w:r>
      <w:r w:rsidR="009A07ED" w:rsidRPr="00920529">
        <w:rPr>
          <w:color w:val="000000" w:themeColor="text1"/>
        </w:rPr>
        <w:fldChar w:fldCharType="end"/>
      </w:r>
      <w:r w:rsidR="00BE3C63" w:rsidRPr="00920529">
        <w:rPr>
          <w:color w:val="000000" w:themeColor="text1"/>
        </w:rPr>
      </w:r>
      <w:r w:rsidR="00BE3C63" w:rsidRPr="00920529">
        <w:rPr>
          <w:color w:val="000000" w:themeColor="text1"/>
        </w:rPr>
        <w:fldChar w:fldCharType="separate"/>
      </w:r>
      <w:r w:rsidR="009A07ED" w:rsidRPr="00920529">
        <w:rPr>
          <w:noProof/>
          <w:color w:val="000000" w:themeColor="text1"/>
          <w:vertAlign w:val="superscript"/>
        </w:rPr>
        <w:t>23,81,92</w:t>
      </w:r>
      <w:r w:rsidR="00BE3C63" w:rsidRPr="00920529">
        <w:rPr>
          <w:color w:val="000000" w:themeColor="text1"/>
        </w:rPr>
        <w:fldChar w:fldCharType="end"/>
      </w:r>
      <w:r w:rsidR="009E2FA4" w:rsidRPr="00920529">
        <w:rPr>
          <w:color w:val="000000" w:themeColor="text1"/>
        </w:rPr>
        <w:t xml:space="preserve"> </w:t>
      </w:r>
      <w:r w:rsidR="003D4A14" w:rsidRPr="00920529">
        <w:rPr>
          <w:color w:val="000000" w:themeColor="text1"/>
        </w:rPr>
        <w:t>As such,</w:t>
      </w:r>
      <w:r w:rsidR="009E2FA4" w:rsidRPr="00920529">
        <w:rPr>
          <w:color w:val="000000" w:themeColor="text1"/>
        </w:rPr>
        <w:t xml:space="preserve"> </w:t>
      </w:r>
      <w:r w:rsidR="003D4A14" w:rsidRPr="00920529">
        <w:rPr>
          <w:color w:val="000000" w:themeColor="text1"/>
        </w:rPr>
        <w:t>there is a need</w:t>
      </w:r>
      <w:r w:rsidR="009E2FA4" w:rsidRPr="00920529">
        <w:rPr>
          <w:color w:val="000000" w:themeColor="text1"/>
        </w:rPr>
        <w:t xml:space="preserve"> to investigate </w:t>
      </w:r>
      <w:r w:rsidR="00401024" w:rsidRPr="00920529">
        <w:rPr>
          <w:color w:val="000000" w:themeColor="text1"/>
        </w:rPr>
        <w:t xml:space="preserve">commercially </w:t>
      </w:r>
      <w:r w:rsidR="000448B6" w:rsidRPr="00920529">
        <w:rPr>
          <w:color w:val="000000" w:themeColor="text1"/>
        </w:rPr>
        <w:t>available</w:t>
      </w:r>
      <w:r w:rsidR="00401024" w:rsidRPr="00920529">
        <w:rPr>
          <w:color w:val="000000" w:themeColor="text1"/>
        </w:rPr>
        <w:t xml:space="preserve"> products, which </w:t>
      </w:r>
      <w:r w:rsidR="003D4A14" w:rsidRPr="00920529">
        <w:rPr>
          <w:color w:val="000000" w:themeColor="text1"/>
        </w:rPr>
        <w:t>may be</w:t>
      </w:r>
      <w:r w:rsidR="00401024" w:rsidRPr="00920529">
        <w:rPr>
          <w:color w:val="000000" w:themeColor="text1"/>
        </w:rPr>
        <w:t xml:space="preserve"> more </w:t>
      </w:r>
      <w:r w:rsidR="000448B6" w:rsidRPr="00920529">
        <w:rPr>
          <w:color w:val="000000" w:themeColor="text1"/>
        </w:rPr>
        <w:t>e</w:t>
      </w:r>
      <w:r w:rsidR="007C366F" w:rsidRPr="00920529">
        <w:rPr>
          <w:color w:val="000000" w:themeColor="text1"/>
        </w:rPr>
        <w:t>ffective</w:t>
      </w:r>
      <w:r w:rsidR="000448B6" w:rsidRPr="00920529">
        <w:rPr>
          <w:color w:val="000000" w:themeColor="text1"/>
        </w:rPr>
        <w:t xml:space="preserve"> than custom-made </w:t>
      </w:r>
      <w:r w:rsidR="00273D4A" w:rsidRPr="00920529">
        <w:rPr>
          <w:color w:val="000000" w:themeColor="text1"/>
        </w:rPr>
        <w:t>in</w:t>
      </w:r>
      <w:r w:rsidR="003D4A14" w:rsidRPr="00920529">
        <w:rPr>
          <w:color w:val="000000" w:themeColor="text1"/>
        </w:rPr>
        <w:t xml:space="preserve">ventions that lack input from design </w:t>
      </w:r>
      <w:r w:rsidR="00273D4A" w:rsidRPr="00920529">
        <w:rPr>
          <w:color w:val="000000" w:themeColor="text1"/>
        </w:rPr>
        <w:t>expert</w:t>
      </w:r>
      <w:r w:rsidR="003D4A14" w:rsidRPr="00920529">
        <w:rPr>
          <w:color w:val="000000" w:themeColor="text1"/>
        </w:rPr>
        <w:t>s</w:t>
      </w:r>
      <w:r w:rsidR="007C366F" w:rsidRPr="00920529">
        <w:rPr>
          <w:color w:val="000000" w:themeColor="text1"/>
        </w:rPr>
        <w:t>.</w:t>
      </w:r>
    </w:p>
    <w:p w14:paraId="18998915" w14:textId="77777777" w:rsidR="00C4753F" w:rsidRPr="00920529" w:rsidRDefault="00C4753F" w:rsidP="00C4753F">
      <w:pPr>
        <w:spacing w:after="0" w:line="240" w:lineRule="auto"/>
        <w:rPr>
          <w:color w:val="000000" w:themeColor="text1"/>
        </w:rPr>
      </w:pPr>
    </w:p>
    <w:p w14:paraId="44388538" w14:textId="4B6370AB" w:rsidR="0021692C" w:rsidRPr="00920529" w:rsidRDefault="007A6491" w:rsidP="00B3317A">
      <w:pPr>
        <w:pStyle w:val="ListParagraph"/>
        <w:numPr>
          <w:ilvl w:val="0"/>
          <w:numId w:val="6"/>
        </w:numPr>
        <w:spacing w:after="0" w:line="240" w:lineRule="auto"/>
        <w:jc w:val="both"/>
        <w:rPr>
          <w:b/>
          <w:bCs/>
          <w:color w:val="000000" w:themeColor="text1"/>
        </w:rPr>
      </w:pPr>
      <w:r w:rsidRPr="00920529">
        <w:rPr>
          <w:b/>
          <w:bCs/>
          <w:color w:val="000000" w:themeColor="text1"/>
        </w:rPr>
        <w:lastRenderedPageBreak/>
        <w:t>Practical Applications</w:t>
      </w:r>
    </w:p>
    <w:p w14:paraId="2A9871D9" w14:textId="5F09DB57" w:rsidR="004822AC" w:rsidRPr="00920529" w:rsidRDefault="004822AC" w:rsidP="00B3317A">
      <w:pPr>
        <w:spacing w:after="0" w:line="240" w:lineRule="auto"/>
        <w:jc w:val="both"/>
        <w:rPr>
          <w:color w:val="000000" w:themeColor="text1"/>
        </w:rPr>
      </w:pPr>
      <w:r w:rsidRPr="00920529">
        <w:rPr>
          <w:color w:val="000000" w:themeColor="text1"/>
        </w:rPr>
        <w:t xml:space="preserve">Cooling the head, face and neck is recommended for athletes, as these strategies can improve physical performance, however, athletes should also be aware that </w:t>
      </w:r>
      <w:r w:rsidR="003D4A14" w:rsidRPr="00920529">
        <w:rPr>
          <w:color w:val="000000" w:themeColor="text1"/>
        </w:rPr>
        <w:t>their use might not benefit performance</w:t>
      </w:r>
      <w:r w:rsidRPr="00920529">
        <w:rPr>
          <w:color w:val="000000" w:themeColor="text1"/>
        </w:rPr>
        <w:t>. Since no</w:t>
      </w:r>
      <w:r w:rsidR="00405326" w:rsidRPr="00920529">
        <w:rPr>
          <w:color w:val="000000" w:themeColor="text1"/>
        </w:rPr>
        <w:t xml:space="preserve"> individual</w:t>
      </w:r>
      <w:r w:rsidRPr="00920529">
        <w:rPr>
          <w:color w:val="000000" w:themeColor="text1"/>
        </w:rPr>
        <w:t xml:space="preserve"> strategy</w:t>
      </w:r>
      <w:r w:rsidR="00405326" w:rsidRPr="00920529">
        <w:rPr>
          <w:color w:val="000000" w:themeColor="text1"/>
        </w:rPr>
        <w:t xml:space="preserve"> type</w:t>
      </w:r>
      <w:r w:rsidRPr="00920529">
        <w:rPr>
          <w:color w:val="000000" w:themeColor="text1"/>
        </w:rPr>
        <w:t xml:space="preserve"> </w:t>
      </w:r>
      <w:r w:rsidR="00E92880" w:rsidRPr="00920529">
        <w:rPr>
          <w:color w:val="000000" w:themeColor="text1"/>
        </w:rPr>
        <w:t>was</w:t>
      </w:r>
      <w:r w:rsidRPr="00920529">
        <w:rPr>
          <w:color w:val="000000" w:themeColor="text1"/>
        </w:rPr>
        <w:t xml:space="preserve"> superior, athletes are recommended to experiment with a range of strategies, including different</w:t>
      </w:r>
      <w:r w:rsidR="003E3E0C" w:rsidRPr="00920529">
        <w:rPr>
          <w:color w:val="000000" w:themeColor="text1"/>
        </w:rPr>
        <w:t xml:space="preserve"> methods,</w:t>
      </w:r>
      <w:r w:rsidRPr="00920529">
        <w:rPr>
          <w:color w:val="000000" w:themeColor="text1"/>
        </w:rPr>
        <w:t xml:space="preserve"> doses and timings, to determine the optimal strategy for their individual </w:t>
      </w:r>
      <w:r w:rsidR="003D4A14" w:rsidRPr="00920529">
        <w:rPr>
          <w:color w:val="000000" w:themeColor="text1"/>
        </w:rPr>
        <w:t>context or</w:t>
      </w:r>
      <w:r w:rsidRPr="00920529">
        <w:rPr>
          <w:color w:val="000000" w:themeColor="text1"/>
        </w:rPr>
        <w:t xml:space="preserve"> sport scenario.</w:t>
      </w:r>
      <w:r w:rsidR="00405326" w:rsidRPr="00920529">
        <w:rPr>
          <w:color w:val="000000" w:themeColor="text1"/>
        </w:rPr>
        <w:t xml:space="preserve"> </w:t>
      </w:r>
      <w:r w:rsidR="00292082" w:rsidRPr="00920529">
        <w:rPr>
          <w:color w:val="000000" w:themeColor="text1"/>
        </w:rPr>
        <w:t xml:space="preserve">Since the mechanism of action is </w:t>
      </w:r>
      <w:r w:rsidR="008C2EF4" w:rsidRPr="00920529">
        <w:rPr>
          <w:color w:val="000000" w:themeColor="text1"/>
        </w:rPr>
        <w:t xml:space="preserve">psychophysiological, </w:t>
      </w:r>
      <w:r w:rsidR="00BC3F57" w:rsidRPr="00920529">
        <w:rPr>
          <w:color w:val="000000" w:themeColor="text1"/>
        </w:rPr>
        <w:t>athletes</w:t>
      </w:r>
      <w:r w:rsidR="008C2EF4" w:rsidRPr="00920529">
        <w:rPr>
          <w:color w:val="000000" w:themeColor="text1"/>
        </w:rPr>
        <w:t xml:space="preserve"> should </w:t>
      </w:r>
      <w:r w:rsidR="00BC3F57" w:rsidRPr="00920529">
        <w:rPr>
          <w:color w:val="000000" w:themeColor="text1"/>
        </w:rPr>
        <w:t>focus on strategies that maximi</w:t>
      </w:r>
      <w:r w:rsidR="00957FA2" w:rsidRPr="00920529">
        <w:rPr>
          <w:color w:val="000000" w:themeColor="text1"/>
        </w:rPr>
        <w:t>z</w:t>
      </w:r>
      <w:r w:rsidR="00BC3F57" w:rsidRPr="00920529">
        <w:rPr>
          <w:color w:val="000000" w:themeColor="text1"/>
        </w:rPr>
        <w:t xml:space="preserve">e the perceptual effects. </w:t>
      </w:r>
      <w:r w:rsidR="005A3E24" w:rsidRPr="00920529">
        <w:rPr>
          <w:color w:val="000000" w:themeColor="text1"/>
        </w:rPr>
        <w:t>Common strategies that have been demonstrated to be beneficial includ</w:t>
      </w:r>
      <w:r w:rsidR="00B64813" w:rsidRPr="00920529">
        <w:rPr>
          <w:color w:val="000000" w:themeColor="text1"/>
        </w:rPr>
        <w:t>e</w:t>
      </w:r>
      <w:r w:rsidR="005A3E24" w:rsidRPr="00920529">
        <w:rPr>
          <w:color w:val="000000" w:themeColor="text1"/>
        </w:rPr>
        <w:t xml:space="preserve"> </w:t>
      </w:r>
      <w:r w:rsidR="0037062C" w:rsidRPr="00920529">
        <w:rPr>
          <w:color w:val="000000" w:themeColor="text1"/>
        </w:rPr>
        <w:t>phase change neck collars,</w:t>
      </w:r>
      <w:r w:rsidR="002E4B6D" w:rsidRPr="00920529">
        <w:rPr>
          <w:color w:val="000000" w:themeColor="text1"/>
        </w:rPr>
        <w:fldChar w:fldCharType="begin">
          <w:fldData xml:space="preserve">PEVuZE5vdGU+PENpdGU+PEF1dGhvcj5UeWxlcjwvQXV0aG9yPjxZZWFyPjIwMTE8L1llYXI+PFJl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</w:fldData>
        </w:fldChar>
      </w:r>
      <w:r w:rsidR="009A07ED" w:rsidRPr="00920529">
        <w:rPr>
          <w:color w:val="000000" w:themeColor="text1"/>
        </w:rPr>
        <w:instrText xml:space="preserve"> ADDIN EN.CITE </w:instrText>
      </w:r>
      <w:r w:rsidR="009A07ED" w:rsidRPr="00920529">
        <w:rPr>
          <w:color w:val="000000" w:themeColor="text1"/>
        </w:rPr>
        <w:fldChar w:fldCharType="begin">
          <w:fldData xml:space="preserve">PEVuZE5vdGU+PENpdGU+PEF1dGhvcj5UeWxlcjwvQXV0aG9yPjxZZWFyPjIwMTE8L1llYXI+PFJl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</w:fldData>
        </w:fldChar>
      </w:r>
      <w:r w:rsidR="009A07ED" w:rsidRPr="00920529">
        <w:rPr>
          <w:color w:val="000000" w:themeColor="text1"/>
        </w:rPr>
        <w:instrText xml:space="preserve"> ADDIN EN.CITE.DATA </w:instrText>
      </w:r>
      <w:r w:rsidR="009A07ED" w:rsidRPr="00920529">
        <w:rPr>
          <w:color w:val="000000" w:themeColor="text1"/>
        </w:rPr>
      </w:r>
      <w:r w:rsidR="009A07ED" w:rsidRPr="00920529">
        <w:rPr>
          <w:color w:val="000000" w:themeColor="text1"/>
        </w:rPr>
        <w:fldChar w:fldCharType="end"/>
      </w:r>
      <w:r w:rsidR="002E4B6D" w:rsidRPr="00920529">
        <w:rPr>
          <w:color w:val="000000" w:themeColor="text1"/>
        </w:rPr>
      </w:r>
      <w:r w:rsidR="002E4B6D" w:rsidRPr="00920529">
        <w:rPr>
          <w:color w:val="000000" w:themeColor="text1"/>
        </w:rPr>
        <w:fldChar w:fldCharType="separate"/>
      </w:r>
      <w:r w:rsidR="009A07ED" w:rsidRPr="00920529">
        <w:rPr>
          <w:noProof/>
          <w:color w:val="000000" w:themeColor="text1"/>
          <w:vertAlign w:val="superscript"/>
        </w:rPr>
        <w:t>24,52,69</w:t>
      </w:r>
      <w:r w:rsidR="002E4B6D" w:rsidRPr="00920529">
        <w:rPr>
          <w:color w:val="000000" w:themeColor="text1"/>
        </w:rPr>
        <w:fldChar w:fldCharType="end"/>
      </w:r>
      <w:r w:rsidR="00FF62F0" w:rsidRPr="00920529">
        <w:rPr>
          <w:color w:val="000000" w:themeColor="text1"/>
        </w:rPr>
        <w:t xml:space="preserve"> spraying/dousing the </w:t>
      </w:r>
      <w:r w:rsidR="0002578B" w:rsidRPr="00920529">
        <w:rPr>
          <w:color w:val="000000" w:themeColor="text1"/>
        </w:rPr>
        <w:t>face with water</w:t>
      </w:r>
      <w:r w:rsidR="00032571" w:rsidRPr="00920529">
        <w:rPr>
          <w:color w:val="000000" w:themeColor="text1"/>
        </w:rPr>
        <w:fldChar w:fldCharType="begin">
          <w:fldData xml:space="preserve">PEVuZE5vdGU+PENpdGU+PEF1dGhvcj5SaWVyYTwvQXV0aG9yPjxZZWFyPjIwMjE8L1llYXI+PFJl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</w:fldData>
        </w:fldChar>
      </w:r>
      <w:r w:rsidR="009A07ED" w:rsidRPr="00920529">
        <w:rPr>
          <w:color w:val="000000" w:themeColor="text1"/>
        </w:rPr>
        <w:instrText xml:space="preserve"> ADDIN EN.CITE </w:instrText>
      </w:r>
      <w:r w:rsidR="009A07ED" w:rsidRPr="00920529">
        <w:rPr>
          <w:color w:val="000000" w:themeColor="text1"/>
        </w:rPr>
        <w:fldChar w:fldCharType="begin">
          <w:fldData xml:space="preserve">PEVuZE5vdGU+PENpdGU+PEF1dGhvcj5SaWVyYTwvQXV0aG9yPjxZZWFyPjIwMjE8L1llYXI+PFJl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</w:fldData>
        </w:fldChar>
      </w:r>
      <w:r w:rsidR="009A07ED" w:rsidRPr="00920529">
        <w:rPr>
          <w:color w:val="000000" w:themeColor="text1"/>
        </w:rPr>
        <w:instrText xml:space="preserve"> ADDIN EN.CITE.DATA </w:instrText>
      </w:r>
      <w:r w:rsidR="009A07ED" w:rsidRPr="00920529">
        <w:rPr>
          <w:color w:val="000000" w:themeColor="text1"/>
        </w:rPr>
      </w:r>
      <w:r w:rsidR="009A07ED" w:rsidRPr="00920529">
        <w:rPr>
          <w:color w:val="000000" w:themeColor="text1"/>
        </w:rPr>
        <w:fldChar w:fldCharType="end"/>
      </w:r>
      <w:r w:rsidR="00032571" w:rsidRPr="00920529">
        <w:rPr>
          <w:color w:val="000000" w:themeColor="text1"/>
        </w:rPr>
      </w:r>
      <w:r w:rsidR="00032571" w:rsidRPr="00920529">
        <w:rPr>
          <w:color w:val="000000" w:themeColor="text1"/>
        </w:rPr>
        <w:fldChar w:fldCharType="separate"/>
      </w:r>
      <w:r w:rsidR="009A07ED" w:rsidRPr="00920529">
        <w:rPr>
          <w:noProof/>
          <w:color w:val="000000" w:themeColor="text1"/>
          <w:vertAlign w:val="superscript"/>
        </w:rPr>
        <w:t>20,93</w:t>
      </w:r>
      <w:r w:rsidR="00032571" w:rsidRPr="00920529">
        <w:rPr>
          <w:color w:val="000000" w:themeColor="text1"/>
        </w:rPr>
        <w:fldChar w:fldCharType="end"/>
      </w:r>
      <w:r w:rsidR="00A00BDF" w:rsidRPr="00920529">
        <w:rPr>
          <w:color w:val="000000" w:themeColor="text1"/>
        </w:rPr>
        <w:t xml:space="preserve"> and the use of phase change cooling caps.</w:t>
      </w:r>
      <w:r w:rsidR="00B21CB0" w:rsidRPr="00920529">
        <w:rPr>
          <w:color w:val="000000" w:themeColor="text1"/>
        </w:rPr>
        <w:fldChar w:fldCharType="begin">
          <w:fldData xml:space="preserve">PEVuZE5vdGU+PENpdGU+PEF1dGhvcj5Db2VsaG88L0F1dGhvcj48WWVhcj4yMDIxPC9ZZWFyPjxS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</w:fldData>
        </w:fldChar>
      </w:r>
      <w:r w:rsidR="009A07ED" w:rsidRPr="00920529">
        <w:rPr>
          <w:color w:val="000000" w:themeColor="text1"/>
        </w:rPr>
        <w:instrText xml:space="preserve"> ADDIN EN.CITE </w:instrText>
      </w:r>
      <w:r w:rsidR="009A07ED" w:rsidRPr="00920529">
        <w:rPr>
          <w:color w:val="000000" w:themeColor="text1"/>
        </w:rPr>
        <w:fldChar w:fldCharType="begin">
          <w:fldData xml:space="preserve">PEVuZE5vdGU+PENpdGU+PEF1dGhvcj5Db2VsaG88L0F1dGhvcj48WWVhcj4yMDIxPC9ZZWFyPjxS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</w:fldData>
        </w:fldChar>
      </w:r>
      <w:r w:rsidR="009A07ED" w:rsidRPr="00920529">
        <w:rPr>
          <w:color w:val="000000" w:themeColor="text1"/>
        </w:rPr>
        <w:instrText xml:space="preserve"> ADDIN EN.CITE.DATA </w:instrText>
      </w:r>
      <w:r w:rsidR="009A07ED" w:rsidRPr="00920529">
        <w:rPr>
          <w:color w:val="000000" w:themeColor="text1"/>
        </w:rPr>
      </w:r>
      <w:r w:rsidR="009A07ED" w:rsidRPr="00920529">
        <w:rPr>
          <w:color w:val="000000" w:themeColor="text1"/>
        </w:rPr>
        <w:fldChar w:fldCharType="end"/>
      </w:r>
      <w:r w:rsidR="00B21CB0" w:rsidRPr="00920529">
        <w:rPr>
          <w:color w:val="000000" w:themeColor="text1"/>
        </w:rPr>
      </w:r>
      <w:r w:rsidR="00B21CB0" w:rsidRPr="00920529">
        <w:rPr>
          <w:color w:val="000000" w:themeColor="text1"/>
        </w:rPr>
        <w:fldChar w:fldCharType="separate"/>
      </w:r>
      <w:r w:rsidR="009A07ED" w:rsidRPr="00920529">
        <w:rPr>
          <w:noProof/>
          <w:color w:val="000000" w:themeColor="text1"/>
          <w:vertAlign w:val="superscript"/>
        </w:rPr>
        <w:t>23,30,81</w:t>
      </w:r>
      <w:r w:rsidR="00B21CB0" w:rsidRPr="00920529">
        <w:rPr>
          <w:color w:val="000000" w:themeColor="text1"/>
        </w:rPr>
        <w:fldChar w:fldCharType="end"/>
      </w:r>
      <w:r w:rsidR="00BE3C12" w:rsidRPr="00920529">
        <w:rPr>
          <w:color w:val="000000" w:themeColor="text1"/>
        </w:rPr>
        <w:t xml:space="preserve"> Such strategies </w:t>
      </w:r>
      <w:r w:rsidR="000C412D" w:rsidRPr="00920529">
        <w:rPr>
          <w:color w:val="000000" w:themeColor="text1"/>
        </w:rPr>
        <w:t>are well</w:t>
      </w:r>
      <w:r w:rsidR="00936347" w:rsidRPr="00920529">
        <w:rPr>
          <w:color w:val="000000" w:themeColor="text1"/>
        </w:rPr>
        <w:t>-</w:t>
      </w:r>
      <w:r w:rsidR="000C412D" w:rsidRPr="00920529">
        <w:rPr>
          <w:color w:val="000000" w:themeColor="text1"/>
        </w:rPr>
        <w:t>suited to use d</w:t>
      </w:r>
      <w:r w:rsidR="00BE3C12" w:rsidRPr="00920529">
        <w:rPr>
          <w:color w:val="000000" w:themeColor="text1"/>
        </w:rPr>
        <w:t>uring exercise</w:t>
      </w:r>
      <w:r w:rsidR="0093675C" w:rsidRPr="00920529">
        <w:rPr>
          <w:color w:val="000000" w:themeColor="text1"/>
        </w:rPr>
        <w:t xml:space="preserve"> where possible</w:t>
      </w:r>
      <w:r w:rsidR="00F6297B" w:rsidRPr="00920529">
        <w:rPr>
          <w:color w:val="000000" w:themeColor="text1"/>
        </w:rPr>
        <w:t>, however, there is also evidence for</w:t>
      </w:r>
      <w:r w:rsidR="00093563" w:rsidRPr="00920529">
        <w:rPr>
          <w:color w:val="000000" w:themeColor="text1"/>
        </w:rPr>
        <w:t xml:space="preserve"> the benefit of</w:t>
      </w:r>
      <w:r w:rsidR="005F0D68" w:rsidRPr="00920529">
        <w:rPr>
          <w:color w:val="000000" w:themeColor="text1"/>
        </w:rPr>
        <w:t xml:space="preserve"> 7-20 minutes of</w:t>
      </w:r>
      <w:r w:rsidR="00F6297B" w:rsidRPr="00920529">
        <w:rPr>
          <w:color w:val="000000" w:themeColor="text1"/>
        </w:rPr>
        <w:t xml:space="preserve"> pre-cooling</w:t>
      </w:r>
      <w:r w:rsidR="00093563" w:rsidRPr="00920529">
        <w:rPr>
          <w:color w:val="000000" w:themeColor="text1"/>
        </w:rPr>
        <w:t xml:space="preserve"> with </w:t>
      </w:r>
      <w:r w:rsidR="00EC53A5" w:rsidRPr="00920529">
        <w:rPr>
          <w:color w:val="000000" w:themeColor="text1"/>
        </w:rPr>
        <w:t>phase change,</w:t>
      </w:r>
      <w:r w:rsidR="000541A7" w:rsidRPr="00920529">
        <w:rPr>
          <w:color w:val="000000" w:themeColor="text1"/>
        </w:rPr>
        <w:fldChar w:fldCharType="begin">
          <w:fldData xml:space="preserve">PEVuZE5vdGU+PENpdGU+PEF1dGhvcj5Db2VsaG88L0F1dGhvcj48WWVhcj4yMDIxPC9ZZWFyPjxS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==
</w:fldData>
        </w:fldChar>
      </w:r>
      <w:r w:rsidR="009A07ED" w:rsidRPr="00920529">
        <w:rPr>
          <w:color w:val="000000" w:themeColor="text1"/>
        </w:rPr>
        <w:instrText xml:space="preserve"> ADDIN EN.CITE </w:instrText>
      </w:r>
      <w:r w:rsidR="009A07ED" w:rsidRPr="00920529">
        <w:rPr>
          <w:color w:val="000000" w:themeColor="text1"/>
        </w:rPr>
        <w:fldChar w:fldCharType="begin">
          <w:fldData xml:space="preserve">PEVuZE5vdGU+PENpdGU+PEF1dGhvcj5Db2VsaG88L0F1dGhvcj48WWVhcj4yMDIxPC9ZZWFyPjxS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==
</w:fldData>
        </w:fldChar>
      </w:r>
      <w:r w:rsidR="009A07ED" w:rsidRPr="00920529">
        <w:rPr>
          <w:color w:val="000000" w:themeColor="text1"/>
        </w:rPr>
        <w:instrText xml:space="preserve"> ADDIN EN.CITE.DATA </w:instrText>
      </w:r>
      <w:r w:rsidR="009A07ED" w:rsidRPr="00920529">
        <w:rPr>
          <w:color w:val="000000" w:themeColor="text1"/>
        </w:rPr>
      </w:r>
      <w:r w:rsidR="009A07ED" w:rsidRPr="00920529">
        <w:rPr>
          <w:color w:val="000000" w:themeColor="text1"/>
        </w:rPr>
        <w:fldChar w:fldCharType="end"/>
      </w:r>
      <w:r w:rsidR="000541A7" w:rsidRPr="00920529">
        <w:rPr>
          <w:color w:val="000000" w:themeColor="text1"/>
        </w:rPr>
      </w:r>
      <w:r w:rsidR="000541A7" w:rsidRPr="00920529">
        <w:rPr>
          <w:color w:val="000000" w:themeColor="text1"/>
        </w:rPr>
        <w:fldChar w:fldCharType="separate"/>
      </w:r>
      <w:r w:rsidR="009A07ED" w:rsidRPr="00920529">
        <w:rPr>
          <w:noProof/>
          <w:color w:val="000000" w:themeColor="text1"/>
          <w:vertAlign w:val="superscript"/>
        </w:rPr>
        <w:t>81</w:t>
      </w:r>
      <w:r w:rsidR="000541A7" w:rsidRPr="00920529">
        <w:rPr>
          <w:color w:val="000000" w:themeColor="text1"/>
        </w:rPr>
        <w:fldChar w:fldCharType="end"/>
      </w:r>
      <w:r w:rsidR="00EC53A5" w:rsidRPr="00920529">
        <w:rPr>
          <w:color w:val="000000" w:themeColor="text1"/>
        </w:rPr>
        <w:t xml:space="preserve"> or water</w:t>
      </w:r>
      <w:r w:rsidR="00E35A19" w:rsidRPr="00920529">
        <w:rPr>
          <w:color w:val="000000" w:themeColor="text1"/>
        </w:rPr>
        <w:t>-</w:t>
      </w:r>
      <w:r w:rsidR="00EC53A5" w:rsidRPr="00920529">
        <w:rPr>
          <w:color w:val="000000" w:themeColor="text1"/>
        </w:rPr>
        <w:t>perfused head cooling devices</w:t>
      </w:r>
      <w:r w:rsidR="005F0D68" w:rsidRPr="00920529">
        <w:rPr>
          <w:color w:val="000000" w:themeColor="text1"/>
        </w:rPr>
        <w:t>.</w:t>
      </w:r>
      <w:r w:rsidR="00871384" w:rsidRPr="00920529">
        <w:rPr>
          <w:color w:val="000000" w:themeColor="text1"/>
        </w:rPr>
        <w:fldChar w:fldCharType="begin"/>
      </w:r>
      <w:r w:rsidR="00B82386" w:rsidRPr="00920529">
        <w:rPr>
          <w:color w:val="000000" w:themeColor="text1"/>
        </w:rPr>
        <w:instrText xml:space="preserve"> ADDIN EN.CITE &lt;EndNote&gt;&lt;Cite&gt;&lt;Author&gt;Walters&lt;/Author&gt;&lt;Year&gt;2017&lt;/Year&gt;&lt;RecNum&gt;76&lt;/RecNum&gt;&lt;DisplayText&gt;&lt;style face="superscript"&gt;49&lt;/style&gt;&lt;/DisplayText&gt;&lt;record&gt;&lt;rec-number&gt;76&lt;/rec-number&gt;&lt;foreign-keys&gt;&lt;key app="EN" db-id="f5vwr5zeaadfz6e5f2ap0rxpda5pvwtrsp9p" timestamp="1720750522"&gt;76&lt;/key&gt;&lt;/foreign-keys&gt;&lt;ref-type name="Journal Article"&gt;17&lt;/ref-type&gt;&lt;contributors&gt;&lt;authors&gt;&lt;author&gt;Walters, P.&lt;/author&gt;&lt;author&gt;Thom, N.&lt;/author&gt;&lt;author&gt;Libby, K.&lt;/author&gt;&lt;author&gt;Edgren, S.&lt;/author&gt;&lt;author&gt;Azadian, A.&lt;/author&gt;&lt;author&gt;Tannous, D.&lt;/author&gt;&lt;author&gt;Sorenson, E.&lt;/author&gt;&lt;author&gt;Hunt, B.&lt;/author&gt;&lt;/authors&gt;&lt;/contributors&gt;&lt;auth-address&gt;Exercise Physiology Laboratory, Applied Health Science Department at Wheaton College, Wheaton College , Wheaton IL, USA.&lt;/auth-address&gt;&lt;titles&gt;&lt;title&gt;The effect of intermittent head cooling on aerobic performance in the heat&lt;/title&gt;&lt;secondary-title&gt;J Sports Sci Med&lt;/secondary-title&gt;&lt;alt-title&gt;Journal of sports science &amp;amp; medicine&lt;/alt-title&gt;&lt;/titles&gt;&lt;periodical&gt;&lt;full-title&gt;J Sports Sci Med&lt;/full-title&gt;&lt;/periodical&gt;&lt;alt-periodical&gt;&lt;full-title&gt;Journal of sports science &amp;amp; medicine&lt;/full-title&gt;&lt;/alt-periodical&gt;&lt;pages&gt;77-83&lt;/pages&gt;&lt;volume&gt;16&lt;/volume&gt;&lt;number&gt;1&lt;/number&gt;&lt;edition&gt;2017/03/28&lt;/edition&gt;&lt;keywords&gt;&lt;keyword&gt;Thermoregulation&lt;/keyword&gt;&lt;keyword&gt;endurance&lt;/keyword&gt;&lt;keyword&gt;heat-stress&lt;/keyword&gt;&lt;keyword&gt;hot conditions&lt;/keyword&gt;&lt;keyword&gt;thermal-loading&lt;/keyword&gt;&lt;/keywords&gt;&lt;dates&gt;&lt;year&gt;2017&lt;/year&gt;&lt;pub-dates&gt;&lt;date&gt;Mar&lt;/date&gt;&lt;/pub-dates&gt;&lt;/dates&gt;&lt;isbn&gt;1303-2968 (Print)&amp;#xD;1303-2968&lt;/isbn&gt;&lt;accession-num&gt;28344454&lt;/accession-num&gt;&lt;urls&gt;&lt;/urls&gt;&lt;custom2&gt;PMC5358035&lt;/custom2&gt;&lt;remote-database-provider&gt;NLM&lt;/remote-database-provider&gt;&lt;language&gt;eng&lt;/language&gt;&lt;/record&gt;&lt;/Cite&gt;&lt;/EndNote&gt;</w:instrText>
      </w:r>
      <w:r w:rsidR="00871384" w:rsidRPr="00920529">
        <w:rPr>
          <w:color w:val="000000" w:themeColor="text1"/>
        </w:rPr>
        <w:fldChar w:fldCharType="separate"/>
      </w:r>
      <w:r w:rsidR="00B82386" w:rsidRPr="00920529">
        <w:rPr>
          <w:noProof/>
          <w:color w:val="000000" w:themeColor="text1"/>
          <w:vertAlign w:val="superscript"/>
        </w:rPr>
        <w:t>49</w:t>
      </w:r>
      <w:r w:rsidR="00871384" w:rsidRPr="00920529">
        <w:rPr>
          <w:color w:val="000000" w:themeColor="text1"/>
        </w:rPr>
        <w:fldChar w:fldCharType="end"/>
      </w:r>
      <w:r w:rsidR="000A4B82" w:rsidRPr="00920529">
        <w:rPr>
          <w:color w:val="000000" w:themeColor="text1"/>
        </w:rPr>
        <w:t xml:space="preserve"> For </w:t>
      </w:r>
      <w:r w:rsidR="00F07699" w:rsidRPr="00920529">
        <w:rPr>
          <w:color w:val="000000" w:themeColor="text1"/>
        </w:rPr>
        <w:t>ath</w:t>
      </w:r>
      <w:r w:rsidR="00015DE7" w:rsidRPr="00920529">
        <w:rPr>
          <w:color w:val="000000" w:themeColor="text1"/>
        </w:rPr>
        <w:t>letes</w:t>
      </w:r>
      <w:r w:rsidR="00F07699" w:rsidRPr="00920529">
        <w:rPr>
          <w:color w:val="000000" w:themeColor="text1"/>
        </w:rPr>
        <w:t xml:space="preserve"> </w:t>
      </w:r>
      <w:r w:rsidR="00015DE7" w:rsidRPr="00920529">
        <w:rPr>
          <w:color w:val="000000" w:themeColor="text1"/>
        </w:rPr>
        <w:t>who can apply cooling during breaks in play,</w:t>
      </w:r>
      <w:r w:rsidR="000A4B82" w:rsidRPr="00920529">
        <w:rPr>
          <w:color w:val="000000" w:themeColor="text1"/>
        </w:rPr>
        <w:t xml:space="preserve"> </w:t>
      </w:r>
      <w:r w:rsidR="00EC4F49" w:rsidRPr="00920529">
        <w:rPr>
          <w:color w:val="000000" w:themeColor="text1"/>
        </w:rPr>
        <w:t>application of</w:t>
      </w:r>
      <w:r w:rsidR="00610F9C" w:rsidRPr="00920529">
        <w:rPr>
          <w:color w:val="000000" w:themeColor="text1"/>
        </w:rPr>
        <w:t xml:space="preserve"> an ice pack</w:t>
      </w:r>
      <w:r w:rsidR="007C7A1E" w:rsidRPr="00920529">
        <w:rPr>
          <w:color w:val="000000" w:themeColor="text1"/>
        </w:rPr>
        <w:t>,</w:t>
      </w:r>
      <w:r w:rsidR="00610F9C" w:rsidRPr="00920529">
        <w:rPr>
          <w:color w:val="000000" w:themeColor="text1"/>
        </w:rPr>
        <w:fldChar w:fldCharType="begin"/>
      </w:r>
      <w:r w:rsidR="00B82386" w:rsidRPr="00920529">
        <w:rPr>
          <w:color w:val="000000" w:themeColor="text1"/>
        </w:rPr>
        <w:instrText xml:space="preserve"> ADDIN EN.CITE &lt;EndNote&gt;&lt;Cite&gt;&lt;Author&gt;Desai&lt;/Author&gt;&lt;Year&gt;2017&lt;/Year&gt;&lt;RecNum&gt;26&lt;/RecNum&gt;&lt;DisplayText&gt;&lt;style face="superscript"&gt;31&lt;/style&gt;&lt;/DisplayText&gt;&lt;record&gt;&lt;rec-number&gt;26&lt;/rec-number&gt;&lt;foreign-keys&gt;&lt;key app="EN" db-id="f5vwr5zeaadfz6e5f2ap0rxpda5pvwtrsp9p" timestamp="1720747470"&gt;26&lt;/key&gt;&lt;/foreign-keys&gt;&lt;ref-type name="Journal Article"&gt;17&lt;/ref-type&gt;&lt;contributors&gt;&lt;authors&gt;&lt;author&gt;Desai, Terun&lt;/author&gt;&lt;author&gt;Bottoms, Lindsay&lt;/author&gt;&lt;/authors&gt;&lt;/contributors&gt;&lt;auth-address&gt;School of Health, Sport and Bioscience, University of East London, Stratford, London E15 4LZ, UK. t.desai@herts.ac.uk.&amp;#xD;Department of Psychology and Sports Science, University of Hertfordshire, Hatfield AL10 9AB, UK. l.bottoms@herts.ac.uk.&lt;/auth-address&gt;&lt;titles&gt;&lt;title&gt;Neck cooling improves table tennis performance amongst young national level players&lt;/title&gt;&lt;secondary-title&gt;Sports&lt;/secondary-title&gt;&lt;/titles&gt;&lt;periodical&gt;&lt;full-title&gt;Sports&lt;/full-title&gt;&lt;/periodical&gt;&lt;volume&gt;5&lt;/volume&gt;&lt;number&gt;19&lt;/number&gt;&lt;keywords&gt;&lt;keyword&gt;fatigue racquet sports&lt;/keyword&gt;&lt;keyword&gt;ice&lt;/keyword&gt;&lt;keyword&gt;skill&lt;/keyword&gt;&lt;keyword&gt;thermoregulation&lt;/keyword&gt;&lt;/keywords&gt;&lt;dates&gt;&lt;year&gt;2017&lt;/year&gt;&lt;/dates&gt;&lt;pub-location&gt;Switzerland&lt;/pub-location&gt;&lt;publisher&gt;MDPI&lt;/publisher&gt;&lt;isbn&gt;2075-4663&lt;/isbn&gt;&lt;accession-num&gt;29910379&lt;/accession-num&gt;&lt;urls&gt;&lt;related-urls&gt;&lt;url&gt;https://ezproxy.scu.edu.au/login?url=https://search.ebscohost.com/login.aspx?direct=true&amp;amp;db=mnh&amp;amp;AN=29910379&amp;amp;site=ehost-live&lt;/url&gt;&lt;/related-urls&gt;&lt;/urls&gt;&lt;electronic-resource-num&gt;10.3390/sports5010019&lt;/electronic-resource-num&gt;&lt;remote-database-name&gt;mnh&lt;/remote-database-name&gt;&lt;remote-database-provider&gt;EBSCOhost&lt;/remote-database-provider&gt;&lt;/record&gt;&lt;/Cite&gt;&lt;/EndNote&gt;</w:instrText>
      </w:r>
      <w:r w:rsidR="00610F9C" w:rsidRPr="00920529">
        <w:rPr>
          <w:color w:val="000000" w:themeColor="text1"/>
        </w:rPr>
        <w:fldChar w:fldCharType="separate"/>
      </w:r>
      <w:r w:rsidR="00B82386" w:rsidRPr="00920529">
        <w:rPr>
          <w:noProof/>
          <w:color w:val="000000" w:themeColor="text1"/>
          <w:vertAlign w:val="superscript"/>
        </w:rPr>
        <w:t>31</w:t>
      </w:r>
      <w:r w:rsidR="00610F9C" w:rsidRPr="00920529">
        <w:rPr>
          <w:color w:val="000000" w:themeColor="text1"/>
        </w:rPr>
        <w:fldChar w:fldCharType="end"/>
      </w:r>
      <w:r w:rsidR="00610F9C" w:rsidRPr="00920529">
        <w:rPr>
          <w:color w:val="000000" w:themeColor="text1"/>
        </w:rPr>
        <w:t xml:space="preserve"> </w:t>
      </w:r>
      <w:r w:rsidR="00CD77F4" w:rsidRPr="00920529">
        <w:rPr>
          <w:color w:val="000000" w:themeColor="text1"/>
        </w:rPr>
        <w:t xml:space="preserve">or </w:t>
      </w:r>
      <w:r w:rsidR="000F3A3D" w:rsidRPr="00920529">
        <w:rPr>
          <w:color w:val="000000" w:themeColor="text1"/>
        </w:rPr>
        <w:t xml:space="preserve">iced towels </w:t>
      </w:r>
      <w:r w:rsidR="00D35E47" w:rsidRPr="00920529">
        <w:rPr>
          <w:color w:val="000000" w:themeColor="text1"/>
        </w:rPr>
        <w:t>around the neck</w:t>
      </w:r>
      <w:r w:rsidR="007C7A1E" w:rsidRPr="00920529">
        <w:rPr>
          <w:color w:val="000000" w:themeColor="text1"/>
        </w:rPr>
        <w:t>,</w:t>
      </w:r>
      <w:r w:rsidR="00576EC4" w:rsidRPr="00920529">
        <w:rPr>
          <w:color w:val="000000" w:themeColor="text1"/>
        </w:rPr>
        <w:fldChar w:fldCharType="begin"/>
      </w:r>
      <w:r w:rsidR="00B82386" w:rsidRPr="00920529">
        <w:rPr>
          <w:color w:val="000000" w:themeColor="text1"/>
        </w:rPr>
        <w:instrText xml:space="preserve"> ADDIN EN.CITE &lt;EndNote&gt;&lt;Cite&gt;&lt;Author&gt;Zhang&lt;/Author&gt;&lt;Year&gt;2014&lt;/Year&gt;&lt;RecNum&gt;82&lt;/RecNum&gt;&lt;DisplayText&gt;&lt;style face="superscript"&gt;55&lt;/style&gt;&lt;/DisplayText&gt;&lt;record&gt;&lt;rec-number&gt;82&lt;/rec-number&gt;&lt;foreign-keys&gt;&lt;key app="EN" db-id="f5vwr5zeaadfz6e5f2ap0rxpda5pvwtrsp9p" timestamp="1720750630"&gt;82&lt;/key&gt;&lt;/foreign-keys&gt;&lt;ref-type name="Journal Article"&gt;17&lt;/ref-type&gt;&lt;contributors&gt;&lt;authors&gt;&lt;author&gt;Zhang, Yang&lt;/author&gt;&lt;author&gt;Nepocatych, Svetlana&lt;/author&gt;&lt;author&gt;Katica, Charlie P&lt;/author&gt;&lt;author&gt;Collins, Annie B&lt;/author&gt;&lt;author&gt;Casaru, Catalina&lt;/author&gt;&lt;author&gt;Balilionis, Gytis&lt;/author&gt;&lt;author&gt;Sjökvist, Jesper&lt;/author&gt;&lt;author&gt;Bishop, Phillip A&lt;/author&gt;&lt;author&gt;Medicine&lt;/author&gt;&lt;/authors&gt;&lt;/contributors&gt;&lt;titles&gt;&lt;title&gt;Effect of half time cooling on thermoregulatory responses and soccer-specific performance tests&lt;/title&gt;&lt;secondary-title&gt;Monten J Sports Sci Med&lt;/secondary-title&gt;&lt;/titles&gt;&lt;periodical&gt;&lt;full-title&gt;Monten J Sports Sci Med&lt;/full-title&gt;&lt;/periodical&gt;&lt;pages&gt;17-22&lt;/pages&gt;&lt;volume&gt;3&lt;/volume&gt;&lt;number&gt;1&lt;/number&gt;&lt;dates&gt;&lt;year&gt;2014&lt;/year&gt;&lt;/dates&gt;&lt;isbn&gt;1800-8755&lt;/isbn&gt;&lt;urls&gt;&lt;/urls&gt;&lt;/record&gt;&lt;/Cite&gt;&lt;/EndNote&gt;</w:instrText>
      </w:r>
      <w:r w:rsidR="00576EC4" w:rsidRPr="00920529">
        <w:rPr>
          <w:color w:val="000000" w:themeColor="text1"/>
        </w:rPr>
        <w:fldChar w:fldCharType="separate"/>
      </w:r>
      <w:r w:rsidR="00B82386" w:rsidRPr="00920529">
        <w:rPr>
          <w:noProof/>
          <w:color w:val="000000" w:themeColor="text1"/>
          <w:vertAlign w:val="superscript"/>
        </w:rPr>
        <w:t>55</w:t>
      </w:r>
      <w:r w:rsidR="00576EC4" w:rsidRPr="00920529">
        <w:rPr>
          <w:color w:val="000000" w:themeColor="text1"/>
        </w:rPr>
        <w:fldChar w:fldCharType="end"/>
      </w:r>
      <w:r w:rsidR="00FD2B02" w:rsidRPr="00920529">
        <w:rPr>
          <w:color w:val="000000" w:themeColor="text1"/>
        </w:rPr>
        <w:t xml:space="preserve"> can be beneficial.</w:t>
      </w:r>
      <w:r w:rsidR="00CD77F4" w:rsidRPr="00920529">
        <w:rPr>
          <w:color w:val="000000" w:themeColor="text1"/>
        </w:rPr>
        <w:t xml:space="preserve"> The use of iced towels</w:t>
      </w:r>
      <w:r w:rsidR="001E4806" w:rsidRPr="00920529">
        <w:rPr>
          <w:color w:val="000000" w:themeColor="text1"/>
        </w:rPr>
        <w:t xml:space="preserve"> as a cooling strategy is </w:t>
      </w:r>
      <w:r w:rsidR="00CD77F4" w:rsidRPr="00920529">
        <w:rPr>
          <w:color w:val="000000" w:themeColor="text1"/>
        </w:rPr>
        <w:t>high</w:t>
      </w:r>
      <w:r w:rsidR="0065676F" w:rsidRPr="00920529">
        <w:rPr>
          <w:color w:val="000000" w:themeColor="text1"/>
        </w:rPr>
        <w:t>ly</w:t>
      </w:r>
      <w:r w:rsidR="00CD77F4" w:rsidRPr="00920529">
        <w:rPr>
          <w:color w:val="000000" w:themeColor="text1"/>
        </w:rPr>
        <w:t xml:space="preserve"> practical</w:t>
      </w:r>
      <w:r w:rsidR="0065676F" w:rsidRPr="00920529">
        <w:rPr>
          <w:color w:val="000000" w:themeColor="text1"/>
        </w:rPr>
        <w:t xml:space="preserve"> in field settings</w:t>
      </w:r>
      <w:r w:rsidR="00CD77F4" w:rsidRPr="00920529">
        <w:rPr>
          <w:color w:val="000000" w:themeColor="text1"/>
        </w:rPr>
        <w:t xml:space="preserve"> as it only requires a</w:t>
      </w:r>
      <w:r w:rsidR="00D346A3" w:rsidRPr="00920529">
        <w:rPr>
          <w:color w:val="000000" w:themeColor="text1"/>
        </w:rPr>
        <w:t xml:space="preserve"> cooler</w:t>
      </w:r>
      <w:r w:rsidR="00CD77F4" w:rsidRPr="00920529">
        <w:rPr>
          <w:color w:val="000000" w:themeColor="text1"/>
        </w:rPr>
        <w:t xml:space="preserve"> of ice water</w:t>
      </w:r>
      <w:r w:rsidR="001E3F69" w:rsidRPr="00920529">
        <w:rPr>
          <w:color w:val="000000" w:themeColor="text1"/>
        </w:rPr>
        <w:t xml:space="preserve"> and 2-3 towels, which are </w:t>
      </w:r>
      <w:r w:rsidR="00D346A3" w:rsidRPr="00920529">
        <w:rPr>
          <w:color w:val="000000" w:themeColor="text1"/>
        </w:rPr>
        <w:t>immersed</w:t>
      </w:r>
      <w:r w:rsidR="001E3F69" w:rsidRPr="00920529">
        <w:rPr>
          <w:color w:val="000000" w:themeColor="text1"/>
        </w:rPr>
        <w:t xml:space="preserve"> and wrung out</w:t>
      </w:r>
      <w:r w:rsidR="00A44755" w:rsidRPr="00920529">
        <w:rPr>
          <w:color w:val="000000" w:themeColor="text1"/>
        </w:rPr>
        <w:t xml:space="preserve"> </w:t>
      </w:r>
      <w:r w:rsidR="00597C50" w:rsidRPr="00920529">
        <w:rPr>
          <w:color w:val="000000" w:themeColor="text1"/>
        </w:rPr>
        <w:t xml:space="preserve">prior to application </w:t>
      </w:r>
      <w:r w:rsidR="00A44755" w:rsidRPr="00920529">
        <w:rPr>
          <w:color w:val="000000" w:themeColor="text1"/>
        </w:rPr>
        <w:t xml:space="preserve">to prevent the person becoming </w:t>
      </w:r>
      <w:r w:rsidR="00C73CCE" w:rsidRPr="00920529">
        <w:rPr>
          <w:color w:val="000000" w:themeColor="text1"/>
        </w:rPr>
        <w:t>too</w:t>
      </w:r>
      <w:r w:rsidR="00A44755" w:rsidRPr="00920529">
        <w:rPr>
          <w:color w:val="000000" w:themeColor="text1"/>
        </w:rPr>
        <w:t xml:space="preserve"> wet</w:t>
      </w:r>
      <w:r w:rsidR="001E3F69" w:rsidRPr="00920529">
        <w:rPr>
          <w:color w:val="000000" w:themeColor="text1"/>
        </w:rPr>
        <w:t>.</w:t>
      </w:r>
      <w:r w:rsidR="001C2903" w:rsidRPr="00920529">
        <w:rPr>
          <w:color w:val="000000" w:themeColor="text1"/>
        </w:rPr>
        <w:t xml:space="preserve"> Spraying/dousing </w:t>
      </w:r>
      <w:r w:rsidR="006558B2" w:rsidRPr="00920529">
        <w:rPr>
          <w:color w:val="000000" w:themeColor="text1"/>
        </w:rPr>
        <w:t>with water</w:t>
      </w:r>
      <w:r w:rsidR="00AC6E12" w:rsidRPr="00920529">
        <w:rPr>
          <w:color w:val="000000" w:themeColor="text1"/>
        </w:rPr>
        <w:t xml:space="preserve"> for the purpose of perceptual cooling</w:t>
      </w:r>
      <w:r w:rsidR="006558B2" w:rsidRPr="00920529">
        <w:rPr>
          <w:color w:val="000000" w:themeColor="text1"/>
        </w:rPr>
        <w:t xml:space="preserve"> </w:t>
      </w:r>
      <w:r w:rsidR="00AC6E12" w:rsidRPr="00920529">
        <w:rPr>
          <w:color w:val="000000" w:themeColor="text1"/>
        </w:rPr>
        <w:t>is recommended in all environments.</w:t>
      </w:r>
      <w:r w:rsidR="006069BB" w:rsidRPr="00920529">
        <w:rPr>
          <w:color w:val="000000" w:themeColor="text1"/>
        </w:rPr>
        <w:t xml:space="preserve"> However,</w:t>
      </w:r>
      <w:r w:rsidR="00C1765D" w:rsidRPr="00920529">
        <w:rPr>
          <w:color w:val="000000" w:themeColor="text1"/>
        </w:rPr>
        <w:t xml:space="preserve"> </w:t>
      </w:r>
      <w:r w:rsidR="006069BB" w:rsidRPr="00920529">
        <w:rPr>
          <w:color w:val="000000" w:themeColor="text1"/>
        </w:rPr>
        <w:t>t</w:t>
      </w:r>
      <w:r w:rsidR="002D03D4" w:rsidRPr="00920529">
        <w:rPr>
          <w:color w:val="000000" w:themeColor="text1"/>
        </w:rPr>
        <w:t xml:space="preserve">o maximise </w:t>
      </w:r>
      <w:r w:rsidR="006069BB" w:rsidRPr="00920529">
        <w:rPr>
          <w:color w:val="000000" w:themeColor="text1"/>
        </w:rPr>
        <w:t>physical cooling</w:t>
      </w:r>
      <w:r w:rsidR="00762F78" w:rsidRPr="00920529">
        <w:rPr>
          <w:color w:val="000000" w:themeColor="text1"/>
        </w:rPr>
        <w:t xml:space="preserve">, </w:t>
      </w:r>
      <w:r w:rsidR="00281762" w:rsidRPr="00920529">
        <w:rPr>
          <w:color w:val="000000" w:themeColor="text1"/>
        </w:rPr>
        <w:t xml:space="preserve">spraying/dousing </w:t>
      </w:r>
      <w:r w:rsidR="00BC73F2" w:rsidRPr="00920529">
        <w:rPr>
          <w:color w:val="000000" w:themeColor="text1"/>
        </w:rPr>
        <w:t xml:space="preserve">with water </w:t>
      </w:r>
      <w:r w:rsidR="00281762" w:rsidRPr="00920529">
        <w:rPr>
          <w:color w:val="000000" w:themeColor="text1"/>
        </w:rPr>
        <w:t>would like</w:t>
      </w:r>
      <w:r w:rsidR="0026709C" w:rsidRPr="00920529">
        <w:rPr>
          <w:color w:val="000000" w:themeColor="text1"/>
        </w:rPr>
        <w:t>ly</w:t>
      </w:r>
      <w:r w:rsidR="00281762" w:rsidRPr="00920529">
        <w:rPr>
          <w:color w:val="000000" w:themeColor="text1"/>
        </w:rPr>
        <w:t xml:space="preserve"> be more beneficial</w:t>
      </w:r>
      <w:r w:rsidR="002D03D4" w:rsidRPr="00920529">
        <w:rPr>
          <w:color w:val="000000" w:themeColor="text1"/>
        </w:rPr>
        <w:t xml:space="preserve"> </w:t>
      </w:r>
      <w:r w:rsidR="00877686" w:rsidRPr="00920529">
        <w:rPr>
          <w:color w:val="000000" w:themeColor="text1"/>
        </w:rPr>
        <w:t>i</w:t>
      </w:r>
      <w:r w:rsidR="002D03D4" w:rsidRPr="00920529">
        <w:rPr>
          <w:color w:val="000000" w:themeColor="text1"/>
        </w:rPr>
        <w:t>n hot and dry environments</w:t>
      </w:r>
      <w:r w:rsidR="00BC73F2" w:rsidRPr="00920529">
        <w:rPr>
          <w:color w:val="000000" w:themeColor="text1"/>
        </w:rPr>
        <w:t>,</w:t>
      </w:r>
      <w:r w:rsidR="00281762" w:rsidRPr="00920529">
        <w:rPr>
          <w:color w:val="000000" w:themeColor="text1"/>
        </w:rPr>
        <w:t xml:space="preserve"> as there is more capacity for evaporation of the </w:t>
      </w:r>
      <w:r w:rsidR="00CD781F" w:rsidRPr="00920529">
        <w:rPr>
          <w:color w:val="000000" w:themeColor="text1"/>
        </w:rPr>
        <w:t xml:space="preserve">fluid, and alternatively, </w:t>
      </w:r>
      <w:r w:rsidR="0026709C" w:rsidRPr="00920529">
        <w:rPr>
          <w:color w:val="000000" w:themeColor="text1"/>
        </w:rPr>
        <w:t>a phase change</w:t>
      </w:r>
      <w:r w:rsidR="0021589D" w:rsidRPr="00920529">
        <w:rPr>
          <w:color w:val="000000" w:themeColor="text1"/>
        </w:rPr>
        <w:t xml:space="preserve"> collar or headband would likely be </w:t>
      </w:r>
      <w:r w:rsidR="005A5136" w:rsidRPr="00920529">
        <w:rPr>
          <w:color w:val="000000" w:themeColor="text1"/>
        </w:rPr>
        <w:t>more beneficial in</w:t>
      </w:r>
      <w:r w:rsidR="00754E98" w:rsidRPr="00920529">
        <w:rPr>
          <w:color w:val="000000" w:themeColor="text1"/>
        </w:rPr>
        <w:t xml:space="preserve"> humid environments,</w:t>
      </w:r>
      <w:r w:rsidR="00B3135E" w:rsidRPr="00920529">
        <w:rPr>
          <w:color w:val="000000" w:themeColor="text1"/>
        </w:rPr>
        <w:t xml:space="preserve"> as these do not rely upon evaporation</w:t>
      </w:r>
      <w:r w:rsidR="00BC73F2" w:rsidRPr="00920529">
        <w:rPr>
          <w:color w:val="000000" w:themeColor="text1"/>
        </w:rPr>
        <w:t>.</w:t>
      </w:r>
      <w:r w:rsidR="0026709C" w:rsidRPr="00920529">
        <w:rPr>
          <w:color w:val="000000" w:themeColor="text1"/>
        </w:rPr>
        <w:t xml:space="preserve"> </w:t>
      </w:r>
      <w:r w:rsidR="009E3590" w:rsidRPr="00920529">
        <w:rPr>
          <w:color w:val="000000" w:themeColor="text1"/>
        </w:rPr>
        <w:t>Application of a frozen gel pack (0-3 °C) to the forehead and eyes was not wel</w:t>
      </w:r>
      <w:r w:rsidR="001558B5" w:rsidRPr="00920529">
        <w:rPr>
          <w:color w:val="000000" w:themeColor="text1"/>
        </w:rPr>
        <w:t>l-tolerated and therefore is not recommended.</w:t>
      </w:r>
      <w:r w:rsidR="009E3590" w:rsidRPr="00920529">
        <w:rPr>
          <w:color w:val="000000" w:themeColor="text1"/>
        </w:rPr>
        <w:t xml:space="preserve"> </w:t>
      </w:r>
      <w:r w:rsidR="00557F47" w:rsidRPr="00920529">
        <w:rPr>
          <w:color w:val="000000" w:themeColor="text1"/>
        </w:rPr>
        <w:t>Athletes should also consider</w:t>
      </w:r>
      <w:r w:rsidR="00C1765D" w:rsidRPr="00920529">
        <w:rPr>
          <w:color w:val="000000" w:themeColor="text1"/>
        </w:rPr>
        <w:t xml:space="preserve"> maximis</w:t>
      </w:r>
      <w:r w:rsidR="00557F47" w:rsidRPr="00920529">
        <w:rPr>
          <w:color w:val="000000" w:themeColor="text1"/>
        </w:rPr>
        <w:t>ing</w:t>
      </w:r>
      <w:r w:rsidR="00C1765D" w:rsidRPr="00920529">
        <w:rPr>
          <w:color w:val="000000" w:themeColor="text1"/>
        </w:rPr>
        <w:t xml:space="preserve"> the cooling response </w:t>
      </w:r>
      <w:r w:rsidR="00046EBC" w:rsidRPr="00920529">
        <w:rPr>
          <w:color w:val="000000" w:themeColor="text1"/>
        </w:rPr>
        <w:t xml:space="preserve">by combining head, face and neck cooling with cooling the rest of the body, and/or the </w:t>
      </w:r>
      <w:r w:rsidR="00F86CD4" w:rsidRPr="00920529">
        <w:rPr>
          <w:color w:val="000000" w:themeColor="text1"/>
        </w:rPr>
        <w:t>ingestion of cold</w:t>
      </w:r>
      <w:r w:rsidR="00A10193" w:rsidRPr="00920529">
        <w:rPr>
          <w:color w:val="000000" w:themeColor="text1"/>
        </w:rPr>
        <w:t xml:space="preserve"> or iced</w:t>
      </w:r>
      <w:r w:rsidR="00F86CD4" w:rsidRPr="00920529">
        <w:rPr>
          <w:color w:val="000000" w:themeColor="text1"/>
        </w:rPr>
        <w:t xml:space="preserve"> </w:t>
      </w:r>
      <w:r w:rsidR="00A10193" w:rsidRPr="00920529">
        <w:rPr>
          <w:color w:val="000000" w:themeColor="text1"/>
        </w:rPr>
        <w:t>beverages</w:t>
      </w:r>
      <w:r w:rsidR="002D2FC5" w:rsidRPr="00920529">
        <w:rPr>
          <w:color w:val="000000" w:themeColor="text1"/>
        </w:rPr>
        <w:t xml:space="preserve"> when </w:t>
      </w:r>
      <w:r w:rsidR="001E4806" w:rsidRPr="00920529">
        <w:rPr>
          <w:color w:val="000000" w:themeColor="text1"/>
        </w:rPr>
        <w:t>possible</w:t>
      </w:r>
      <w:r w:rsidR="002D2FC5" w:rsidRPr="00920529">
        <w:rPr>
          <w:color w:val="000000" w:themeColor="text1"/>
        </w:rPr>
        <w:t>, and when such a strategy proves effective in simulated competition scenarios</w:t>
      </w:r>
      <w:r w:rsidR="00A10193" w:rsidRPr="00920529">
        <w:rPr>
          <w:color w:val="000000" w:themeColor="text1"/>
        </w:rPr>
        <w:t>.</w:t>
      </w:r>
      <w:r w:rsidR="00D71A2E" w:rsidRPr="00920529">
        <w:rPr>
          <w:color w:val="000000" w:themeColor="text1"/>
        </w:rPr>
        <w:t xml:space="preserve"> </w:t>
      </w:r>
      <w:r w:rsidR="009275DC" w:rsidRPr="00920529">
        <w:rPr>
          <w:color w:val="000000" w:themeColor="text1"/>
        </w:rPr>
        <w:t xml:space="preserve">Athletes should also ensure that any cooling strategy they plan to use is </w:t>
      </w:r>
      <w:r w:rsidR="00362844" w:rsidRPr="00920529">
        <w:rPr>
          <w:color w:val="000000" w:themeColor="text1"/>
        </w:rPr>
        <w:t xml:space="preserve">compatible with sport-specific rules and regulations. </w:t>
      </w:r>
      <w:r w:rsidR="00D71A2E" w:rsidRPr="00920529">
        <w:rPr>
          <w:color w:val="000000" w:themeColor="text1"/>
        </w:rPr>
        <w:t xml:space="preserve">Ultimately, </w:t>
      </w:r>
      <w:r w:rsidR="00F05884" w:rsidRPr="00920529">
        <w:rPr>
          <w:color w:val="000000" w:themeColor="text1"/>
        </w:rPr>
        <w:t xml:space="preserve">the </w:t>
      </w:r>
      <w:r w:rsidR="00362844" w:rsidRPr="00920529">
        <w:rPr>
          <w:color w:val="000000" w:themeColor="text1"/>
        </w:rPr>
        <w:t xml:space="preserve">provision </w:t>
      </w:r>
      <w:r w:rsidR="00F05884" w:rsidRPr="00920529">
        <w:rPr>
          <w:color w:val="000000" w:themeColor="text1"/>
        </w:rPr>
        <w:t>of cooling resources during sporting competition</w:t>
      </w:r>
      <w:r w:rsidR="00362844" w:rsidRPr="00920529">
        <w:rPr>
          <w:color w:val="000000" w:themeColor="text1"/>
        </w:rPr>
        <w:t xml:space="preserve"> (and physical activity)</w:t>
      </w:r>
      <w:r w:rsidR="00F05884" w:rsidRPr="00920529">
        <w:rPr>
          <w:color w:val="000000" w:themeColor="text1"/>
        </w:rPr>
        <w:t xml:space="preserve"> will drive adoption</w:t>
      </w:r>
      <w:r w:rsidR="00362844" w:rsidRPr="00920529">
        <w:rPr>
          <w:color w:val="000000" w:themeColor="text1"/>
        </w:rPr>
        <w:t xml:space="preserve"> at the elite level, </w:t>
      </w:r>
      <w:r w:rsidR="00032115" w:rsidRPr="00920529">
        <w:rPr>
          <w:color w:val="000000" w:themeColor="text1"/>
        </w:rPr>
        <w:t>where there are</w:t>
      </w:r>
      <w:r w:rsidR="00362844" w:rsidRPr="00920529">
        <w:rPr>
          <w:color w:val="000000" w:themeColor="text1"/>
        </w:rPr>
        <w:t xml:space="preserve"> complex logistical factors to consider. </w:t>
      </w:r>
      <w:r w:rsidR="000530B2" w:rsidRPr="00920529">
        <w:rPr>
          <w:color w:val="000000" w:themeColor="text1"/>
        </w:rPr>
        <w:t>A</w:t>
      </w:r>
      <w:r w:rsidR="003B0608" w:rsidRPr="00920529">
        <w:rPr>
          <w:color w:val="000000" w:themeColor="text1"/>
        </w:rPr>
        <w:t>n infographic</w:t>
      </w:r>
      <w:r w:rsidR="000530B2" w:rsidRPr="00920529">
        <w:rPr>
          <w:color w:val="000000" w:themeColor="text1"/>
        </w:rPr>
        <w:t xml:space="preserve"> summar</w:t>
      </w:r>
      <w:r w:rsidR="003B0608" w:rsidRPr="00920529">
        <w:rPr>
          <w:color w:val="000000" w:themeColor="text1"/>
        </w:rPr>
        <w:t>izing</w:t>
      </w:r>
      <w:r w:rsidR="000530B2" w:rsidRPr="00920529">
        <w:rPr>
          <w:color w:val="000000" w:themeColor="text1"/>
        </w:rPr>
        <w:t xml:space="preserve"> the </w:t>
      </w:r>
      <w:r w:rsidR="004C4E9A" w:rsidRPr="00920529">
        <w:rPr>
          <w:color w:val="000000" w:themeColor="text1"/>
        </w:rPr>
        <w:t>major findings</w:t>
      </w:r>
      <w:r w:rsidR="00C060DD" w:rsidRPr="00920529">
        <w:rPr>
          <w:color w:val="000000" w:themeColor="text1"/>
        </w:rPr>
        <w:t xml:space="preserve"> and</w:t>
      </w:r>
      <w:r w:rsidR="003B0608" w:rsidRPr="00920529">
        <w:rPr>
          <w:color w:val="000000" w:themeColor="text1"/>
        </w:rPr>
        <w:t xml:space="preserve"> practical </w:t>
      </w:r>
      <w:r w:rsidR="00C060DD" w:rsidRPr="00920529">
        <w:rPr>
          <w:color w:val="000000" w:themeColor="text1"/>
        </w:rPr>
        <w:t>applications are illustrated in Figure 8.</w:t>
      </w:r>
    </w:p>
    <w:p w14:paraId="391FE154" w14:textId="48FD501E" w:rsidR="00BC17F3" w:rsidRPr="00920529" w:rsidRDefault="00BC17F3" w:rsidP="00B3317A">
      <w:pPr>
        <w:spacing w:after="0" w:line="240" w:lineRule="auto"/>
        <w:jc w:val="both"/>
        <w:rPr>
          <w:color w:val="000000" w:themeColor="text1"/>
        </w:rPr>
      </w:pPr>
    </w:p>
    <w:p w14:paraId="1A79E037" w14:textId="354A56D8" w:rsidR="00BC17F3" w:rsidRPr="00920529" w:rsidRDefault="00BC17F3" w:rsidP="00D27F8E">
      <w:pPr>
        <w:spacing w:after="0" w:line="240" w:lineRule="auto"/>
        <w:jc w:val="center"/>
        <w:rPr>
          <w:b/>
          <w:color w:val="000000" w:themeColor="text1"/>
        </w:rPr>
      </w:pPr>
      <w:r w:rsidRPr="00920529">
        <w:rPr>
          <w:color w:val="000000" w:themeColor="text1"/>
        </w:rPr>
        <w:t>**Insert Figure 8 here**</w:t>
      </w:r>
    </w:p>
    <w:p w14:paraId="558686DC" w14:textId="77777777" w:rsidR="00B3317A" w:rsidRPr="00920529" w:rsidRDefault="00B3317A" w:rsidP="00165E0B">
      <w:pPr>
        <w:spacing w:after="0" w:line="240" w:lineRule="auto"/>
        <w:rPr>
          <w:b/>
          <w:color w:val="000000" w:themeColor="text1"/>
        </w:rPr>
      </w:pPr>
    </w:p>
    <w:p w14:paraId="51D38C1D" w14:textId="7E95D7D8" w:rsidR="00543087" w:rsidRPr="00920529" w:rsidRDefault="00C4753F" w:rsidP="00165E0B">
      <w:pPr>
        <w:spacing w:after="0" w:line="240" w:lineRule="auto"/>
        <w:rPr>
          <w:b/>
          <w:color w:val="000000" w:themeColor="text1"/>
        </w:rPr>
      </w:pPr>
      <w:r w:rsidRPr="00920529">
        <w:rPr>
          <w:b/>
          <w:color w:val="000000" w:themeColor="text1"/>
        </w:rPr>
        <w:t>6</w:t>
      </w:r>
      <w:r w:rsidR="00AB7309" w:rsidRPr="00920529">
        <w:rPr>
          <w:b/>
          <w:color w:val="000000" w:themeColor="text1"/>
        </w:rPr>
        <w:t>.0 Conclusion</w:t>
      </w:r>
      <w:r w:rsidRPr="00920529">
        <w:rPr>
          <w:b/>
          <w:color w:val="000000" w:themeColor="text1"/>
        </w:rPr>
        <w:t>s</w:t>
      </w:r>
    </w:p>
    <w:p w14:paraId="55791DD9" w14:textId="4E7F8110" w:rsidR="006610C0" w:rsidRPr="00920529" w:rsidRDefault="00543087" w:rsidP="00980EDF">
      <w:pPr>
        <w:spacing w:after="0" w:line="240" w:lineRule="auto"/>
        <w:jc w:val="both"/>
        <w:rPr>
          <w:color w:val="000000" w:themeColor="text1"/>
        </w:rPr>
      </w:pPr>
      <w:r w:rsidRPr="00920529">
        <w:rPr>
          <w:color w:val="000000" w:themeColor="text1"/>
        </w:rPr>
        <w:t>The effect of cooling the head, face and neck on self-paced and fixed-intensity exercise tests</w:t>
      </w:r>
      <w:r w:rsidR="00A44042" w:rsidRPr="00920529">
        <w:rPr>
          <w:color w:val="000000" w:themeColor="text1"/>
        </w:rPr>
        <w:t xml:space="preserve"> was inconclusive, </w:t>
      </w:r>
      <w:r w:rsidR="003D4A14" w:rsidRPr="00920529">
        <w:rPr>
          <w:color w:val="000000" w:themeColor="text1"/>
        </w:rPr>
        <w:t xml:space="preserve">with both no and medium beneficial effects possible. We found no evidence of </w:t>
      </w:r>
      <w:r w:rsidR="00F930D9" w:rsidRPr="00920529">
        <w:rPr>
          <w:color w:val="000000" w:themeColor="text1"/>
        </w:rPr>
        <w:t>harmful</w:t>
      </w:r>
      <w:r w:rsidR="003D4A14" w:rsidRPr="00920529">
        <w:rPr>
          <w:color w:val="000000" w:themeColor="text1"/>
        </w:rPr>
        <w:t xml:space="preserve"> performance </w:t>
      </w:r>
      <w:r w:rsidR="00F930D9" w:rsidRPr="00920529">
        <w:rPr>
          <w:color w:val="000000" w:themeColor="text1"/>
        </w:rPr>
        <w:t>effects.</w:t>
      </w:r>
      <w:r w:rsidR="004E0B33" w:rsidRPr="00920529">
        <w:rPr>
          <w:color w:val="000000" w:themeColor="text1"/>
        </w:rPr>
        <w:t xml:space="preserve"> </w:t>
      </w:r>
      <w:r w:rsidR="00087238" w:rsidRPr="00920529">
        <w:rPr>
          <w:color w:val="000000" w:themeColor="text1"/>
        </w:rPr>
        <w:t>Cooling the head, face and neck reduc</w:t>
      </w:r>
      <w:r w:rsidR="008B3F34" w:rsidRPr="00920529">
        <w:rPr>
          <w:color w:val="000000" w:themeColor="text1"/>
        </w:rPr>
        <w:t>ed</w:t>
      </w:r>
      <w:r w:rsidR="00087238" w:rsidRPr="00920529">
        <w:rPr>
          <w:color w:val="000000" w:themeColor="text1"/>
        </w:rPr>
        <w:t xml:space="preserve"> the skin temperature at the target site and improved thermal sensation and thermal comfort</w:t>
      </w:r>
      <w:r w:rsidR="005B0AF4" w:rsidRPr="00920529">
        <w:rPr>
          <w:color w:val="000000" w:themeColor="text1"/>
        </w:rPr>
        <w:t xml:space="preserve">. </w:t>
      </w:r>
      <w:r w:rsidR="00C7210A" w:rsidRPr="00920529">
        <w:rPr>
          <w:color w:val="000000" w:themeColor="text1"/>
        </w:rPr>
        <w:t>There was no e</w:t>
      </w:r>
      <w:r w:rsidR="00A77AD8" w:rsidRPr="00920529">
        <w:rPr>
          <w:color w:val="000000" w:themeColor="text1"/>
        </w:rPr>
        <w:t>ffect on</w:t>
      </w:r>
      <w:r w:rsidR="005B0AF4" w:rsidRPr="00920529">
        <w:rPr>
          <w:color w:val="000000" w:themeColor="text1"/>
        </w:rPr>
        <w:t xml:space="preserve"> heart rate</w:t>
      </w:r>
      <w:r w:rsidR="004976A7" w:rsidRPr="00920529">
        <w:rPr>
          <w:color w:val="000000" w:themeColor="text1"/>
        </w:rPr>
        <w:t>,</w:t>
      </w:r>
      <w:r w:rsidR="00A77AD8" w:rsidRPr="00920529">
        <w:rPr>
          <w:color w:val="000000" w:themeColor="text1"/>
        </w:rPr>
        <w:t xml:space="preserve"> </w:t>
      </w:r>
      <w:r w:rsidR="00C7210A" w:rsidRPr="00920529">
        <w:rPr>
          <w:color w:val="000000" w:themeColor="text1"/>
        </w:rPr>
        <w:t xml:space="preserve">and effects on </w:t>
      </w:r>
      <w:r w:rsidR="00087238" w:rsidRPr="00920529">
        <w:rPr>
          <w:color w:val="000000" w:themeColor="text1"/>
        </w:rPr>
        <w:t xml:space="preserve">core temperature and mean skin </w:t>
      </w:r>
      <w:r w:rsidR="00E33201" w:rsidRPr="00920529">
        <w:rPr>
          <w:color w:val="000000" w:themeColor="text1"/>
        </w:rPr>
        <w:t>temperature</w:t>
      </w:r>
      <w:r w:rsidR="00A77AD8" w:rsidRPr="00920529">
        <w:rPr>
          <w:color w:val="000000" w:themeColor="text1"/>
        </w:rPr>
        <w:t xml:space="preserve"> were so small they </w:t>
      </w:r>
      <w:r w:rsidR="00A67002" w:rsidRPr="00920529">
        <w:rPr>
          <w:color w:val="000000" w:themeColor="text1"/>
        </w:rPr>
        <w:t>can be</w:t>
      </w:r>
      <w:r w:rsidR="00A77AD8" w:rsidRPr="00920529">
        <w:rPr>
          <w:color w:val="000000" w:themeColor="text1"/>
        </w:rPr>
        <w:t xml:space="preserve"> considered</w:t>
      </w:r>
      <w:r w:rsidR="00251077" w:rsidRPr="00920529">
        <w:rPr>
          <w:color w:val="000000" w:themeColor="text1"/>
        </w:rPr>
        <w:t xml:space="preserve"> physiologically</w:t>
      </w:r>
      <w:r w:rsidR="003D4A14" w:rsidRPr="00920529">
        <w:rPr>
          <w:color w:val="000000" w:themeColor="text1"/>
        </w:rPr>
        <w:t xml:space="preserve"> </w:t>
      </w:r>
      <w:r w:rsidR="000D5878" w:rsidRPr="00920529">
        <w:rPr>
          <w:color w:val="000000" w:themeColor="text1"/>
        </w:rPr>
        <w:t>negligible</w:t>
      </w:r>
      <w:r w:rsidR="00E33201" w:rsidRPr="00920529">
        <w:rPr>
          <w:color w:val="000000" w:themeColor="text1"/>
        </w:rPr>
        <w:t>.</w:t>
      </w:r>
      <w:r w:rsidR="00B27B0A" w:rsidRPr="00920529">
        <w:rPr>
          <w:color w:val="000000" w:themeColor="text1"/>
        </w:rPr>
        <w:t xml:space="preserve"> Adverse events associated with the interventions were </w:t>
      </w:r>
      <w:r w:rsidR="00367EA5" w:rsidRPr="00920529">
        <w:rPr>
          <w:color w:val="000000" w:themeColor="text1"/>
        </w:rPr>
        <w:t>rare</w:t>
      </w:r>
      <w:r w:rsidR="00B27B0A" w:rsidRPr="00920529">
        <w:rPr>
          <w:color w:val="000000" w:themeColor="text1"/>
        </w:rPr>
        <w:t xml:space="preserve">, and there was no report of any cooling strategy making a participant feel cooler and then pushing beyond their thermal limits, causing </w:t>
      </w:r>
      <w:r w:rsidR="00CC62F0" w:rsidRPr="00920529">
        <w:rPr>
          <w:color w:val="000000" w:themeColor="text1"/>
        </w:rPr>
        <w:t xml:space="preserve">exertional </w:t>
      </w:r>
      <w:r w:rsidR="00B27B0A" w:rsidRPr="00920529">
        <w:rPr>
          <w:color w:val="000000" w:themeColor="text1"/>
        </w:rPr>
        <w:t>heat i</w:t>
      </w:r>
      <w:r w:rsidR="00CC62F0" w:rsidRPr="00920529">
        <w:rPr>
          <w:color w:val="000000" w:themeColor="text1"/>
        </w:rPr>
        <w:t>llness</w:t>
      </w:r>
      <w:r w:rsidR="00B27B0A" w:rsidRPr="00920529">
        <w:rPr>
          <w:color w:val="000000" w:themeColor="text1"/>
        </w:rPr>
        <w:t xml:space="preserve">. </w:t>
      </w:r>
      <w:r w:rsidR="00EE51A1" w:rsidRPr="00920529">
        <w:rPr>
          <w:color w:val="000000" w:themeColor="text1"/>
        </w:rPr>
        <w:t xml:space="preserve">No intervention subgroup </w:t>
      </w:r>
      <w:r w:rsidR="007B15BF" w:rsidRPr="00920529">
        <w:rPr>
          <w:color w:val="000000" w:themeColor="text1"/>
        </w:rPr>
        <w:t>was</w:t>
      </w:r>
      <w:r w:rsidR="00EE51A1" w:rsidRPr="00920529">
        <w:rPr>
          <w:color w:val="000000" w:themeColor="text1"/>
        </w:rPr>
        <w:t xml:space="preserve"> superior, and hence, </w:t>
      </w:r>
      <w:r w:rsidR="00BF40EA" w:rsidRPr="00920529">
        <w:rPr>
          <w:color w:val="000000" w:themeColor="text1"/>
        </w:rPr>
        <w:t xml:space="preserve">athletes are recommended to experiment with a range of </w:t>
      </w:r>
      <w:r w:rsidR="00273ECA" w:rsidRPr="00920529">
        <w:rPr>
          <w:color w:val="000000" w:themeColor="text1"/>
        </w:rPr>
        <w:t xml:space="preserve">rule-compatible and available </w:t>
      </w:r>
      <w:r w:rsidR="00BF40EA" w:rsidRPr="00920529">
        <w:rPr>
          <w:color w:val="000000" w:themeColor="text1"/>
        </w:rPr>
        <w:t xml:space="preserve">head, face and </w:t>
      </w:r>
      <w:r w:rsidR="00926B41" w:rsidRPr="00920529">
        <w:rPr>
          <w:color w:val="000000" w:themeColor="text1"/>
        </w:rPr>
        <w:t>neck</w:t>
      </w:r>
      <w:r w:rsidR="00BF40EA" w:rsidRPr="00920529">
        <w:rPr>
          <w:color w:val="000000" w:themeColor="text1"/>
        </w:rPr>
        <w:t xml:space="preserve"> cooling strategies, including different doses and timings, to determine the optimal strategy for their individual </w:t>
      </w:r>
      <w:r w:rsidR="00CC62F0" w:rsidRPr="00920529">
        <w:rPr>
          <w:color w:val="000000" w:themeColor="text1"/>
        </w:rPr>
        <w:t>and sport context.</w:t>
      </w:r>
      <w:r w:rsidR="006610C0" w:rsidRPr="00920529">
        <w:rPr>
          <w:color w:val="000000" w:themeColor="text1"/>
        </w:rPr>
        <w:br w:type="page"/>
      </w:r>
    </w:p>
    <w:p w14:paraId="57D82FFF" w14:textId="044E9364" w:rsidR="00784863" w:rsidRPr="00920529" w:rsidRDefault="00784863" w:rsidP="00165E0B">
      <w:pPr>
        <w:spacing w:after="0" w:line="240" w:lineRule="auto"/>
        <w:rPr>
          <w:b/>
          <w:color w:val="000000" w:themeColor="text1"/>
        </w:rPr>
      </w:pPr>
      <w:r w:rsidRPr="00920529">
        <w:rPr>
          <w:b/>
          <w:color w:val="000000" w:themeColor="text1"/>
        </w:rPr>
        <w:lastRenderedPageBreak/>
        <w:t>List of Figures, Tables and Supplementary Files</w:t>
      </w:r>
    </w:p>
    <w:p w14:paraId="02E7AB90" w14:textId="436D9A76" w:rsidR="00277E5D" w:rsidRPr="00920529" w:rsidRDefault="00277E5D" w:rsidP="00165E0B">
      <w:pPr>
        <w:spacing w:after="0" w:line="240" w:lineRule="auto"/>
        <w:rPr>
          <w:bCs/>
          <w:color w:val="000000" w:themeColor="text1"/>
        </w:rPr>
      </w:pPr>
      <w:r w:rsidRPr="00920529">
        <w:rPr>
          <w:bCs/>
          <w:color w:val="000000" w:themeColor="text1"/>
        </w:rPr>
        <w:t>Figure 1: Prisma flow diagram</w:t>
      </w:r>
    </w:p>
    <w:p w14:paraId="17AB781D" w14:textId="6F151F3E" w:rsidR="00DE6674" w:rsidRPr="00920529" w:rsidRDefault="00DE6674" w:rsidP="00165E0B">
      <w:pPr>
        <w:spacing w:after="0" w:line="240" w:lineRule="auto"/>
        <w:rPr>
          <w:rFonts w:cstheme="minorHAnsi"/>
          <w:color w:val="000000" w:themeColor="text1"/>
        </w:rPr>
      </w:pPr>
      <w:r w:rsidRPr="00920529">
        <w:rPr>
          <w:bCs/>
          <w:color w:val="000000" w:themeColor="text1"/>
        </w:rPr>
        <w:t>Figure</w:t>
      </w:r>
      <w:r w:rsidR="00572CA9" w:rsidRPr="00920529">
        <w:rPr>
          <w:bCs/>
          <w:color w:val="000000" w:themeColor="text1"/>
        </w:rPr>
        <w:t xml:space="preserve"> 2: </w:t>
      </w:r>
      <w:r w:rsidR="00914922" w:rsidRPr="00920529">
        <w:rPr>
          <w:rFonts w:cstheme="minorHAnsi"/>
          <w:color w:val="000000" w:themeColor="text1"/>
        </w:rPr>
        <w:t>The frequency of the cooling strategies and target sites investigated</w:t>
      </w:r>
    </w:p>
    <w:p w14:paraId="40EC124F" w14:textId="447F4CA5" w:rsidR="00914922" w:rsidRPr="00920529" w:rsidRDefault="00914922" w:rsidP="00165E0B">
      <w:pPr>
        <w:spacing w:after="0" w:line="240" w:lineRule="auto"/>
        <w:rPr>
          <w:rFonts w:cstheme="minorHAnsi"/>
          <w:color w:val="000000" w:themeColor="text1"/>
        </w:rPr>
      </w:pPr>
      <w:r w:rsidRPr="00920529">
        <w:rPr>
          <w:bCs/>
          <w:color w:val="000000" w:themeColor="text1"/>
        </w:rPr>
        <w:t xml:space="preserve">Figure 3: </w:t>
      </w:r>
      <w:r w:rsidRPr="00920529">
        <w:rPr>
          <w:rFonts w:cstheme="minorHAnsi"/>
          <w:color w:val="000000" w:themeColor="text1"/>
        </w:rPr>
        <w:t>Summary of the ROB2 results</w:t>
      </w:r>
    </w:p>
    <w:p w14:paraId="7BFB8095" w14:textId="7A2C84AB" w:rsidR="006037DC" w:rsidRPr="00920529" w:rsidRDefault="006037DC" w:rsidP="00165E0B">
      <w:pPr>
        <w:spacing w:after="0" w:line="240" w:lineRule="auto"/>
        <w:rPr>
          <w:rFonts w:cstheme="minorHAnsi"/>
          <w:color w:val="000000" w:themeColor="text1"/>
        </w:rPr>
      </w:pPr>
      <w:r w:rsidRPr="00920529">
        <w:rPr>
          <w:rFonts w:cstheme="minorHAnsi"/>
          <w:color w:val="000000" w:themeColor="text1"/>
        </w:rPr>
        <w:t xml:space="preserve">Figure </w:t>
      </w:r>
      <w:r w:rsidR="00C751CA" w:rsidRPr="00920529">
        <w:rPr>
          <w:rFonts w:cstheme="minorHAnsi"/>
          <w:color w:val="000000" w:themeColor="text1"/>
        </w:rPr>
        <w:t>4</w:t>
      </w:r>
      <w:r w:rsidRPr="00920529">
        <w:rPr>
          <w:rFonts w:cstheme="minorHAnsi"/>
          <w:color w:val="000000" w:themeColor="text1"/>
        </w:rPr>
        <w:t xml:space="preserve">: </w:t>
      </w:r>
      <w:r w:rsidR="00EA3B83" w:rsidRPr="00920529">
        <w:rPr>
          <w:rFonts w:cstheme="minorHAnsi"/>
          <w:color w:val="000000" w:themeColor="text1"/>
        </w:rPr>
        <w:t>Funnel plots for each meta-analysis</w:t>
      </w:r>
    </w:p>
    <w:p w14:paraId="3E6CD66F" w14:textId="46A61E15" w:rsidR="00DD46DD" w:rsidRPr="00920529" w:rsidRDefault="00DD46DD" w:rsidP="00165E0B">
      <w:pPr>
        <w:spacing w:after="0" w:line="240" w:lineRule="auto"/>
        <w:rPr>
          <w:rFonts w:cstheme="minorHAnsi"/>
          <w:color w:val="000000" w:themeColor="text1"/>
        </w:rPr>
      </w:pPr>
      <w:r w:rsidRPr="00920529">
        <w:rPr>
          <w:rFonts w:cstheme="minorHAnsi"/>
          <w:color w:val="000000" w:themeColor="text1"/>
        </w:rPr>
        <w:t xml:space="preserve">Figure </w:t>
      </w:r>
      <w:r w:rsidR="00C751CA" w:rsidRPr="00920529">
        <w:rPr>
          <w:rFonts w:cstheme="minorHAnsi"/>
          <w:color w:val="000000" w:themeColor="text1"/>
        </w:rPr>
        <w:t>5</w:t>
      </w:r>
      <w:r w:rsidRPr="00920529">
        <w:rPr>
          <w:rFonts w:cstheme="minorHAnsi"/>
          <w:color w:val="000000" w:themeColor="text1"/>
        </w:rPr>
        <w:t xml:space="preserve">: The forest plot </w:t>
      </w:r>
      <w:r w:rsidR="00EC1D80" w:rsidRPr="00920529">
        <w:rPr>
          <w:rFonts w:cstheme="minorHAnsi"/>
          <w:color w:val="000000" w:themeColor="text1"/>
        </w:rPr>
        <w:t xml:space="preserve">of controlled trials investigating the effect of cooling the head, face and neck </w:t>
      </w:r>
      <w:r w:rsidR="00BB1593" w:rsidRPr="00920529">
        <w:rPr>
          <w:rFonts w:cstheme="minorHAnsi"/>
          <w:color w:val="000000" w:themeColor="text1"/>
        </w:rPr>
        <w:t xml:space="preserve">on </w:t>
      </w:r>
      <w:r w:rsidR="001668DF" w:rsidRPr="00920529">
        <w:rPr>
          <w:rFonts w:cstheme="minorHAnsi"/>
          <w:color w:val="000000" w:themeColor="text1"/>
        </w:rPr>
        <w:t>self-paced exercise tests</w:t>
      </w:r>
    </w:p>
    <w:p w14:paraId="142AAB99" w14:textId="12456F18" w:rsidR="007A6479" w:rsidRPr="00920529" w:rsidRDefault="007A6479" w:rsidP="007A6479">
      <w:pPr>
        <w:spacing w:after="0" w:line="240" w:lineRule="auto"/>
        <w:rPr>
          <w:rFonts w:cstheme="minorHAnsi"/>
          <w:color w:val="000000" w:themeColor="text1"/>
        </w:rPr>
      </w:pPr>
      <w:r w:rsidRPr="00920529">
        <w:rPr>
          <w:rFonts w:cstheme="minorHAnsi"/>
          <w:color w:val="000000" w:themeColor="text1"/>
        </w:rPr>
        <w:t xml:space="preserve">Figure </w:t>
      </w:r>
      <w:r w:rsidR="00C751CA" w:rsidRPr="00920529">
        <w:rPr>
          <w:rFonts w:cstheme="minorHAnsi"/>
          <w:color w:val="000000" w:themeColor="text1"/>
        </w:rPr>
        <w:t>6</w:t>
      </w:r>
      <w:r w:rsidRPr="00920529">
        <w:rPr>
          <w:rFonts w:cstheme="minorHAnsi"/>
          <w:color w:val="000000" w:themeColor="text1"/>
        </w:rPr>
        <w:t>: The forest plot of controlled trials investigating the effect of cooling the head, face and neck on</w:t>
      </w:r>
      <w:r w:rsidR="0029700F" w:rsidRPr="00920529">
        <w:rPr>
          <w:rFonts w:cstheme="minorHAnsi"/>
          <w:color w:val="000000" w:themeColor="text1"/>
        </w:rPr>
        <w:t xml:space="preserve"> </w:t>
      </w:r>
      <w:r w:rsidR="007C46F6" w:rsidRPr="00920529">
        <w:rPr>
          <w:rFonts w:cstheme="minorHAnsi"/>
          <w:color w:val="000000" w:themeColor="text1"/>
        </w:rPr>
        <w:t>fixed-intensity exercise tests</w:t>
      </w:r>
      <w:r w:rsidRPr="00920529">
        <w:rPr>
          <w:rFonts w:cstheme="minorHAnsi"/>
          <w:color w:val="000000" w:themeColor="text1"/>
        </w:rPr>
        <w:t xml:space="preserve">. </w:t>
      </w:r>
      <w:r w:rsidR="00EC5184" w:rsidRPr="00920529">
        <w:rPr>
          <w:rFonts w:cstheme="minorHAnsi"/>
          <w:color w:val="000000" w:themeColor="text1"/>
        </w:rPr>
        <w:t>For Gray et al., 2021 male and female groups were combined.</w:t>
      </w:r>
    </w:p>
    <w:p w14:paraId="142BB2EB" w14:textId="4DB39734" w:rsidR="003A7412" w:rsidRPr="00920529" w:rsidRDefault="003A7412" w:rsidP="007A6479">
      <w:pPr>
        <w:spacing w:after="0" w:line="240" w:lineRule="auto"/>
        <w:rPr>
          <w:rFonts w:cstheme="minorHAnsi"/>
          <w:color w:val="000000" w:themeColor="text1"/>
        </w:rPr>
      </w:pPr>
      <w:r w:rsidRPr="00920529">
        <w:rPr>
          <w:rFonts w:cstheme="minorHAnsi"/>
          <w:color w:val="000000" w:themeColor="text1"/>
        </w:rPr>
        <w:t xml:space="preserve">Figure 7: </w:t>
      </w:r>
      <w:r w:rsidR="0008723C" w:rsidRPr="00920529">
        <w:rPr>
          <w:rFonts w:cstheme="minorHAnsi"/>
          <w:color w:val="000000" w:themeColor="text1"/>
        </w:rPr>
        <w:t>A</w:t>
      </w:r>
      <w:r w:rsidR="00947685" w:rsidRPr="00920529">
        <w:rPr>
          <w:rFonts w:cstheme="minorHAnsi"/>
          <w:color w:val="000000" w:themeColor="text1"/>
        </w:rPr>
        <w:t>n illustration</w:t>
      </w:r>
      <w:r w:rsidR="0008723C" w:rsidRPr="00920529">
        <w:rPr>
          <w:rFonts w:cstheme="minorHAnsi"/>
          <w:color w:val="000000" w:themeColor="text1"/>
        </w:rPr>
        <w:t xml:space="preserve"> of the </w:t>
      </w:r>
      <w:r w:rsidR="001F7F97" w:rsidRPr="00920529">
        <w:rPr>
          <w:rFonts w:cstheme="minorHAnsi"/>
          <w:color w:val="000000" w:themeColor="text1"/>
        </w:rPr>
        <w:t>psychophysiological</w:t>
      </w:r>
      <w:r w:rsidR="0008723C" w:rsidRPr="00920529">
        <w:rPr>
          <w:rFonts w:cstheme="minorHAnsi"/>
          <w:color w:val="000000" w:themeColor="text1"/>
        </w:rPr>
        <w:t xml:space="preserve"> mechanism </w:t>
      </w:r>
      <w:r w:rsidR="00642F3A" w:rsidRPr="00920529">
        <w:rPr>
          <w:rFonts w:cstheme="minorHAnsi"/>
          <w:color w:val="000000" w:themeColor="text1"/>
        </w:rPr>
        <w:t>of cooling the head, face and neck that leads to improved physical performance</w:t>
      </w:r>
    </w:p>
    <w:p w14:paraId="11E1A695" w14:textId="4F309261" w:rsidR="003A7412" w:rsidRPr="00920529" w:rsidRDefault="003A7412" w:rsidP="007A6479">
      <w:pPr>
        <w:spacing w:after="0" w:line="240" w:lineRule="auto"/>
        <w:rPr>
          <w:bCs/>
          <w:color w:val="000000" w:themeColor="text1"/>
        </w:rPr>
      </w:pPr>
      <w:r w:rsidRPr="00920529">
        <w:rPr>
          <w:rFonts w:cstheme="minorHAnsi"/>
          <w:color w:val="000000" w:themeColor="text1"/>
        </w:rPr>
        <w:t xml:space="preserve">Figure 8: </w:t>
      </w:r>
      <w:r w:rsidR="00DD22A4" w:rsidRPr="00920529">
        <w:rPr>
          <w:rFonts w:cstheme="minorHAnsi"/>
          <w:color w:val="000000" w:themeColor="text1"/>
        </w:rPr>
        <w:t>An i</w:t>
      </w:r>
      <w:r w:rsidR="001873E4" w:rsidRPr="00920529">
        <w:rPr>
          <w:color w:val="000000" w:themeColor="text1"/>
        </w:rPr>
        <w:t xml:space="preserve">nfographic summarizing </w:t>
      </w:r>
      <w:r w:rsidR="0020223B" w:rsidRPr="00920529">
        <w:rPr>
          <w:color w:val="000000" w:themeColor="text1"/>
        </w:rPr>
        <w:t xml:space="preserve">the major findings and </w:t>
      </w:r>
      <w:r w:rsidR="00DD22A4" w:rsidRPr="00920529">
        <w:rPr>
          <w:color w:val="000000" w:themeColor="text1"/>
        </w:rPr>
        <w:t xml:space="preserve">practical </w:t>
      </w:r>
      <w:r w:rsidR="0020223B" w:rsidRPr="00920529">
        <w:rPr>
          <w:color w:val="000000" w:themeColor="text1"/>
        </w:rPr>
        <w:t>applications</w:t>
      </w:r>
    </w:p>
    <w:p w14:paraId="78AEEC4F" w14:textId="70ECC2C8" w:rsidR="00B42378" w:rsidRPr="00920529" w:rsidRDefault="00B42378" w:rsidP="00165E0B">
      <w:pPr>
        <w:spacing w:after="0" w:line="240" w:lineRule="auto"/>
        <w:rPr>
          <w:bCs/>
          <w:color w:val="000000" w:themeColor="text1"/>
        </w:rPr>
      </w:pPr>
      <w:r w:rsidRPr="00920529">
        <w:rPr>
          <w:bCs/>
          <w:color w:val="000000" w:themeColor="text1"/>
        </w:rPr>
        <w:t>Table 1: The characteristics of the included studies</w:t>
      </w:r>
    </w:p>
    <w:p w14:paraId="2095BD33" w14:textId="654E5E0B" w:rsidR="00EB59B1" w:rsidRPr="00920529" w:rsidRDefault="00EB59B1" w:rsidP="00165E0B">
      <w:pPr>
        <w:spacing w:after="0" w:line="240" w:lineRule="auto"/>
        <w:rPr>
          <w:bCs/>
          <w:color w:val="000000" w:themeColor="text1"/>
        </w:rPr>
      </w:pPr>
      <w:r w:rsidRPr="00920529">
        <w:rPr>
          <w:bCs/>
          <w:color w:val="000000" w:themeColor="text1"/>
        </w:rPr>
        <w:t>Table 2</w:t>
      </w:r>
      <w:r w:rsidR="00B035C7" w:rsidRPr="00920529">
        <w:rPr>
          <w:bCs/>
          <w:color w:val="000000" w:themeColor="text1"/>
        </w:rPr>
        <w:t>:</w:t>
      </w:r>
      <w:r w:rsidRPr="00920529">
        <w:rPr>
          <w:bCs/>
          <w:color w:val="000000" w:themeColor="text1"/>
        </w:rPr>
        <w:t xml:space="preserve"> A summary of </w:t>
      </w:r>
      <w:r w:rsidR="0015222C" w:rsidRPr="00920529">
        <w:rPr>
          <w:bCs/>
          <w:color w:val="000000" w:themeColor="text1"/>
        </w:rPr>
        <w:t xml:space="preserve">results for each </w:t>
      </w:r>
      <w:r w:rsidR="00B035C7" w:rsidRPr="00920529">
        <w:rPr>
          <w:bCs/>
          <w:color w:val="000000" w:themeColor="text1"/>
        </w:rPr>
        <w:t>meta-analys</w:t>
      </w:r>
      <w:r w:rsidR="0015222C" w:rsidRPr="00920529">
        <w:rPr>
          <w:bCs/>
          <w:color w:val="000000" w:themeColor="text1"/>
        </w:rPr>
        <w:t>is</w:t>
      </w:r>
    </w:p>
    <w:p w14:paraId="5D48E5F3" w14:textId="47A605E2" w:rsidR="006D0701" w:rsidRPr="00920529" w:rsidRDefault="006D0701" w:rsidP="006D0701">
      <w:pPr>
        <w:spacing w:after="0" w:line="240" w:lineRule="auto"/>
        <w:rPr>
          <w:rFonts w:cstheme="minorHAnsi"/>
          <w:color w:val="000000" w:themeColor="text1"/>
        </w:rPr>
      </w:pPr>
      <w:r w:rsidRPr="00920529">
        <w:rPr>
          <w:rFonts w:cstheme="minorHAnsi"/>
          <w:color w:val="000000" w:themeColor="text1"/>
        </w:rPr>
        <w:t xml:space="preserve">Supplementary File 1: </w:t>
      </w:r>
      <w:r w:rsidR="0029700F" w:rsidRPr="00920529">
        <w:rPr>
          <w:rFonts w:cstheme="minorHAnsi"/>
          <w:color w:val="000000" w:themeColor="text1"/>
        </w:rPr>
        <w:t>Search strategy</w:t>
      </w:r>
    </w:p>
    <w:p w14:paraId="29E3297C" w14:textId="2A02D4B6" w:rsidR="00784863" w:rsidRPr="00920529" w:rsidRDefault="00277E5D" w:rsidP="00165E0B">
      <w:pPr>
        <w:spacing w:after="0" w:line="240" w:lineRule="auto"/>
        <w:rPr>
          <w:rFonts w:cstheme="minorHAnsi"/>
          <w:color w:val="000000" w:themeColor="text1"/>
        </w:rPr>
      </w:pPr>
      <w:r w:rsidRPr="00920529">
        <w:rPr>
          <w:rFonts w:cstheme="minorHAnsi"/>
          <w:color w:val="000000" w:themeColor="text1"/>
        </w:rPr>
        <w:t xml:space="preserve">Supplementary File </w:t>
      </w:r>
      <w:r w:rsidR="006D0701" w:rsidRPr="00920529">
        <w:rPr>
          <w:rFonts w:cstheme="minorHAnsi"/>
          <w:color w:val="000000" w:themeColor="text1"/>
        </w:rPr>
        <w:t>2</w:t>
      </w:r>
      <w:r w:rsidR="00F51E8E" w:rsidRPr="00920529">
        <w:rPr>
          <w:rFonts w:cstheme="minorHAnsi"/>
          <w:color w:val="000000" w:themeColor="text1"/>
        </w:rPr>
        <w:t xml:space="preserve">: </w:t>
      </w:r>
      <w:r w:rsidR="0009724A" w:rsidRPr="00920529">
        <w:rPr>
          <w:rFonts w:cstheme="minorHAnsi"/>
          <w:color w:val="000000" w:themeColor="text1"/>
        </w:rPr>
        <w:t xml:space="preserve">Excluded studies </w:t>
      </w:r>
      <w:r w:rsidR="00784863" w:rsidRPr="00920529">
        <w:rPr>
          <w:rFonts w:cstheme="minorHAnsi"/>
          <w:color w:val="000000" w:themeColor="text1"/>
        </w:rPr>
        <w:t>after full-text screening</w:t>
      </w:r>
    </w:p>
    <w:p w14:paraId="54801CE4" w14:textId="55645EE2" w:rsidR="00F45D8D" w:rsidRPr="00920529" w:rsidRDefault="00784863" w:rsidP="00784863">
      <w:pPr>
        <w:spacing w:after="0" w:line="240" w:lineRule="auto"/>
        <w:rPr>
          <w:rFonts w:cstheme="minorHAnsi"/>
          <w:color w:val="000000" w:themeColor="text1"/>
        </w:rPr>
      </w:pPr>
      <w:r w:rsidRPr="00920529">
        <w:rPr>
          <w:rFonts w:cstheme="minorHAnsi"/>
          <w:color w:val="000000" w:themeColor="text1"/>
        </w:rPr>
        <w:t xml:space="preserve">Supplementary File </w:t>
      </w:r>
      <w:r w:rsidR="006D0701" w:rsidRPr="00920529">
        <w:rPr>
          <w:rFonts w:cstheme="minorHAnsi"/>
          <w:color w:val="000000" w:themeColor="text1"/>
        </w:rPr>
        <w:t>3</w:t>
      </w:r>
      <w:r w:rsidRPr="00920529">
        <w:rPr>
          <w:rFonts w:cstheme="minorHAnsi"/>
          <w:color w:val="000000" w:themeColor="text1"/>
        </w:rPr>
        <w:t xml:space="preserve">: </w:t>
      </w:r>
      <w:r w:rsidR="00572CA9" w:rsidRPr="00920529">
        <w:rPr>
          <w:rFonts w:cstheme="minorHAnsi"/>
          <w:color w:val="000000" w:themeColor="text1"/>
        </w:rPr>
        <w:t>The</w:t>
      </w:r>
      <w:r w:rsidR="00A422F4" w:rsidRPr="00920529">
        <w:rPr>
          <w:rFonts w:cstheme="minorHAnsi"/>
          <w:color w:val="000000" w:themeColor="text1"/>
        </w:rPr>
        <w:t xml:space="preserve"> </w:t>
      </w:r>
      <w:r w:rsidR="004C13D0" w:rsidRPr="00920529">
        <w:rPr>
          <w:rFonts w:cstheme="minorHAnsi"/>
          <w:color w:val="000000" w:themeColor="text1"/>
        </w:rPr>
        <w:t>ROB2</w:t>
      </w:r>
      <w:r w:rsidR="00366B25" w:rsidRPr="00920529">
        <w:rPr>
          <w:rFonts w:cstheme="minorHAnsi"/>
          <w:color w:val="000000" w:themeColor="text1"/>
        </w:rPr>
        <w:t xml:space="preserve"> results</w:t>
      </w:r>
    </w:p>
    <w:p w14:paraId="0A4815C0" w14:textId="07C8F51F" w:rsidR="0029700F" w:rsidRPr="00920529" w:rsidRDefault="0029700F" w:rsidP="0029700F">
      <w:pPr>
        <w:spacing w:after="0" w:line="240" w:lineRule="auto"/>
        <w:rPr>
          <w:rFonts w:cstheme="minorHAnsi"/>
          <w:color w:val="000000" w:themeColor="text1"/>
        </w:rPr>
      </w:pPr>
      <w:r w:rsidRPr="00920529">
        <w:rPr>
          <w:rFonts w:cstheme="minorHAnsi"/>
          <w:color w:val="000000" w:themeColor="text1"/>
        </w:rPr>
        <w:t xml:space="preserve">Supplementary File 4: </w:t>
      </w:r>
      <w:r w:rsidR="00B035C7" w:rsidRPr="00920529">
        <w:rPr>
          <w:rFonts w:cstheme="minorHAnsi"/>
          <w:color w:val="000000" w:themeColor="text1"/>
        </w:rPr>
        <w:t xml:space="preserve">Forest plots for physiological and perceptual </w:t>
      </w:r>
      <w:r w:rsidR="003304CD" w:rsidRPr="00920529">
        <w:rPr>
          <w:rFonts w:cstheme="minorHAnsi"/>
          <w:color w:val="000000" w:themeColor="text1"/>
        </w:rPr>
        <w:t>outcomes</w:t>
      </w:r>
    </w:p>
    <w:p w14:paraId="79D4CB26" w14:textId="0A545AB8" w:rsidR="009C2F9A" w:rsidRPr="00920529" w:rsidRDefault="009C2F9A" w:rsidP="009C2F9A">
      <w:pPr>
        <w:spacing w:after="0" w:line="240" w:lineRule="auto"/>
        <w:rPr>
          <w:rFonts w:cstheme="minorHAnsi"/>
          <w:color w:val="000000" w:themeColor="text1"/>
        </w:rPr>
      </w:pPr>
      <w:r w:rsidRPr="00920529">
        <w:rPr>
          <w:rFonts w:cstheme="minorHAnsi"/>
          <w:color w:val="000000" w:themeColor="text1"/>
        </w:rPr>
        <w:t xml:space="preserve">Supplementary File 5: </w:t>
      </w:r>
      <w:r w:rsidR="00FB3ADB" w:rsidRPr="00920529">
        <w:rPr>
          <w:rFonts w:cstheme="minorHAnsi"/>
          <w:color w:val="000000" w:themeColor="text1"/>
        </w:rPr>
        <w:t>Sensitivity</w:t>
      </w:r>
      <w:r w:rsidRPr="00920529">
        <w:rPr>
          <w:rFonts w:cstheme="minorHAnsi"/>
          <w:color w:val="000000" w:themeColor="text1"/>
        </w:rPr>
        <w:t xml:space="preserve"> </w:t>
      </w:r>
      <w:r w:rsidR="00506FCF" w:rsidRPr="00920529">
        <w:rPr>
          <w:rFonts w:cstheme="minorHAnsi"/>
          <w:color w:val="000000" w:themeColor="text1"/>
        </w:rPr>
        <w:t>a</w:t>
      </w:r>
      <w:r w:rsidR="00FB3ADB" w:rsidRPr="00920529">
        <w:rPr>
          <w:rFonts w:cstheme="minorHAnsi"/>
          <w:color w:val="000000" w:themeColor="text1"/>
        </w:rPr>
        <w:t>nalysis</w:t>
      </w:r>
    </w:p>
    <w:p w14:paraId="11266D9F" w14:textId="77777777" w:rsidR="0029700F" w:rsidRPr="00920529" w:rsidRDefault="0029700F" w:rsidP="00784863">
      <w:pPr>
        <w:spacing w:after="0" w:line="240" w:lineRule="auto"/>
        <w:rPr>
          <w:rFonts w:cstheme="minorHAnsi"/>
          <w:color w:val="000000" w:themeColor="text1"/>
        </w:rPr>
      </w:pPr>
    </w:p>
    <w:p w14:paraId="6BE5E740" w14:textId="77777777" w:rsidR="009F5692" w:rsidRPr="00920529" w:rsidRDefault="009F5692" w:rsidP="00165E0B">
      <w:pPr>
        <w:spacing w:after="0" w:line="240" w:lineRule="auto"/>
        <w:rPr>
          <w:rFonts w:cstheme="minorHAnsi"/>
          <w:b/>
          <w:bCs/>
          <w:color w:val="000000" w:themeColor="text1"/>
        </w:rPr>
      </w:pPr>
      <w:r w:rsidRPr="00920529">
        <w:rPr>
          <w:rFonts w:cstheme="minorHAnsi"/>
          <w:b/>
          <w:bCs/>
          <w:color w:val="000000" w:themeColor="text1"/>
        </w:rPr>
        <w:t>Data Availability Statement</w:t>
      </w:r>
    </w:p>
    <w:p w14:paraId="4947DE24" w14:textId="0B83A595" w:rsidR="001668DF" w:rsidRPr="00920529" w:rsidRDefault="009F5692" w:rsidP="00165E0B">
      <w:pPr>
        <w:spacing w:after="0" w:line="240" w:lineRule="auto"/>
        <w:rPr>
          <w:rFonts w:cstheme="minorHAnsi"/>
          <w:color w:val="000000" w:themeColor="text1"/>
        </w:rPr>
      </w:pPr>
      <w:r w:rsidRPr="00920529">
        <w:rPr>
          <w:rFonts w:cstheme="minorHAnsi"/>
          <w:color w:val="000000" w:themeColor="text1"/>
        </w:rPr>
        <w:t xml:space="preserve">All data and code is available from </w:t>
      </w:r>
      <w:hyperlink r:id="rId11" w:tgtFrame="_blank" w:history="1">
        <w:r w:rsidRPr="00920529">
          <w:rPr>
            <w:rStyle w:val="Hyperlink"/>
            <w:rFonts w:cstheme="minorHAnsi"/>
            <w:color w:val="000000" w:themeColor="text1"/>
          </w:rPr>
          <w:t>https://doi.org/10.5281/zenodo.14253041</w:t>
        </w:r>
      </w:hyperlink>
      <w:r w:rsidR="001668DF" w:rsidRPr="00920529">
        <w:rPr>
          <w:rFonts w:cstheme="minorHAnsi"/>
          <w:color w:val="000000" w:themeColor="text1"/>
        </w:rPr>
        <w:br w:type="page"/>
      </w:r>
    </w:p>
    <w:p w14:paraId="4D78C1A6" w14:textId="0BE41D62" w:rsidR="00165E0B" w:rsidRPr="00920529" w:rsidRDefault="009E2744" w:rsidP="00165E0B">
      <w:pPr>
        <w:spacing w:after="0" w:line="240" w:lineRule="auto"/>
        <w:rPr>
          <w:b/>
          <w:color w:val="000000" w:themeColor="text1"/>
        </w:rPr>
      </w:pPr>
      <w:r w:rsidRPr="00920529">
        <w:rPr>
          <w:b/>
          <w:color w:val="000000" w:themeColor="text1"/>
        </w:rPr>
        <w:lastRenderedPageBreak/>
        <w:t>References</w:t>
      </w:r>
    </w:p>
    <w:p w14:paraId="09CF4234" w14:textId="77777777" w:rsidR="00B439BD" w:rsidRPr="00920529" w:rsidRDefault="00B439BD" w:rsidP="00165E0B">
      <w:pPr>
        <w:spacing w:after="0" w:line="240" w:lineRule="auto"/>
        <w:rPr>
          <w:color w:val="000000" w:themeColor="text1"/>
        </w:rPr>
      </w:pPr>
    </w:p>
    <w:p w14:paraId="6D6B07E9" w14:textId="00558EEA" w:rsidR="009A07ED" w:rsidRPr="00920529" w:rsidRDefault="00B439BD" w:rsidP="009A07ED">
      <w:pPr>
        <w:pStyle w:val="EndNoteBibliography"/>
        <w:spacing w:after="0"/>
        <w:ind w:left="720" w:hanging="720"/>
        <w:rPr>
          <w:color w:val="000000" w:themeColor="text1"/>
        </w:rPr>
      </w:pPr>
      <w:r w:rsidRPr="00920529">
        <w:rPr>
          <w:color w:val="000000" w:themeColor="text1"/>
        </w:rPr>
        <w:fldChar w:fldCharType="begin"/>
      </w:r>
      <w:r w:rsidRPr="00920529">
        <w:rPr>
          <w:color w:val="000000" w:themeColor="text1"/>
        </w:rPr>
        <w:instrText xml:space="preserve"> ADDIN EN.REFLIST </w:instrText>
      </w:r>
      <w:r w:rsidRPr="00920529">
        <w:rPr>
          <w:color w:val="000000" w:themeColor="text1"/>
        </w:rPr>
        <w:fldChar w:fldCharType="separate"/>
      </w:r>
      <w:r w:rsidR="009A07ED" w:rsidRPr="00920529">
        <w:rPr>
          <w:color w:val="000000" w:themeColor="text1"/>
        </w:rPr>
        <w:t>1.</w:t>
      </w:r>
      <w:r w:rsidR="009A07ED" w:rsidRPr="00920529">
        <w:rPr>
          <w:color w:val="000000" w:themeColor="text1"/>
        </w:rPr>
        <w:tab/>
        <w:t xml:space="preserve">World Meteorological Organization. State of the Global Climate 2022. 2023; </w:t>
      </w:r>
      <w:hyperlink r:id="rId12" w:anchor=".ZEEef-xBzjC" w:history="1">
        <w:r w:rsidR="009A07ED" w:rsidRPr="00920529">
          <w:rPr>
            <w:rStyle w:val="Hyperlink"/>
            <w:color w:val="000000" w:themeColor="text1"/>
          </w:rPr>
          <w:t>https://library.wmo.int/index.php?lvl=notice_display&amp;id=22265#.ZEEef-xBzjC</w:t>
        </w:r>
      </w:hyperlink>
      <w:r w:rsidR="009A07ED" w:rsidRPr="00920529">
        <w:rPr>
          <w:color w:val="000000" w:themeColor="text1"/>
        </w:rPr>
        <w:t>.</w:t>
      </w:r>
    </w:p>
    <w:p w14:paraId="17BA4B68"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2.</w:t>
      </w:r>
      <w:r w:rsidRPr="00920529">
        <w:rPr>
          <w:color w:val="000000" w:themeColor="text1"/>
        </w:rPr>
        <w:tab/>
        <w:t xml:space="preserve">Bongers CCWG, James LJ, Périard JD. From Tokyo through Paris to Los Angeles and beyond - Preparing athletes to face the heat of a warming world. </w:t>
      </w:r>
      <w:r w:rsidRPr="00920529">
        <w:rPr>
          <w:i/>
          <w:color w:val="000000" w:themeColor="text1"/>
        </w:rPr>
        <w:t xml:space="preserve">J Sci Med Sport. </w:t>
      </w:r>
      <w:r w:rsidRPr="00920529">
        <w:rPr>
          <w:color w:val="000000" w:themeColor="text1"/>
        </w:rPr>
        <w:t>2024;27(12):890-893.</w:t>
      </w:r>
    </w:p>
    <w:p w14:paraId="1A0E11CC"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3.</w:t>
      </w:r>
      <w:r w:rsidRPr="00920529">
        <w:rPr>
          <w:color w:val="000000" w:themeColor="text1"/>
        </w:rPr>
        <w:tab/>
        <w:t xml:space="preserve">Nybo L, Flouris AD, Racinais S, Mohr M. Football facing a future with global warming: perspectives for players health and performance. </w:t>
      </w:r>
      <w:r w:rsidRPr="00920529">
        <w:rPr>
          <w:i/>
          <w:color w:val="000000" w:themeColor="text1"/>
        </w:rPr>
        <w:t xml:space="preserve">Br J Sports Med. </w:t>
      </w:r>
      <w:r w:rsidRPr="00920529">
        <w:rPr>
          <w:color w:val="000000" w:themeColor="text1"/>
        </w:rPr>
        <w:t>2021;55(6):297-298.</w:t>
      </w:r>
    </w:p>
    <w:p w14:paraId="6BD4601F"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4.</w:t>
      </w:r>
      <w:r w:rsidRPr="00920529">
        <w:rPr>
          <w:color w:val="000000" w:themeColor="text1"/>
        </w:rPr>
        <w:tab/>
        <w:t xml:space="preserve">Mason HM, King JC, Peden AE, Leicht AS, Franklin RC. The impact of extreme heat on mass-gathering sporting events: Implications for Australia and other countries. </w:t>
      </w:r>
      <w:r w:rsidRPr="00920529">
        <w:rPr>
          <w:i/>
          <w:color w:val="000000" w:themeColor="text1"/>
        </w:rPr>
        <w:t xml:space="preserve">J Sci Med Sport. </w:t>
      </w:r>
      <w:r w:rsidRPr="00920529">
        <w:rPr>
          <w:color w:val="000000" w:themeColor="text1"/>
        </w:rPr>
        <w:t>2024;27(8):515-524.</w:t>
      </w:r>
    </w:p>
    <w:p w14:paraId="48886DBF"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5.</w:t>
      </w:r>
      <w:r w:rsidRPr="00920529">
        <w:rPr>
          <w:color w:val="000000" w:themeColor="text1"/>
        </w:rPr>
        <w:tab/>
        <w:t xml:space="preserve">González-Alonso J, Quistorff B, Krustrup P, Bangsbo J, Saltin B. Heat production in human skeletal muscle at the onset of intense dynamic exercise. </w:t>
      </w:r>
      <w:r w:rsidRPr="00920529">
        <w:rPr>
          <w:i/>
          <w:color w:val="000000" w:themeColor="text1"/>
        </w:rPr>
        <w:t xml:space="preserve">J Physiol. </w:t>
      </w:r>
      <w:r w:rsidRPr="00920529">
        <w:rPr>
          <w:color w:val="000000" w:themeColor="text1"/>
        </w:rPr>
        <w:t>2000;524(2):603-615.</w:t>
      </w:r>
    </w:p>
    <w:p w14:paraId="1FAD4D01"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6.</w:t>
      </w:r>
      <w:r w:rsidRPr="00920529">
        <w:rPr>
          <w:color w:val="000000" w:themeColor="text1"/>
        </w:rPr>
        <w:tab/>
        <w:t xml:space="preserve">Nielsen M. Die Regulation der Körpertemperatur bei Muskelarbeit. </w:t>
      </w:r>
      <w:r w:rsidRPr="00920529">
        <w:rPr>
          <w:i/>
          <w:color w:val="000000" w:themeColor="text1"/>
        </w:rPr>
        <w:t xml:space="preserve">Scand Arch Physiol. </w:t>
      </w:r>
      <w:r w:rsidRPr="00920529">
        <w:rPr>
          <w:color w:val="000000" w:themeColor="text1"/>
        </w:rPr>
        <w:t>1938;79:193-230.</w:t>
      </w:r>
    </w:p>
    <w:p w14:paraId="104DD751"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7.</w:t>
      </w:r>
      <w:r w:rsidRPr="00920529">
        <w:rPr>
          <w:color w:val="000000" w:themeColor="text1"/>
        </w:rPr>
        <w:tab/>
        <w:t xml:space="preserve">Phillips DB, Ehnes CM, Welch BG, Lee LN, Simin I, Petersen SR. Influence of work clothing on physiological responses and performance during treadmill exercise and the Wildland Firefighter Pack Test. </w:t>
      </w:r>
      <w:r w:rsidRPr="00920529">
        <w:rPr>
          <w:i/>
          <w:color w:val="000000" w:themeColor="text1"/>
        </w:rPr>
        <w:t xml:space="preserve">Appl Ergon. </w:t>
      </w:r>
      <w:r w:rsidRPr="00920529">
        <w:rPr>
          <w:color w:val="000000" w:themeColor="text1"/>
        </w:rPr>
        <w:t>2018;68:313-318.</w:t>
      </w:r>
    </w:p>
    <w:p w14:paraId="50653851"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8.</w:t>
      </w:r>
      <w:r w:rsidRPr="00920529">
        <w:rPr>
          <w:color w:val="000000" w:themeColor="text1"/>
        </w:rPr>
        <w:tab/>
        <w:t xml:space="preserve">Che Muhamed AM, Atkins K, Stannard SR, Mündel T, Thompson MW. The effects of a systematic increase in relative humidity on thermoregulatory and circulatory responses during prolonged running exercise in the heat. </w:t>
      </w:r>
      <w:r w:rsidRPr="00920529">
        <w:rPr>
          <w:i/>
          <w:color w:val="000000" w:themeColor="text1"/>
        </w:rPr>
        <w:t xml:space="preserve">Temperature. </w:t>
      </w:r>
      <w:r w:rsidRPr="00920529">
        <w:rPr>
          <w:color w:val="000000" w:themeColor="text1"/>
        </w:rPr>
        <w:t>2016;3(3):455-464.</w:t>
      </w:r>
    </w:p>
    <w:p w14:paraId="5FC0209D"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9.</w:t>
      </w:r>
      <w:r w:rsidRPr="00920529">
        <w:rPr>
          <w:color w:val="000000" w:themeColor="text1"/>
        </w:rPr>
        <w:tab/>
        <w:t xml:space="preserve">Jenkins EJ, Campbell HA, Lee JKW, Mündel T, Cotter JD. Delineating the impacts of air temperature and humidity for endurance exercise. </w:t>
      </w:r>
      <w:r w:rsidRPr="00920529">
        <w:rPr>
          <w:i/>
          <w:color w:val="000000" w:themeColor="text1"/>
        </w:rPr>
        <w:t xml:space="preserve">Exp Physiol. </w:t>
      </w:r>
      <w:r w:rsidRPr="00920529">
        <w:rPr>
          <w:color w:val="000000" w:themeColor="text1"/>
        </w:rPr>
        <w:t>2023;108(2):207-220.</w:t>
      </w:r>
    </w:p>
    <w:p w14:paraId="4A9DDA6C"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10.</w:t>
      </w:r>
      <w:r w:rsidRPr="00920529">
        <w:rPr>
          <w:color w:val="000000" w:themeColor="text1"/>
        </w:rPr>
        <w:tab/>
        <w:t xml:space="preserve">Stevens CJ, Ross ML, Périard JD, Vallance BS, Burke LM. Core temperature responses to elite racewalking competition. </w:t>
      </w:r>
      <w:r w:rsidRPr="00920529">
        <w:rPr>
          <w:i/>
          <w:color w:val="000000" w:themeColor="text1"/>
        </w:rPr>
        <w:t xml:space="preserve">Int J Sports Physiol Perform. </w:t>
      </w:r>
      <w:r w:rsidRPr="00920529">
        <w:rPr>
          <w:color w:val="000000" w:themeColor="text1"/>
        </w:rPr>
        <w:t>2020;15(6):892-895.</w:t>
      </w:r>
    </w:p>
    <w:p w14:paraId="0841ABAF"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11.</w:t>
      </w:r>
      <w:r w:rsidRPr="00920529">
        <w:rPr>
          <w:color w:val="000000" w:themeColor="text1"/>
        </w:rPr>
        <w:tab/>
        <w:t xml:space="preserve">Racinais S, Moussay S, Nichols D, et al. Core temperature up to 41.5ºC during the UCI Road Cycling World Championships in the heat. </w:t>
      </w:r>
      <w:r w:rsidRPr="00920529">
        <w:rPr>
          <w:i/>
          <w:color w:val="000000" w:themeColor="text1"/>
        </w:rPr>
        <w:t xml:space="preserve">Br J Sports Med. </w:t>
      </w:r>
      <w:r w:rsidRPr="00920529">
        <w:rPr>
          <w:color w:val="000000" w:themeColor="text1"/>
        </w:rPr>
        <w:t>2019;53(7):426-429.</w:t>
      </w:r>
    </w:p>
    <w:p w14:paraId="71D4668C"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12.</w:t>
      </w:r>
      <w:r w:rsidRPr="00920529">
        <w:rPr>
          <w:color w:val="000000" w:themeColor="text1"/>
        </w:rPr>
        <w:tab/>
        <w:t xml:space="preserve">Singh G, Bennett KJM, Taylor L, Stevens CJ. Core body temperature responses during competitive sporting events: A narrative review. </w:t>
      </w:r>
      <w:r w:rsidRPr="00920529">
        <w:rPr>
          <w:i/>
          <w:color w:val="000000" w:themeColor="text1"/>
        </w:rPr>
        <w:t xml:space="preserve">Biol Sport. </w:t>
      </w:r>
      <w:r w:rsidRPr="00920529">
        <w:rPr>
          <w:color w:val="000000" w:themeColor="text1"/>
        </w:rPr>
        <w:t>2023;40(4):1003-1017.</w:t>
      </w:r>
    </w:p>
    <w:p w14:paraId="7848118B"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13.</w:t>
      </w:r>
      <w:r w:rsidRPr="00920529">
        <w:rPr>
          <w:color w:val="000000" w:themeColor="text1"/>
        </w:rPr>
        <w:tab/>
        <w:t xml:space="preserve">Moore TO, Bernauer EM, Seto G, Park YS, Hong SK, Hayashi EM. Effect of immersion at different water temperatures on graded exercise performance in man. </w:t>
      </w:r>
      <w:r w:rsidRPr="00920529">
        <w:rPr>
          <w:i/>
          <w:color w:val="000000" w:themeColor="text1"/>
        </w:rPr>
        <w:t xml:space="preserve">Aerosp Med. </w:t>
      </w:r>
      <w:r w:rsidRPr="00920529">
        <w:rPr>
          <w:color w:val="000000" w:themeColor="text1"/>
        </w:rPr>
        <w:t>1970;41(12):1404-1408.</w:t>
      </w:r>
    </w:p>
    <w:p w14:paraId="5A4EA087"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14.</w:t>
      </w:r>
      <w:r w:rsidRPr="00920529">
        <w:rPr>
          <w:color w:val="000000" w:themeColor="text1"/>
        </w:rPr>
        <w:tab/>
        <w:t xml:space="preserve">Taylor L, Stevens CJ, Thornton HR, Poulos N, Chrismas BCR. Limiting the rise in core temperature during a rugby sevens warm-up with an ice vest. </w:t>
      </w:r>
      <w:r w:rsidRPr="00920529">
        <w:rPr>
          <w:i/>
          <w:color w:val="000000" w:themeColor="text1"/>
        </w:rPr>
        <w:t xml:space="preserve">Int J Sports Physiol Perform. </w:t>
      </w:r>
      <w:r w:rsidRPr="00920529">
        <w:rPr>
          <w:color w:val="000000" w:themeColor="text1"/>
        </w:rPr>
        <w:t>2019;14(9):1212-1218.</w:t>
      </w:r>
    </w:p>
    <w:p w14:paraId="32123EC4"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15.</w:t>
      </w:r>
      <w:r w:rsidRPr="00920529">
        <w:rPr>
          <w:color w:val="000000" w:themeColor="text1"/>
        </w:rPr>
        <w:tab/>
        <w:t xml:space="preserve">Lee JK, Shirreffs SM, Maughan RJ. Cold drink ingestion improves exercise endurance capacity in the heat. </w:t>
      </w:r>
      <w:r w:rsidRPr="00920529">
        <w:rPr>
          <w:i/>
          <w:color w:val="000000" w:themeColor="text1"/>
        </w:rPr>
        <w:t xml:space="preserve">Med Sci Sports Exerc. </w:t>
      </w:r>
      <w:r w:rsidRPr="00920529">
        <w:rPr>
          <w:color w:val="000000" w:themeColor="text1"/>
        </w:rPr>
        <w:t>2008;40(9):1637-1644.</w:t>
      </w:r>
    </w:p>
    <w:p w14:paraId="37DFE6D8"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16.</w:t>
      </w:r>
      <w:r w:rsidRPr="00920529">
        <w:rPr>
          <w:color w:val="000000" w:themeColor="text1"/>
        </w:rPr>
        <w:tab/>
        <w:t xml:space="preserve">van de Kerkhof TM, Bongers C, Périard JD, Eijsvogels TMH. Performance benefits of pre- and per-cooling on self-paced versus constant workload exercise: A systematic review and meta-analysis. </w:t>
      </w:r>
      <w:r w:rsidRPr="00920529">
        <w:rPr>
          <w:i/>
          <w:color w:val="000000" w:themeColor="text1"/>
        </w:rPr>
        <w:t xml:space="preserve">Sports Med. </w:t>
      </w:r>
      <w:r w:rsidRPr="00920529">
        <w:rPr>
          <w:color w:val="000000" w:themeColor="text1"/>
        </w:rPr>
        <w:t>2024;54(2):447-471.</w:t>
      </w:r>
    </w:p>
    <w:p w14:paraId="2A6C20C1"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17.</w:t>
      </w:r>
      <w:r w:rsidRPr="00920529">
        <w:rPr>
          <w:color w:val="000000" w:themeColor="text1"/>
        </w:rPr>
        <w:tab/>
        <w:t xml:space="preserve">Esh CJ, Carter S, Galan-Lopez N, et al. A review of elite athlete evidence-based knowledge and preparation for competing in the heat. </w:t>
      </w:r>
      <w:r w:rsidRPr="00920529">
        <w:rPr>
          <w:i/>
          <w:color w:val="000000" w:themeColor="text1"/>
        </w:rPr>
        <w:t xml:space="preserve">J Sci Sport Exerc. </w:t>
      </w:r>
      <w:r w:rsidRPr="00920529">
        <w:rPr>
          <w:color w:val="000000" w:themeColor="text1"/>
        </w:rPr>
        <w:t>2024;6:218-237.</w:t>
      </w:r>
    </w:p>
    <w:p w14:paraId="2D272A13"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18.</w:t>
      </w:r>
      <w:r w:rsidRPr="00920529">
        <w:rPr>
          <w:color w:val="000000" w:themeColor="text1"/>
        </w:rPr>
        <w:tab/>
        <w:t xml:space="preserve">Racinais S, Hosokawa Y, Akama T, et al. IOC consensus statement on recommendations and regulations for sport events in the heat. </w:t>
      </w:r>
      <w:r w:rsidRPr="00920529">
        <w:rPr>
          <w:i/>
          <w:color w:val="000000" w:themeColor="text1"/>
        </w:rPr>
        <w:t xml:space="preserve">Br J Sports Med. </w:t>
      </w:r>
      <w:r w:rsidRPr="00920529">
        <w:rPr>
          <w:color w:val="000000" w:themeColor="text1"/>
        </w:rPr>
        <w:t>2023;57(1):8-25.</w:t>
      </w:r>
    </w:p>
    <w:p w14:paraId="1399A5F6"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19.</w:t>
      </w:r>
      <w:r w:rsidRPr="00920529">
        <w:rPr>
          <w:color w:val="000000" w:themeColor="text1"/>
        </w:rPr>
        <w:tab/>
        <w:t xml:space="preserve">Schmit C, Le Meur Y, Duffield R, et al. Heat-acclimatization and pre-cooling: A further boost for endurance performance? </w:t>
      </w:r>
      <w:r w:rsidRPr="00920529">
        <w:rPr>
          <w:i/>
          <w:color w:val="000000" w:themeColor="text1"/>
        </w:rPr>
        <w:t xml:space="preserve">Scand J Med Sci Sports. </w:t>
      </w:r>
      <w:r w:rsidRPr="00920529">
        <w:rPr>
          <w:color w:val="000000" w:themeColor="text1"/>
        </w:rPr>
        <w:t>2017;27(1):55-65.</w:t>
      </w:r>
    </w:p>
    <w:p w14:paraId="62F35DD8"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20.</w:t>
      </w:r>
      <w:r w:rsidRPr="00920529">
        <w:rPr>
          <w:color w:val="000000" w:themeColor="text1"/>
        </w:rPr>
        <w:tab/>
        <w:t xml:space="preserve">Stevens CJ, Kittel A, Sculley DV, Callister R, Taylor L, Dascombe BJ. Running performance in the heat is improved by similar magnitude with pre-exercise cold-water immersion and mid-exercise facial water spray. </w:t>
      </w:r>
      <w:r w:rsidRPr="00920529">
        <w:rPr>
          <w:i/>
          <w:color w:val="000000" w:themeColor="text1"/>
        </w:rPr>
        <w:t xml:space="preserve">J Sports Sci. </w:t>
      </w:r>
      <w:r w:rsidRPr="00920529">
        <w:rPr>
          <w:color w:val="000000" w:themeColor="text1"/>
        </w:rPr>
        <w:t>2017;35(8):798-805.</w:t>
      </w:r>
    </w:p>
    <w:p w14:paraId="17A5C9BE"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lastRenderedPageBreak/>
        <w:t>21.</w:t>
      </w:r>
      <w:r w:rsidRPr="00920529">
        <w:rPr>
          <w:color w:val="000000" w:themeColor="text1"/>
        </w:rPr>
        <w:tab/>
        <w:t xml:space="preserve">Stevens CJ, Bennett KJ, Sculley DV, Callister R, Taylor L, Dascombe BJ. A comparison of mixed-method cooling interventions on preloaded running performance in the heat. </w:t>
      </w:r>
      <w:r w:rsidRPr="00920529">
        <w:rPr>
          <w:i/>
          <w:color w:val="000000" w:themeColor="text1"/>
        </w:rPr>
        <w:t xml:space="preserve">J Strength Cond Res. </w:t>
      </w:r>
      <w:r w:rsidRPr="00920529">
        <w:rPr>
          <w:color w:val="000000" w:themeColor="text1"/>
        </w:rPr>
        <w:t>2017;31(3):620-629.</w:t>
      </w:r>
    </w:p>
    <w:p w14:paraId="3CFE7F42"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22.</w:t>
      </w:r>
      <w:r w:rsidRPr="00920529">
        <w:rPr>
          <w:color w:val="000000" w:themeColor="text1"/>
        </w:rPr>
        <w:tab/>
        <w:t xml:space="preserve">Stevens CJ, Thoseby B, Sculley DV, Callister R, Taylor L, Dascombe BJ. Running performance and thermal sensation in the heat are improved with menthol mouth rinse but not ice slurry ingestion. </w:t>
      </w:r>
      <w:r w:rsidRPr="00920529">
        <w:rPr>
          <w:i/>
          <w:color w:val="000000" w:themeColor="text1"/>
        </w:rPr>
        <w:t xml:space="preserve">Scand J Med Sci Sports. </w:t>
      </w:r>
      <w:r w:rsidRPr="00920529">
        <w:rPr>
          <w:color w:val="000000" w:themeColor="text1"/>
        </w:rPr>
        <w:t>2016;26(10):1209-1216.</w:t>
      </w:r>
    </w:p>
    <w:p w14:paraId="5BC0DBB5"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23.</w:t>
      </w:r>
      <w:r w:rsidRPr="00920529">
        <w:rPr>
          <w:color w:val="000000" w:themeColor="text1"/>
        </w:rPr>
        <w:tab/>
        <w:t xml:space="preserve">Spannagl BJ, Willems MET, West AT. Effects of a head-cooling cap on 5-km running performance in the heat. </w:t>
      </w:r>
      <w:r w:rsidRPr="00920529">
        <w:rPr>
          <w:i/>
          <w:color w:val="000000" w:themeColor="text1"/>
        </w:rPr>
        <w:t xml:space="preserve">Int J Exerc Sci. </w:t>
      </w:r>
      <w:r w:rsidRPr="00920529">
        <w:rPr>
          <w:color w:val="000000" w:themeColor="text1"/>
        </w:rPr>
        <w:t>2023;16(6):193-204.</w:t>
      </w:r>
    </w:p>
    <w:p w14:paraId="621741D5"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24.</w:t>
      </w:r>
      <w:r w:rsidRPr="00920529">
        <w:rPr>
          <w:color w:val="000000" w:themeColor="text1"/>
        </w:rPr>
        <w:tab/>
        <w:t xml:space="preserve">Tyler CJ, Sunderland C. Neck cooling and running performance in the heat: Single versus repeated application. </w:t>
      </w:r>
      <w:r w:rsidRPr="00920529">
        <w:rPr>
          <w:i/>
          <w:color w:val="000000" w:themeColor="text1"/>
        </w:rPr>
        <w:t xml:space="preserve">Med Sci Sports Exerc. </w:t>
      </w:r>
      <w:r w:rsidRPr="00920529">
        <w:rPr>
          <w:color w:val="000000" w:themeColor="text1"/>
        </w:rPr>
        <w:t>2011;43(12):2388-2395.</w:t>
      </w:r>
    </w:p>
    <w:p w14:paraId="19D351DD"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25.</w:t>
      </w:r>
      <w:r w:rsidRPr="00920529">
        <w:rPr>
          <w:color w:val="000000" w:themeColor="text1"/>
        </w:rPr>
        <w:tab/>
        <w:t xml:space="preserve">Stevens CJ, Taylor L, Dascombe BJ. Cooling during exercise: An overlooked strategy for enhancing endurance performance in the heat. </w:t>
      </w:r>
      <w:r w:rsidRPr="00920529">
        <w:rPr>
          <w:i/>
          <w:color w:val="000000" w:themeColor="text1"/>
        </w:rPr>
        <w:t xml:space="preserve">Sports Med. </w:t>
      </w:r>
      <w:r w:rsidRPr="00920529">
        <w:rPr>
          <w:color w:val="000000" w:themeColor="text1"/>
        </w:rPr>
        <w:t>2017;47(5):829-841.</w:t>
      </w:r>
    </w:p>
    <w:p w14:paraId="00F6EBBB"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26.</w:t>
      </w:r>
      <w:r w:rsidRPr="00920529">
        <w:rPr>
          <w:color w:val="000000" w:themeColor="text1"/>
        </w:rPr>
        <w:tab/>
        <w:t xml:space="preserve">Ansley L, Marvin G, Sharma A, Kendall MJ, Jones DA, Bridge MW. The effects of head cooling on endurance and neuroendocrine responses to exercise in warm conditions. </w:t>
      </w:r>
      <w:r w:rsidRPr="00920529">
        <w:rPr>
          <w:i/>
          <w:color w:val="000000" w:themeColor="text1"/>
        </w:rPr>
        <w:t xml:space="preserve">Physiol Res. </w:t>
      </w:r>
      <w:r w:rsidRPr="00920529">
        <w:rPr>
          <w:color w:val="000000" w:themeColor="text1"/>
        </w:rPr>
        <w:t>2008;57(6):863-872.</w:t>
      </w:r>
    </w:p>
    <w:p w14:paraId="3D5F2D0D"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27.</w:t>
      </w:r>
      <w:r w:rsidRPr="00920529">
        <w:rPr>
          <w:color w:val="000000" w:themeColor="text1"/>
        </w:rPr>
        <w:tab/>
        <w:t xml:space="preserve">Cotter JD, Taylor NA. The distribution of cutaneous sudomotor and alliesthesial thermosensitivity in mildly heat-stressed humans: an open-loop approach. </w:t>
      </w:r>
      <w:r w:rsidRPr="00920529">
        <w:rPr>
          <w:i/>
          <w:color w:val="000000" w:themeColor="text1"/>
        </w:rPr>
        <w:t xml:space="preserve">J Physiol. </w:t>
      </w:r>
      <w:r w:rsidRPr="00920529">
        <w:rPr>
          <w:color w:val="000000" w:themeColor="text1"/>
        </w:rPr>
        <w:t>2005;565(Pt 1):335-345.</w:t>
      </w:r>
    </w:p>
    <w:p w14:paraId="648E60BC"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28.</w:t>
      </w:r>
      <w:r w:rsidRPr="00920529">
        <w:rPr>
          <w:color w:val="000000" w:themeColor="text1"/>
        </w:rPr>
        <w:tab/>
        <w:t xml:space="preserve">Schlader ZJ, Simmons SE, Stannard SR, Mündel T. The independent roles of temperature and thermal perception in the control of human thermoregulatory behavior. </w:t>
      </w:r>
      <w:r w:rsidRPr="00920529">
        <w:rPr>
          <w:i/>
          <w:color w:val="000000" w:themeColor="text1"/>
        </w:rPr>
        <w:t xml:space="preserve">Physiol Behav. </w:t>
      </w:r>
      <w:r w:rsidRPr="00920529">
        <w:rPr>
          <w:color w:val="000000" w:themeColor="text1"/>
        </w:rPr>
        <w:t>2011;103(2):217-224.</w:t>
      </w:r>
    </w:p>
    <w:p w14:paraId="4BFA154D"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29.</w:t>
      </w:r>
      <w:r w:rsidRPr="00920529">
        <w:rPr>
          <w:color w:val="000000" w:themeColor="text1"/>
        </w:rPr>
        <w:tab/>
        <w:t xml:space="preserve">Cao Y, Lei T-H, Wang F, Yang B, Mündel T. Head, face and neck cooling as per-cooling (cooling during exercise) modalities to improve exercise performance in the heat: A narrative review and practical applications. </w:t>
      </w:r>
      <w:r w:rsidRPr="00920529">
        <w:rPr>
          <w:i/>
          <w:color w:val="000000" w:themeColor="text1"/>
        </w:rPr>
        <w:t xml:space="preserve">Sports Med Open. </w:t>
      </w:r>
      <w:r w:rsidRPr="00920529">
        <w:rPr>
          <w:color w:val="000000" w:themeColor="text1"/>
        </w:rPr>
        <w:t>2022;8(1):16.</w:t>
      </w:r>
    </w:p>
    <w:p w14:paraId="496B36D3"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30.</w:t>
      </w:r>
      <w:r w:rsidRPr="00920529">
        <w:rPr>
          <w:color w:val="000000" w:themeColor="text1"/>
        </w:rPr>
        <w:tab/>
        <w:t xml:space="preserve">Ando S, Komiyama T, Sudo M, Kiyonaga A, Tanaka H, Higaki Y. The effects of temporal neck cooling on cognitive function during strenuous exercise in a hot environment: A pilot study. </w:t>
      </w:r>
      <w:r w:rsidRPr="00920529">
        <w:rPr>
          <w:i/>
          <w:color w:val="000000" w:themeColor="text1"/>
        </w:rPr>
        <w:t xml:space="preserve">BMC Res Notes. </w:t>
      </w:r>
      <w:r w:rsidRPr="00920529">
        <w:rPr>
          <w:color w:val="000000" w:themeColor="text1"/>
        </w:rPr>
        <w:t>2015;30(8):202.</w:t>
      </w:r>
    </w:p>
    <w:p w14:paraId="29B5765D"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31.</w:t>
      </w:r>
      <w:r w:rsidRPr="00920529">
        <w:rPr>
          <w:color w:val="000000" w:themeColor="text1"/>
        </w:rPr>
        <w:tab/>
        <w:t xml:space="preserve">Desai T, Bottoms L. Neck cooling improves table tennis performance amongst young national level players. </w:t>
      </w:r>
      <w:r w:rsidRPr="00920529">
        <w:rPr>
          <w:i/>
          <w:color w:val="000000" w:themeColor="text1"/>
        </w:rPr>
        <w:t xml:space="preserve">Sports. </w:t>
      </w:r>
      <w:r w:rsidRPr="00920529">
        <w:rPr>
          <w:color w:val="000000" w:themeColor="text1"/>
        </w:rPr>
        <w:t>2017;5(19).</w:t>
      </w:r>
    </w:p>
    <w:p w14:paraId="3EE6658B"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32.</w:t>
      </w:r>
      <w:r w:rsidRPr="00920529">
        <w:rPr>
          <w:color w:val="000000" w:themeColor="text1"/>
        </w:rPr>
        <w:tab/>
        <w:t xml:space="preserve">Lee JKW, Koh ACH, Koh SXT, Liu GJX, Nio AQX, Fan PWP. Neck cooling and cognitive performance following exercise-induced hyperthermia. </w:t>
      </w:r>
      <w:r w:rsidRPr="00920529">
        <w:rPr>
          <w:i/>
          <w:color w:val="000000" w:themeColor="text1"/>
        </w:rPr>
        <w:t xml:space="preserve">Eur J Appl Physiol. </w:t>
      </w:r>
      <w:r w:rsidRPr="00920529">
        <w:rPr>
          <w:color w:val="000000" w:themeColor="text1"/>
        </w:rPr>
        <w:t>2014;114(2):375-384.</w:t>
      </w:r>
    </w:p>
    <w:p w14:paraId="7E6E3CA9"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33.</w:t>
      </w:r>
      <w:r w:rsidRPr="00920529">
        <w:rPr>
          <w:color w:val="000000" w:themeColor="text1"/>
        </w:rPr>
        <w:tab/>
        <w:t xml:space="preserve">Mazalan NS, Landers GJ, Wallman KE, Ecker U. Head cooling prior to exercise in the heat does not improve cognitive performance. </w:t>
      </w:r>
      <w:r w:rsidRPr="00920529">
        <w:rPr>
          <w:i/>
          <w:color w:val="000000" w:themeColor="text1"/>
        </w:rPr>
        <w:t xml:space="preserve">J Sports Sci Med. </w:t>
      </w:r>
      <w:r w:rsidRPr="00920529">
        <w:rPr>
          <w:color w:val="000000" w:themeColor="text1"/>
        </w:rPr>
        <w:t>2021;20(1):69-76.</w:t>
      </w:r>
    </w:p>
    <w:p w14:paraId="12E4C636"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34.</w:t>
      </w:r>
      <w:r w:rsidRPr="00920529">
        <w:rPr>
          <w:color w:val="000000" w:themeColor="text1"/>
        </w:rPr>
        <w:tab/>
        <w:t xml:space="preserve">Mazalan NS, Landers GJ, Wallman KE, Ecker U. A combination of ice ingestion and head cooling enhances cognitive performance during endurance exercise in the heat. </w:t>
      </w:r>
      <w:r w:rsidRPr="00920529">
        <w:rPr>
          <w:i/>
          <w:color w:val="000000" w:themeColor="text1"/>
        </w:rPr>
        <w:t xml:space="preserve">J Sports Sci Med. </w:t>
      </w:r>
      <w:r w:rsidRPr="00920529">
        <w:rPr>
          <w:color w:val="000000" w:themeColor="text1"/>
        </w:rPr>
        <w:t>2022;21(1):23-32.</w:t>
      </w:r>
    </w:p>
    <w:p w14:paraId="5271BCD1"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35.</w:t>
      </w:r>
      <w:r w:rsidRPr="00920529">
        <w:rPr>
          <w:color w:val="000000" w:themeColor="text1"/>
        </w:rPr>
        <w:tab/>
        <w:t xml:space="preserve">Page MJ, Moher D, Bossuyt PM, et al. PRISMA 2020 explanation and elaboration: Updated guidance and exemplars for reporting systematic reviews. </w:t>
      </w:r>
      <w:r w:rsidRPr="00920529">
        <w:rPr>
          <w:i/>
          <w:color w:val="000000" w:themeColor="text1"/>
        </w:rPr>
        <w:t xml:space="preserve">BMJ. </w:t>
      </w:r>
      <w:r w:rsidRPr="00920529">
        <w:rPr>
          <w:color w:val="000000" w:themeColor="text1"/>
        </w:rPr>
        <w:t>2021;372:n160.</w:t>
      </w:r>
    </w:p>
    <w:p w14:paraId="382632A9"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36.</w:t>
      </w:r>
      <w:r w:rsidRPr="00920529">
        <w:rPr>
          <w:color w:val="000000" w:themeColor="text1"/>
        </w:rPr>
        <w:tab/>
        <w:t xml:space="preserve">Page MJ, McKenzie JE, Bossuyt PM, et al. The PRISMA 2020 statement: An updated guideline for reporting systematic reviews. </w:t>
      </w:r>
      <w:r w:rsidRPr="00920529">
        <w:rPr>
          <w:i/>
          <w:color w:val="000000" w:themeColor="text1"/>
        </w:rPr>
        <w:t xml:space="preserve">BMJ. </w:t>
      </w:r>
      <w:r w:rsidRPr="00920529">
        <w:rPr>
          <w:color w:val="000000" w:themeColor="text1"/>
        </w:rPr>
        <w:t>2021;372:n71.</w:t>
      </w:r>
    </w:p>
    <w:p w14:paraId="3B2757D9" w14:textId="153FCC5A" w:rsidR="009A07ED" w:rsidRPr="00920529" w:rsidRDefault="009A07ED" w:rsidP="009A07ED">
      <w:pPr>
        <w:pStyle w:val="EndNoteBibliography"/>
        <w:spacing w:after="0"/>
        <w:ind w:left="720" w:hanging="720"/>
        <w:rPr>
          <w:color w:val="000000" w:themeColor="text1"/>
        </w:rPr>
      </w:pPr>
      <w:r w:rsidRPr="00920529">
        <w:rPr>
          <w:color w:val="000000" w:themeColor="text1"/>
        </w:rPr>
        <w:t>37.</w:t>
      </w:r>
      <w:r w:rsidRPr="00920529">
        <w:rPr>
          <w:color w:val="000000" w:themeColor="text1"/>
        </w:rPr>
        <w:tab/>
        <w:t xml:space="preserve">Rohatgi A. WebPlotDigitizer.  </w:t>
      </w:r>
      <w:hyperlink r:id="rId13" w:history="1">
        <w:r w:rsidRPr="00920529">
          <w:rPr>
            <w:rStyle w:val="Hyperlink"/>
            <w:color w:val="000000" w:themeColor="text1"/>
          </w:rPr>
          <w:t>https://automeris.io</w:t>
        </w:r>
      </w:hyperlink>
      <w:r w:rsidRPr="00920529">
        <w:rPr>
          <w:color w:val="000000" w:themeColor="text1"/>
        </w:rPr>
        <w:t>.</w:t>
      </w:r>
    </w:p>
    <w:p w14:paraId="19F0ECF9"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38.</w:t>
      </w:r>
      <w:r w:rsidRPr="00920529">
        <w:rPr>
          <w:color w:val="000000" w:themeColor="text1"/>
        </w:rPr>
        <w:tab/>
        <w:t xml:space="preserve">Assink M, Wibbelink CJM. Fitting three-level meta-analytic models in R: A step-by-step tutorial. </w:t>
      </w:r>
      <w:r w:rsidRPr="00920529">
        <w:rPr>
          <w:i/>
          <w:color w:val="000000" w:themeColor="text1"/>
        </w:rPr>
        <w:t xml:space="preserve">Quant Meth Psych. </w:t>
      </w:r>
      <w:r w:rsidRPr="00920529">
        <w:rPr>
          <w:color w:val="000000" w:themeColor="text1"/>
        </w:rPr>
        <w:t>2016;12(3):154-174.</w:t>
      </w:r>
    </w:p>
    <w:p w14:paraId="47B66359"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39.</w:t>
      </w:r>
      <w:r w:rsidRPr="00920529">
        <w:rPr>
          <w:color w:val="000000" w:themeColor="text1"/>
        </w:rPr>
        <w:tab/>
        <w:t xml:space="preserve">Cohen J. </w:t>
      </w:r>
      <w:r w:rsidRPr="00920529">
        <w:rPr>
          <w:i/>
          <w:color w:val="000000" w:themeColor="text1"/>
        </w:rPr>
        <w:t>A power primer. In A. E. Kazdin (Ed.), Methodological issues and strategies in clinical research.</w:t>
      </w:r>
      <w:r w:rsidRPr="00920529">
        <w:rPr>
          <w:color w:val="000000" w:themeColor="text1"/>
        </w:rPr>
        <w:t xml:space="preserve"> 4th ed: American Psychological Association; 2016.</w:t>
      </w:r>
    </w:p>
    <w:p w14:paraId="79F5916E"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40.</w:t>
      </w:r>
      <w:r w:rsidRPr="00920529">
        <w:rPr>
          <w:color w:val="000000" w:themeColor="text1"/>
        </w:rPr>
        <w:tab/>
        <w:t xml:space="preserve">Veroniki AA, Jackson D, Viechtbauer W, et al. Methods to estimate the between-study variance and its uncertainty in meta-analysis. </w:t>
      </w:r>
      <w:r w:rsidRPr="00920529">
        <w:rPr>
          <w:i/>
          <w:color w:val="000000" w:themeColor="text1"/>
        </w:rPr>
        <w:t xml:space="preserve">Res Synth Methods. </w:t>
      </w:r>
      <w:r w:rsidRPr="00920529">
        <w:rPr>
          <w:color w:val="000000" w:themeColor="text1"/>
        </w:rPr>
        <w:t>2016;7(1):55-79.</w:t>
      </w:r>
    </w:p>
    <w:p w14:paraId="0F60E0CA"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41.</w:t>
      </w:r>
      <w:r w:rsidRPr="00920529">
        <w:rPr>
          <w:color w:val="000000" w:themeColor="text1"/>
        </w:rPr>
        <w:tab/>
        <w:t xml:space="preserve">Egger M, Smith GD, Schneider M, Minder C. Bias in meta-analysis detected by a simple, graphical test. </w:t>
      </w:r>
      <w:r w:rsidRPr="00920529">
        <w:rPr>
          <w:i/>
          <w:color w:val="000000" w:themeColor="text1"/>
        </w:rPr>
        <w:t xml:space="preserve">BMJ. </w:t>
      </w:r>
      <w:r w:rsidRPr="00920529">
        <w:rPr>
          <w:color w:val="000000" w:themeColor="text1"/>
        </w:rPr>
        <w:t>1997;315(7109):629-634.</w:t>
      </w:r>
    </w:p>
    <w:p w14:paraId="5132E65E"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lastRenderedPageBreak/>
        <w:t>42.</w:t>
      </w:r>
      <w:r w:rsidRPr="00920529">
        <w:rPr>
          <w:color w:val="000000" w:themeColor="text1"/>
        </w:rPr>
        <w:tab/>
        <w:t xml:space="preserve">R Core Team. R: A language and environment for statistical computing. </w:t>
      </w:r>
      <w:r w:rsidRPr="00920529">
        <w:rPr>
          <w:i/>
          <w:color w:val="000000" w:themeColor="text1"/>
        </w:rPr>
        <w:t xml:space="preserve">R Foundation for Statistical Computing. </w:t>
      </w:r>
      <w:r w:rsidRPr="00920529">
        <w:rPr>
          <w:color w:val="000000" w:themeColor="text1"/>
        </w:rPr>
        <w:t>2021.</w:t>
      </w:r>
    </w:p>
    <w:p w14:paraId="6467CB7E"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43.</w:t>
      </w:r>
      <w:r w:rsidRPr="00920529">
        <w:rPr>
          <w:color w:val="000000" w:themeColor="text1"/>
        </w:rPr>
        <w:tab/>
        <w:t xml:space="preserve">Viechtbauer W. Conducting meta-analyses in R with the metafor package. </w:t>
      </w:r>
      <w:r w:rsidRPr="00920529">
        <w:rPr>
          <w:i/>
          <w:color w:val="000000" w:themeColor="text1"/>
        </w:rPr>
        <w:t xml:space="preserve">J Stat Softw. </w:t>
      </w:r>
      <w:r w:rsidRPr="00920529">
        <w:rPr>
          <w:color w:val="000000" w:themeColor="text1"/>
        </w:rPr>
        <w:t>2010;36(3):1-48.</w:t>
      </w:r>
    </w:p>
    <w:p w14:paraId="34EB2AFC" w14:textId="43417ABC" w:rsidR="009A07ED" w:rsidRPr="00920529" w:rsidRDefault="009A07ED" w:rsidP="009A07ED">
      <w:pPr>
        <w:pStyle w:val="EndNoteBibliography"/>
        <w:spacing w:after="0"/>
        <w:ind w:left="720" w:hanging="720"/>
        <w:rPr>
          <w:color w:val="000000" w:themeColor="text1"/>
        </w:rPr>
      </w:pPr>
      <w:r w:rsidRPr="00920529">
        <w:rPr>
          <w:color w:val="000000" w:themeColor="text1"/>
        </w:rPr>
        <w:t>44.</w:t>
      </w:r>
      <w:r w:rsidRPr="00920529">
        <w:rPr>
          <w:color w:val="000000" w:themeColor="text1"/>
        </w:rPr>
        <w:tab/>
        <w:t xml:space="preserve">Harrer M, Cuijpers, P., Furukawa, T. &amp; Ebert, D. D. dmetar: Companion R package for the guide 'Doing Meta-Analysis in R'. 2019; </w:t>
      </w:r>
      <w:hyperlink r:id="rId14" w:history="1">
        <w:r w:rsidRPr="00920529">
          <w:rPr>
            <w:rStyle w:val="Hyperlink"/>
            <w:color w:val="000000" w:themeColor="text1"/>
          </w:rPr>
          <w:t>http://dmetar.protectlab.org/</w:t>
        </w:r>
      </w:hyperlink>
      <w:r w:rsidRPr="00920529">
        <w:rPr>
          <w:color w:val="000000" w:themeColor="text1"/>
        </w:rPr>
        <w:t>.</w:t>
      </w:r>
    </w:p>
    <w:p w14:paraId="484141A6" w14:textId="290A77C4" w:rsidR="009A07ED" w:rsidRPr="00920529" w:rsidRDefault="009A07ED" w:rsidP="009A07ED">
      <w:pPr>
        <w:pStyle w:val="EndNoteBibliography"/>
        <w:spacing w:after="0"/>
        <w:ind w:left="720" w:hanging="720"/>
        <w:rPr>
          <w:color w:val="000000" w:themeColor="text1"/>
        </w:rPr>
      </w:pPr>
      <w:r w:rsidRPr="00920529">
        <w:rPr>
          <w:color w:val="000000" w:themeColor="text1"/>
        </w:rPr>
        <w:t>45.</w:t>
      </w:r>
      <w:r w:rsidRPr="00920529">
        <w:rPr>
          <w:color w:val="000000" w:themeColor="text1"/>
        </w:rPr>
        <w:tab/>
        <w:t xml:space="preserve">Kossmeier M, Tran, U, Voracek, M. metaviz: Forest Plots, Funnel Plots, and Visual Funnel Plot Inference for Meta-Analysis. 2020; </w:t>
      </w:r>
      <w:hyperlink r:id="rId15" w:history="1">
        <w:r w:rsidRPr="00920529">
          <w:rPr>
            <w:rStyle w:val="Hyperlink"/>
            <w:color w:val="000000" w:themeColor="text1"/>
          </w:rPr>
          <w:t>https://CRAN.R-project.org/package=metaviz</w:t>
        </w:r>
      </w:hyperlink>
      <w:r w:rsidRPr="00920529">
        <w:rPr>
          <w:color w:val="000000" w:themeColor="text1"/>
        </w:rPr>
        <w:t>.</w:t>
      </w:r>
    </w:p>
    <w:p w14:paraId="51D5121B"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46.</w:t>
      </w:r>
      <w:r w:rsidRPr="00920529">
        <w:rPr>
          <w:color w:val="000000" w:themeColor="text1"/>
        </w:rPr>
        <w:tab/>
        <w:t xml:space="preserve">Wickham H AM, Bryan J, Chang W, McGowan LD, François R, Grolemund G,Hayes A, Henry L, Hester J, Kuhn M, Pedersen TL, Miller E, Bache SM, Müller K,Ooms J, Robinson D, Seidel DP, Spinu V, Takahashi K, Vaughan D, Wilke C, Woo K,Yutani H. Welcome to the tidyverse. </w:t>
      </w:r>
      <w:r w:rsidRPr="00920529">
        <w:rPr>
          <w:i/>
          <w:color w:val="000000" w:themeColor="text1"/>
        </w:rPr>
        <w:t xml:space="preserve">J Open Source Softw. </w:t>
      </w:r>
      <w:r w:rsidRPr="00920529">
        <w:rPr>
          <w:color w:val="000000" w:themeColor="text1"/>
        </w:rPr>
        <w:t>2019;4(43):1686.</w:t>
      </w:r>
    </w:p>
    <w:p w14:paraId="09798A00"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47.</w:t>
      </w:r>
      <w:r w:rsidRPr="00920529">
        <w:rPr>
          <w:color w:val="000000" w:themeColor="text1"/>
        </w:rPr>
        <w:tab/>
        <w:t xml:space="preserve">Haddaway NR, Page MJ, Pritchard CC, McGuinness LA. PRISMA2020: An R package and Shiny app for producing PRISMA 2020-compliant flow diagrams, with interactivity for optimised digital transparency and Open Synthesis. </w:t>
      </w:r>
      <w:r w:rsidRPr="00920529">
        <w:rPr>
          <w:i/>
          <w:color w:val="000000" w:themeColor="text1"/>
        </w:rPr>
        <w:t xml:space="preserve">Campbell Syst Rev. </w:t>
      </w:r>
      <w:r w:rsidRPr="00920529">
        <w:rPr>
          <w:color w:val="000000" w:themeColor="text1"/>
        </w:rPr>
        <w:t>2022;18(2):e1230.</w:t>
      </w:r>
    </w:p>
    <w:p w14:paraId="726F7D0F"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48.</w:t>
      </w:r>
      <w:r w:rsidRPr="00920529">
        <w:rPr>
          <w:color w:val="000000" w:themeColor="text1"/>
        </w:rPr>
        <w:tab/>
        <w:t xml:space="preserve">Gordon RJFH, Tillin NA, Diss CE, Tyler CJ. Voluntary torque production is unaffected by changes in local thermal sensation during normothermia and hyperthermia. </w:t>
      </w:r>
      <w:r w:rsidRPr="00920529">
        <w:rPr>
          <w:i/>
          <w:color w:val="000000" w:themeColor="text1"/>
        </w:rPr>
        <w:t xml:space="preserve">Exp Physiol. </w:t>
      </w:r>
      <w:r w:rsidRPr="00920529">
        <w:rPr>
          <w:color w:val="000000" w:themeColor="text1"/>
        </w:rPr>
        <w:t>2023;108(4):607-620.</w:t>
      </w:r>
    </w:p>
    <w:p w14:paraId="56FB1744"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49.</w:t>
      </w:r>
      <w:r w:rsidRPr="00920529">
        <w:rPr>
          <w:color w:val="000000" w:themeColor="text1"/>
        </w:rPr>
        <w:tab/>
        <w:t xml:space="preserve">Walters P, Thom N, Libby K, et al. The effect of intermittent head cooling on aerobic performance in the heat. </w:t>
      </w:r>
      <w:r w:rsidRPr="00920529">
        <w:rPr>
          <w:i/>
          <w:color w:val="000000" w:themeColor="text1"/>
        </w:rPr>
        <w:t xml:space="preserve">J Sports Sci Med. </w:t>
      </w:r>
      <w:r w:rsidRPr="00920529">
        <w:rPr>
          <w:color w:val="000000" w:themeColor="text1"/>
        </w:rPr>
        <w:t>2017;16(1):77-83.</w:t>
      </w:r>
    </w:p>
    <w:p w14:paraId="15E35F2A"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50.</w:t>
      </w:r>
      <w:r w:rsidRPr="00920529">
        <w:rPr>
          <w:color w:val="000000" w:themeColor="text1"/>
        </w:rPr>
        <w:tab/>
        <w:t xml:space="preserve">Williams PA, Kilgour RD. Cardiovascular responses to facial cooling during low and moderate intensity exercise. </w:t>
      </w:r>
      <w:r w:rsidRPr="00920529">
        <w:rPr>
          <w:i/>
          <w:color w:val="000000" w:themeColor="text1"/>
        </w:rPr>
        <w:t xml:space="preserve">Eur J Appl Physiol Occup Physiol. </w:t>
      </w:r>
      <w:r w:rsidRPr="00920529">
        <w:rPr>
          <w:color w:val="000000" w:themeColor="text1"/>
        </w:rPr>
        <w:t>1993;67(1):53-58.</w:t>
      </w:r>
    </w:p>
    <w:p w14:paraId="345CCD94"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51.</w:t>
      </w:r>
      <w:r w:rsidRPr="00920529">
        <w:rPr>
          <w:color w:val="000000" w:themeColor="text1"/>
        </w:rPr>
        <w:tab/>
        <w:t xml:space="preserve">Choi J-W, Kim M-J, Lee J-Y. Alleviation of heat strain by cooling different body areas during red pepper harvest work at WBGT 33 degrees C. </w:t>
      </w:r>
      <w:r w:rsidRPr="00920529">
        <w:rPr>
          <w:i/>
          <w:color w:val="000000" w:themeColor="text1"/>
        </w:rPr>
        <w:t xml:space="preserve">Ind Health. </w:t>
      </w:r>
      <w:r w:rsidRPr="00920529">
        <w:rPr>
          <w:color w:val="000000" w:themeColor="text1"/>
        </w:rPr>
        <w:t>2008;46(6):620-628.</w:t>
      </w:r>
    </w:p>
    <w:p w14:paraId="1A9E27B4"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52.</w:t>
      </w:r>
      <w:r w:rsidRPr="00920529">
        <w:rPr>
          <w:color w:val="000000" w:themeColor="text1"/>
        </w:rPr>
        <w:tab/>
        <w:t xml:space="preserve">Tyler CJ, Wild P, Sunderland C. Practical neck cooling and time-trial running performance in a hot environment. </w:t>
      </w:r>
      <w:r w:rsidRPr="00920529">
        <w:rPr>
          <w:i/>
          <w:color w:val="000000" w:themeColor="text1"/>
        </w:rPr>
        <w:t xml:space="preserve">Eur J Appl Physiol. </w:t>
      </w:r>
      <w:r w:rsidRPr="00920529">
        <w:rPr>
          <w:color w:val="000000" w:themeColor="text1"/>
        </w:rPr>
        <w:t>2010;110(5):1063-1074.</w:t>
      </w:r>
    </w:p>
    <w:p w14:paraId="76BFEDD5"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53.</w:t>
      </w:r>
      <w:r w:rsidRPr="00920529">
        <w:rPr>
          <w:color w:val="000000" w:themeColor="text1"/>
        </w:rPr>
        <w:tab/>
        <w:t xml:space="preserve">Endo M, Tauchi S, Hayashi N, Koga S, Rossiter HB, Fukuba Y. Facial cooling-induced bradycardia does not slow pulmonary VO2 kinetics at the onset of high-intensity exercise. </w:t>
      </w:r>
      <w:r w:rsidRPr="00920529">
        <w:rPr>
          <w:i/>
          <w:color w:val="000000" w:themeColor="text1"/>
        </w:rPr>
        <w:t xml:space="preserve">J Appl Physiol. </w:t>
      </w:r>
      <w:r w:rsidRPr="00920529">
        <w:rPr>
          <w:color w:val="000000" w:themeColor="text1"/>
        </w:rPr>
        <w:t>2003;95(4):1623-1631.</w:t>
      </w:r>
    </w:p>
    <w:p w14:paraId="4440BDD8"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54.</w:t>
      </w:r>
      <w:r w:rsidRPr="00920529">
        <w:rPr>
          <w:color w:val="000000" w:themeColor="text1"/>
        </w:rPr>
        <w:tab/>
        <w:t xml:space="preserve">Wallace PJ, Masbou AT, Petersen SR, Cheung SS. The effects of cranial cooling during recovery on subsequent uncompensable heat stress tolerance. </w:t>
      </w:r>
      <w:r w:rsidRPr="00920529">
        <w:rPr>
          <w:i/>
          <w:color w:val="000000" w:themeColor="text1"/>
        </w:rPr>
        <w:t xml:space="preserve">Appl Physiol Nutr Metab. </w:t>
      </w:r>
      <w:r w:rsidRPr="00920529">
        <w:rPr>
          <w:color w:val="000000" w:themeColor="text1"/>
        </w:rPr>
        <w:t>2015;40(8):811-816.</w:t>
      </w:r>
    </w:p>
    <w:p w14:paraId="150E3291"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55.</w:t>
      </w:r>
      <w:r w:rsidRPr="00920529">
        <w:rPr>
          <w:color w:val="000000" w:themeColor="text1"/>
        </w:rPr>
        <w:tab/>
        <w:t xml:space="preserve">Zhang Y, Nepocatych S, Katica CP, et al. Effect of half time cooling on thermoregulatory responses and soccer-specific performance tests. </w:t>
      </w:r>
      <w:r w:rsidRPr="00920529">
        <w:rPr>
          <w:i/>
          <w:color w:val="000000" w:themeColor="text1"/>
        </w:rPr>
        <w:t xml:space="preserve">Monten J Sports Sci Med. </w:t>
      </w:r>
      <w:r w:rsidRPr="00920529">
        <w:rPr>
          <w:color w:val="000000" w:themeColor="text1"/>
        </w:rPr>
        <w:t>2014;3(1):17-22.</w:t>
      </w:r>
    </w:p>
    <w:p w14:paraId="2B5EB1DB"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56.</w:t>
      </w:r>
      <w:r w:rsidRPr="00920529">
        <w:rPr>
          <w:color w:val="000000" w:themeColor="text1"/>
        </w:rPr>
        <w:tab/>
        <w:t xml:space="preserve">Minett GM, Duffield R, Marino FE, Portus M. Volume-dependent response of precooling for intermittent-sprint exercise in the heat. </w:t>
      </w:r>
      <w:r w:rsidRPr="00920529">
        <w:rPr>
          <w:i/>
          <w:color w:val="000000" w:themeColor="text1"/>
        </w:rPr>
        <w:t xml:space="preserve">Med Sci Sports Exerc. </w:t>
      </w:r>
      <w:r w:rsidRPr="00920529">
        <w:rPr>
          <w:color w:val="000000" w:themeColor="text1"/>
        </w:rPr>
        <w:t>2011;43(9):1760-1769.</w:t>
      </w:r>
    </w:p>
    <w:p w14:paraId="23586A2A"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57.</w:t>
      </w:r>
      <w:r w:rsidRPr="00920529">
        <w:rPr>
          <w:color w:val="000000" w:themeColor="text1"/>
        </w:rPr>
        <w:tab/>
        <w:t xml:space="preserve">Sunderland C, Stevens R, Everson B, Tyler CJ. Neck-cooling improves repeated sprint performance in the heat. </w:t>
      </w:r>
      <w:r w:rsidRPr="00920529">
        <w:rPr>
          <w:i/>
          <w:color w:val="000000" w:themeColor="text1"/>
        </w:rPr>
        <w:t xml:space="preserve">Front Physiol. </w:t>
      </w:r>
      <w:r w:rsidRPr="00920529">
        <w:rPr>
          <w:color w:val="000000" w:themeColor="text1"/>
        </w:rPr>
        <w:t>2015;6:314.</w:t>
      </w:r>
    </w:p>
    <w:p w14:paraId="61170AF5"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58.</w:t>
      </w:r>
      <w:r w:rsidRPr="00920529">
        <w:rPr>
          <w:color w:val="000000" w:themeColor="text1"/>
        </w:rPr>
        <w:tab/>
        <w:t xml:space="preserve">Esteves GJ, Garcia RA, Azevedo PHSM. Different cooling strategies applied during inter-set rest intervals in high-intensity resistance training. </w:t>
      </w:r>
      <w:r w:rsidRPr="00920529">
        <w:rPr>
          <w:i/>
          <w:color w:val="000000" w:themeColor="text1"/>
        </w:rPr>
        <w:t xml:space="preserve">Int J Exerc Sci. </w:t>
      </w:r>
      <w:r w:rsidRPr="00920529">
        <w:rPr>
          <w:color w:val="000000" w:themeColor="text1"/>
        </w:rPr>
        <w:t>2021;14(2):295-303.</w:t>
      </w:r>
    </w:p>
    <w:p w14:paraId="35E1B76D"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59.</w:t>
      </w:r>
      <w:r w:rsidRPr="00920529">
        <w:rPr>
          <w:color w:val="000000" w:themeColor="text1"/>
        </w:rPr>
        <w:tab/>
        <w:t xml:space="preserve">Hirata K, Nagasaka T, Nunomura T, Hirai A, Hirashita M. Effects of facial fanning on local exercise performance and thermoregulatory responses during hyperthermia. </w:t>
      </w:r>
      <w:r w:rsidRPr="00920529">
        <w:rPr>
          <w:i/>
          <w:color w:val="000000" w:themeColor="text1"/>
        </w:rPr>
        <w:t xml:space="preserve">Eur J Appl Physiol Occup Physiol. </w:t>
      </w:r>
      <w:r w:rsidRPr="00920529">
        <w:rPr>
          <w:color w:val="000000" w:themeColor="text1"/>
        </w:rPr>
        <w:t>1987;56(1):43-48.</w:t>
      </w:r>
    </w:p>
    <w:p w14:paraId="31260C86"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60.</w:t>
      </w:r>
      <w:r w:rsidRPr="00920529">
        <w:rPr>
          <w:color w:val="000000" w:themeColor="text1"/>
        </w:rPr>
        <w:tab/>
        <w:t xml:space="preserve">Schlader ZJ, Simmons SE, Stannard SR, Mündel T. Skin temperature as a thermal controller of exercise intensity. </w:t>
      </w:r>
      <w:r w:rsidRPr="00920529">
        <w:rPr>
          <w:i/>
          <w:color w:val="000000" w:themeColor="text1"/>
        </w:rPr>
        <w:t xml:space="preserve">Eur J Appl Physiol. </w:t>
      </w:r>
      <w:r w:rsidRPr="00920529">
        <w:rPr>
          <w:color w:val="000000" w:themeColor="text1"/>
        </w:rPr>
        <w:t>2011;111(8):1631-1639.</w:t>
      </w:r>
    </w:p>
    <w:p w14:paraId="7BD03A5B"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61.</w:t>
      </w:r>
      <w:r w:rsidRPr="00920529">
        <w:rPr>
          <w:color w:val="000000" w:themeColor="text1"/>
        </w:rPr>
        <w:tab/>
        <w:t xml:space="preserve">Marcora SM, Staiano W, Manning V. Mental fatigue impairs physical performance in humans. </w:t>
      </w:r>
      <w:r w:rsidRPr="00920529">
        <w:rPr>
          <w:i/>
          <w:color w:val="000000" w:themeColor="text1"/>
        </w:rPr>
        <w:t xml:space="preserve">J Appl Physiol (1985). </w:t>
      </w:r>
      <w:r w:rsidRPr="00920529">
        <w:rPr>
          <w:color w:val="000000" w:themeColor="text1"/>
        </w:rPr>
        <w:t>2009;106(3):857-864.</w:t>
      </w:r>
    </w:p>
    <w:p w14:paraId="31694B20"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62.</w:t>
      </w:r>
      <w:r w:rsidRPr="00920529">
        <w:rPr>
          <w:color w:val="000000" w:themeColor="text1"/>
        </w:rPr>
        <w:tab/>
        <w:t xml:space="preserve">Enoka RM, Almuklass AM, Alenazy M, Alvarez E, Duchateau J. Distinguishing between Fatigue and Fatigability in Multiple Sclerosis. </w:t>
      </w:r>
      <w:r w:rsidRPr="00920529">
        <w:rPr>
          <w:i/>
          <w:color w:val="000000" w:themeColor="text1"/>
        </w:rPr>
        <w:t xml:space="preserve">Neurorehabil Neural Repair. </w:t>
      </w:r>
      <w:r w:rsidRPr="00920529">
        <w:rPr>
          <w:color w:val="000000" w:themeColor="text1"/>
        </w:rPr>
        <w:t>2021;35(11):960-973.</w:t>
      </w:r>
    </w:p>
    <w:p w14:paraId="4BB57FFB"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lastRenderedPageBreak/>
        <w:t>63.</w:t>
      </w:r>
      <w:r w:rsidRPr="00920529">
        <w:rPr>
          <w:color w:val="000000" w:themeColor="text1"/>
        </w:rPr>
        <w:tab/>
        <w:t xml:space="preserve">Craig AD, Chen K, Bandy D, Reiman EM. Thermosensory activation of insular cortex. </w:t>
      </w:r>
      <w:r w:rsidRPr="00920529">
        <w:rPr>
          <w:i/>
          <w:color w:val="000000" w:themeColor="text1"/>
        </w:rPr>
        <w:t xml:space="preserve">Nat Neurosci. </w:t>
      </w:r>
      <w:r w:rsidRPr="00920529">
        <w:rPr>
          <w:color w:val="000000" w:themeColor="text1"/>
        </w:rPr>
        <w:t>2000;3(2):184-190.</w:t>
      </w:r>
    </w:p>
    <w:p w14:paraId="2D561293"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64.</w:t>
      </w:r>
      <w:r w:rsidRPr="00920529">
        <w:rPr>
          <w:color w:val="000000" w:themeColor="text1"/>
        </w:rPr>
        <w:tab/>
        <w:t xml:space="preserve">Nakamura M, Yoda T, Crawshaw LI, et al. Regional differences in temperature sensation and thermal comfort in humans. </w:t>
      </w:r>
      <w:r w:rsidRPr="00920529">
        <w:rPr>
          <w:i/>
          <w:color w:val="000000" w:themeColor="text1"/>
        </w:rPr>
        <w:t xml:space="preserve">J Appl Physiol (1985). </w:t>
      </w:r>
      <w:r w:rsidRPr="00920529">
        <w:rPr>
          <w:color w:val="000000" w:themeColor="text1"/>
        </w:rPr>
        <w:t>2008;105(6):1897-1906.</w:t>
      </w:r>
    </w:p>
    <w:p w14:paraId="718CE603"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65.</w:t>
      </w:r>
      <w:r w:rsidRPr="00920529">
        <w:rPr>
          <w:color w:val="000000" w:themeColor="text1"/>
        </w:rPr>
        <w:tab/>
        <w:t xml:space="preserve">Zhang H, Arens E, Huizenga C, Han T. Thermal sensation and comfort models for non-uniform and transient environments: Part I: Local sensation of individual body parts. </w:t>
      </w:r>
      <w:r w:rsidRPr="00920529">
        <w:rPr>
          <w:i/>
          <w:color w:val="000000" w:themeColor="text1"/>
        </w:rPr>
        <w:t xml:space="preserve">Building and Environment. </w:t>
      </w:r>
      <w:r w:rsidRPr="00920529">
        <w:rPr>
          <w:color w:val="000000" w:themeColor="text1"/>
        </w:rPr>
        <w:t>2010;45(2):380-388.</w:t>
      </w:r>
    </w:p>
    <w:p w14:paraId="4F26FFCC"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66.</w:t>
      </w:r>
      <w:r w:rsidRPr="00920529">
        <w:rPr>
          <w:color w:val="000000" w:themeColor="text1"/>
        </w:rPr>
        <w:tab/>
        <w:t xml:space="preserve">Rawal R, Schweiker M, Kazanci OB, Vardhan V, Jin Q, Duanmu L. Personal comfort systems: A review on comfort, energy, and economics. </w:t>
      </w:r>
      <w:r w:rsidRPr="00920529">
        <w:rPr>
          <w:i/>
          <w:color w:val="000000" w:themeColor="text1"/>
        </w:rPr>
        <w:t xml:space="preserve">Energy and Buildings. </w:t>
      </w:r>
      <w:r w:rsidRPr="00920529">
        <w:rPr>
          <w:color w:val="000000" w:themeColor="text1"/>
        </w:rPr>
        <w:t>2020;214:109858.</w:t>
      </w:r>
    </w:p>
    <w:p w14:paraId="1E527F96"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67.</w:t>
      </w:r>
      <w:r w:rsidRPr="00920529">
        <w:rPr>
          <w:color w:val="000000" w:themeColor="text1"/>
        </w:rPr>
        <w:tab/>
        <w:t xml:space="preserve">Nakamura M, Yoda T, Crawshaw LI, et al. Relative importance of different surface regions for thermal comfort in humans. </w:t>
      </w:r>
      <w:r w:rsidRPr="00920529">
        <w:rPr>
          <w:i/>
          <w:color w:val="000000" w:themeColor="text1"/>
        </w:rPr>
        <w:t xml:space="preserve">Eur J Appl Physiol. </w:t>
      </w:r>
      <w:r w:rsidRPr="00920529">
        <w:rPr>
          <w:color w:val="000000" w:themeColor="text1"/>
        </w:rPr>
        <w:t>2013;113(1):63-76.</w:t>
      </w:r>
    </w:p>
    <w:p w14:paraId="70ABBE7B"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68.</w:t>
      </w:r>
      <w:r w:rsidRPr="00920529">
        <w:rPr>
          <w:color w:val="000000" w:themeColor="text1"/>
        </w:rPr>
        <w:tab/>
        <w:t xml:space="preserve">Seo Y, Kim JH. Differential cutaneous thermal sensitivity in humans: Method of limit vs. method of sensation magnitude. </w:t>
      </w:r>
      <w:r w:rsidRPr="00920529">
        <w:rPr>
          <w:i/>
          <w:color w:val="000000" w:themeColor="text1"/>
        </w:rPr>
        <w:t xml:space="preserve">Int J Environ Res Public Health. </w:t>
      </w:r>
      <w:r w:rsidRPr="00920529">
        <w:rPr>
          <w:color w:val="000000" w:themeColor="text1"/>
        </w:rPr>
        <w:t>2021;18(23).</w:t>
      </w:r>
    </w:p>
    <w:p w14:paraId="57B04F6B"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69.</w:t>
      </w:r>
      <w:r w:rsidRPr="00920529">
        <w:rPr>
          <w:color w:val="000000" w:themeColor="text1"/>
        </w:rPr>
        <w:tab/>
        <w:t xml:space="preserve">Tyler CJ, Sunderland C. Cooling the neck region during exercise in the heat. </w:t>
      </w:r>
      <w:r w:rsidRPr="00920529">
        <w:rPr>
          <w:i/>
          <w:color w:val="000000" w:themeColor="text1"/>
        </w:rPr>
        <w:t xml:space="preserve">J Athl Train. </w:t>
      </w:r>
      <w:r w:rsidRPr="00920529">
        <w:rPr>
          <w:color w:val="000000" w:themeColor="text1"/>
        </w:rPr>
        <w:t>2011;46(1):61-68.</w:t>
      </w:r>
    </w:p>
    <w:p w14:paraId="361254D6"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70.</w:t>
      </w:r>
      <w:r w:rsidRPr="00920529">
        <w:rPr>
          <w:color w:val="000000" w:themeColor="text1"/>
        </w:rPr>
        <w:tab/>
        <w:t xml:space="preserve">Tyler CJ, Sunderland C, Cheung SS. The effect of cooling prior to and during exercise on exercise performance and capacity in the heat: a meta-analysis. </w:t>
      </w:r>
      <w:r w:rsidRPr="00920529">
        <w:rPr>
          <w:i/>
          <w:color w:val="000000" w:themeColor="text1"/>
        </w:rPr>
        <w:t xml:space="preserve">Br J Sports Med. </w:t>
      </w:r>
      <w:r w:rsidRPr="00920529">
        <w:rPr>
          <w:color w:val="000000" w:themeColor="text1"/>
        </w:rPr>
        <w:t>2015;49(1):7-13.</w:t>
      </w:r>
    </w:p>
    <w:p w14:paraId="30C7A304"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71.</w:t>
      </w:r>
      <w:r w:rsidRPr="00920529">
        <w:rPr>
          <w:color w:val="000000" w:themeColor="text1"/>
        </w:rPr>
        <w:tab/>
        <w:t xml:space="preserve">Taylor L, Watkins SL, Marshall H, Dascombe BJ, Foster J. The impact of different environmental conditions on cognitive function: A focused review. </w:t>
      </w:r>
      <w:r w:rsidRPr="00920529">
        <w:rPr>
          <w:i/>
          <w:color w:val="000000" w:themeColor="text1"/>
        </w:rPr>
        <w:t xml:space="preserve">Front Physiol. </w:t>
      </w:r>
      <w:r w:rsidRPr="00920529">
        <w:rPr>
          <w:color w:val="000000" w:themeColor="text1"/>
        </w:rPr>
        <w:t>2015;6:372.</w:t>
      </w:r>
    </w:p>
    <w:p w14:paraId="676D0870"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72.</w:t>
      </w:r>
      <w:r w:rsidRPr="00920529">
        <w:rPr>
          <w:color w:val="000000" w:themeColor="text1"/>
        </w:rPr>
        <w:tab/>
        <w:t xml:space="preserve">Kissen AT, Summers WC, Buehring WJ, Alexander M, Smedley DC. Head and neck cooling by air, water, or air plus water in hyperthermia. </w:t>
      </w:r>
      <w:r w:rsidRPr="00920529">
        <w:rPr>
          <w:i/>
          <w:color w:val="000000" w:themeColor="text1"/>
        </w:rPr>
        <w:t xml:space="preserve">Aviat Space Environ Med. </w:t>
      </w:r>
      <w:r w:rsidRPr="00920529">
        <w:rPr>
          <w:color w:val="000000" w:themeColor="text1"/>
        </w:rPr>
        <w:t>1976;47(3):265-271.</w:t>
      </w:r>
    </w:p>
    <w:p w14:paraId="08377A6A"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73.</w:t>
      </w:r>
      <w:r w:rsidRPr="00920529">
        <w:rPr>
          <w:color w:val="000000" w:themeColor="text1"/>
        </w:rPr>
        <w:tab/>
        <w:t xml:space="preserve">Simmons S, Saxby B, McGlone F, et al. The effect of passive heating and head cooling on perception, cardiovascular function and cognitive performance in the heat. </w:t>
      </w:r>
      <w:r w:rsidRPr="00920529">
        <w:rPr>
          <w:i/>
          <w:color w:val="000000" w:themeColor="text1"/>
        </w:rPr>
        <w:t xml:space="preserve">Eur J Appl Physiol. </w:t>
      </w:r>
      <w:r w:rsidRPr="00920529">
        <w:rPr>
          <w:color w:val="000000" w:themeColor="text1"/>
        </w:rPr>
        <w:t>2008;104(2):271-280.</w:t>
      </w:r>
    </w:p>
    <w:p w14:paraId="3EBECCD8"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74.</w:t>
      </w:r>
      <w:r w:rsidRPr="00920529">
        <w:rPr>
          <w:color w:val="000000" w:themeColor="text1"/>
        </w:rPr>
        <w:tab/>
        <w:t xml:space="preserve">Racinais S, Gaoua N, Grantham J. Hyperthermia impairs short-term memory and peripheral motor drive transmission. </w:t>
      </w:r>
      <w:r w:rsidRPr="00920529">
        <w:rPr>
          <w:i/>
          <w:color w:val="000000" w:themeColor="text1"/>
        </w:rPr>
        <w:t xml:space="preserve">J Physiol. </w:t>
      </w:r>
      <w:r w:rsidRPr="00920529">
        <w:rPr>
          <w:color w:val="000000" w:themeColor="text1"/>
        </w:rPr>
        <w:t>2008;586(19):4751-4762.</w:t>
      </w:r>
    </w:p>
    <w:p w14:paraId="75F54068"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75.</w:t>
      </w:r>
      <w:r w:rsidRPr="00920529">
        <w:rPr>
          <w:color w:val="000000" w:themeColor="text1"/>
        </w:rPr>
        <w:tab/>
        <w:t xml:space="preserve">Gaoua N, Racinais S, Grantham J, El Massioui F. Alterations in cognitive performance during passive hyperthermia are task dependent. </w:t>
      </w:r>
      <w:r w:rsidRPr="00920529">
        <w:rPr>
          <w:i/>
          <w:color w:val="000000" w:themeColor="text1"/>
        </w:rPr>
        <w:t xml:space="preserve">In J Hyperthermia. </w:t>
      </w:r>
      <w:r w:rsidRPr="00920529">
        <w:rPr>
          <w:color w:val="000000" w:themeColor="text1"/>
        </w:rPr>
        <w:t>2011;27(1):1-9.</w:t>
      </w:r>
    </w:p>
    <w:p w14:paraId="1C40873C"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76.</w:t>
      </w:r>
      <w:r w:rsidRPr="00920529">
        <w:rPr>
          <w:color w:val="000000" w:themeColor="text1"/>
        </w:rPr>
        <w:tab/>
        <w:t xml:space="preserve">Furley P, Schütz L-M, Wood G. A critical review of research on executive functions in sport and exercise. </w:t>
      </w:r>
      <w:r w:rsidRPr="00920529">
        <w:rPr>
          <w:i/>
          <w:color w:val="000000" w:themeColor="text1"/>
        </w:rPr>
        <w:t xml:space="preserve">Int Rev Sport Exerc Psychol. </w:t>
      </w:r>
      <w:r w:rsidRPr="00920529">
        <w:rPr>
          <w:color w:val="000000" w:themeColor="text1"/>
        </w:rPr>
        <w:t>2023:1-29.</w:t>
      </w:r>
    </w:p>
    <w:p w14:paraId="1F708CA9"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77.</w:t>
      </w:r>
      <w:r w:rsidRPr="00920529">
        <w:rPr>
          <w:color w:val="000000" w:themeColor="text1"/>
        </w:rPr>
        <w:tab/>
        <w:t xml:space="preserve">Beavan A, Spielmann J, Mayer J, Skorski S, Meyer T, Fransen J. The rise and fall of executive functions in high-level football players. </w:t>
      </w:r>
      <w:r w:rsidRPr="00920529">
        <w:rPr>
          <w:i/>
          <w:color w:val="000000" w:themeColor="text1"/>
        </w:rPr>
        <w:t xml:space="preserve">Psychol Sport Exerc. </w:t>
      </w:r>
      <w:r w:rsidRPr="00920529">
        <w:rPr>
          <w:color w:val="000000" w:themeColor="text1"/>
        </w:rPr>
        <w:t>2020;49:101677.</w:t>
      </w:r>
    </w:p>
    <w:p w14:paraId="7FE5CD6C"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78.</w:t>
      </w:r>
      <w:r w:rsidRPr="00920529">
        <w:rPr>
          <w:color w:val="000000" w:themeColor="text1"/>
        </w:rPr>
        <w:tab/>
        <w:t xml:space="preserve">Bennett KJM, Novak AR, Pluss MA, Coutts AJ, Fransen J. Assessing the validity of a video-based decision-making assessment for talent identification in youth soccer. </w:t>
      </w:r>
      <w:r w:rsidRPr="00920529">
        <w:rPr>
          <w:i/>
          <w:color w:val="000000" w:themeColor="text1"/>
        </w:rPr>
        <w:t xml:space="preserve">J Sci Med Sport. </w:t>
      </w:r>
      <w:r w:rsidRPr="00920529">
        <w:rPr>
          <w:color w:val="000000" w:themeColor="text1"/>
        </w:rPr>
        <w:t>2019;22(6):729-734.</w:t>
      </w:r>
    </w:p>
    <w:p w14:paraId="4E4AFB86"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79.</w:t>
      </w:r>
      <w:r w:rsidRPr="00920529">
        <w:rPr>
          <w:color w:val="000000" w:themeColor="text1"/>
        </w:rPr>
        <w:tab/>
        <w:t xml:space="preserve">Abt G, Boreham C, Davison G, et al. Power, precision, and sample size estimation in sport and exercise science research. </w:t>
      </w:r>
      <w:r w:rsidRPr="00920529">
        <w:rPr>
          <w:i/>
          <w:color w:val="000000" w:themeColor="text1"/>
        </w:rPr>
        <w:t xml:space="preserve">J Sports Sci. </w:t>
      </w:r>
      <w:r w:rsidRPr="00920529">
        <w:rPr>
          <w:color w:val="000000" w:themeColor="text1"/>
        </w:rPr>
        <w:t>2020;38(17):1933-1935.</w:t>
      </w:r>
    </w:p>
    <w:p w14:paraId="24F1FCC1"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80.</w:t>
      </w:r>
      <w:r w:rsidRPr="00920529">
        <w:rPr>
          <w:color w:val="000000" w:themeColor="text1"/>
        </w:rPr>
        <w:tab/>
        <w:t xml:space="preserve">Bright FM, Chaseling GK, Jay O, Morris NB. Self-paced exercise performance in the heat with neck cooling, menthol application, and abdominal cooling. </w:t>
      </w:r>
      <w:r w:rsidRPr="00920529">
        <w:rPr>
          <w:i/>
          <w:color w:val="000000" w:themeColor="text1"/>
        </w:rPr>
        <w:t xml:space="preserve">J Sci Med Sport. </w:t>
      </w:r>
      <w:r w:rsidRPr="00920529">
        <w:rPr>
          <w:color w:val="000000" w:themeColor="text1"/>
        </w:rPr>
        <w:t>2019;22(3):371-377.</w:t>
      </w:r>
    </w:p>
    <w:p w14:paraId="4C371799"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81.</w:t>
      </w:r>
      <w:r w:rsidRPr="00920529">
        <w:rPr>
          <w:color w:val="000000" w:themeColor="text1"/>
        </w:rPr>
        <w:tab/>
        <w:t xml:space="preserve">Coelho LGM, Ferreira-Júnior JB, Williams TB, et al. Head pre-cooling improves 5-km time-trial performance in male amateur runners in the heat. </w:t>
      </w:r>
      <w:r w:rsidRPr="00920529">
        <w:rPr>
          <w:i/>
          <w:color w:val="000000" w:themeColor="text1"/>
        </w:rPr>
        <w:t xml:space="preserve">Scand J Med Sci Sports. </w:t>
      </w:r>
      <w:r w:rsidRPr="00920529">
        <w:rPr>
          <w:color w:val="000000" w:themeColor="text1"/>
        </w:rPr>
        <w:t>2021;31(9):1753-1763.</w:t>
      </w:r>
    </w:p>
    <w:p w14:paraId="2818305A"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82.</w:t>
      </w:r>
      <w:r w:rsidRPr="00920529">
        <w:rPr>
          <w:color w:val="000000" w:themeColor="text1"/>
        </w:rPr>
        <w:tab/>
        <w:t xml:space="preserve">Cuttell SA, Kiri V, Tyler C. A comparison of 2 practical cooling methods on cycling capacity in the heat. </w:t>
      </w:r>
      <w:r w:rsidRPr="00920529">
        <w:rPr>
          <w:i/>
          <w:color w:val="000000" w:themeColor="text1"/>
        </w:rPr>
        <w:t xml:space="preserve">J Athl Train. </w:t>
      </w:r>
      <w:r w:rsidRPr="00920529">
        <w:rPr>
          <w:color w:val="000000" w:themeColor="text1"/>
        </w:rPr>
        <w:t>2016;51(7):525-532.</w:t>
      </w:r>
    </w:p>
    <w:p w14:paraId="02828BD8"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83.</w:t>
      </w:r>
      <w:r w:rsidRPr="00920529">
        <w:rPr>
          <w:color w:val="000000" w:themeColor="text1"/>
        </w:rPr>
        <w:tab/>
        <w:t xml:space="preserve">Yeargin S, McKenzie AL, Eberman LE, Kingsley JD, Dziedzicki DJ, Yoder P. Physiological and perceived effects of forearm or head cooling during simulated firefighting activity and rehabilitation. </w:t>
      </w:r>
      <w:r w:rsidRPr="00920529">
        <w:rPr>
          <w:i/>
          <w:color w:val="000000" w:themeColor="text1"/>
        </w:rPr>
        <w:t xml:space="preserve">J Athl Train. </w:t>
      </w:r>
      <w:r w:rsidRPr="00920529">
        <w:rPr>
          <w:color w:val="000000" w:themeColor="text1"/>
        </w:rPr>
        <w:t>2016;51(11):927-935.</w:t>
      </w:r>
    </w:p>
    <w:p w14:paraId="678E0000"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84.</w:t>
      </w:r>
      <w:r w:rsidRPr="00920529">
        <w:rPr>
          <w:color w:val="000000" w:themeColor="text1"/>
        </w:rPr>
        <w:tab/>
        <w:t xml:space="preserve">Lakens D, Scheel AM, Isager PM. Equivalence testing for psychological research: A tutorial. </w:t>
      </w:r>
      <w:r w:rsidRPr="00920529">
        <w:rPr>
          <w:i/>
          <w:color w:val="000000" w:themeColor="text1"/>
        </w:rPr>
        <w:t xml:space="preserve">Adv Methods Pract Psychol Sci. </w:t>
      </w:r>
      <w:r w:rsidRPr="00920529">
        <w:rPr>
          <w:color w:val="000000" w:themeColor="text1"/>
        </w:rPr>
        <w:t>2018;1(2):259-269.</w:t>
      </w:r>
    </w:p>
    <w:p w14:paraId="3572F482"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lastRenderedPageBreak/>
        <w:t>85.</w:t>
      </w:r>
      <w:r w:rsidRPr="00920529">
        <w:rPr>
          <w:color w:val="000000" w:themeColor="text1"/>
        </w:rPr>
        <w:tab/>
        <w:t>Bartlett JE, &amp; Charles, S. J. . Power to the people: A beginner’s tutorial to power analysis using jamovi. 2021.</w:t>
      </w:r>
    </w:p>
    <w:p w14:paraId="23EE918E"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86.</w:t>
      </w:r>
      <w:r w:rsidRPr="00920529">
        <w:rPr>
          <w:color w:val="000000" w:themeColor="text1"/>
        </w:rPr>
        <w:tab/>
        <w:t xml:space="preserve">Lakens D, Caldwell AR. Simulation-based power analysis for factorial analysis of variance designs. </w:t>
      </w:r>
      <w:r w:rsidRPr="00920529">
        <w:rPr>
          <w:i/>
          <w:color w:val="000000" w:themeColor="text1"/>
        </w:rPr>
        <w:t xml:space="preserve">Adv Methods Pract Psychol Sci. </w:t>
      </w:r>
      <w:r w:rsidRPr="00920529">
        <w:rPr>
          <w:color w:val="000000" w:themeColor="text1"/>
        </w:rPr>
        <w:t>2021;4(1):2515245920951503.</w:t>
      </w:r>
    </w:p>
    <w:p w14:paraId="0B77E645"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87.</w:t>
      </w:r>
      <w:r w:rsidRPr="00920529">
        <w:rPr>
          <w:color w:val="000000" w:themeColor="text1"/>
        </w:rPr>
        <w:tab/>
        <w:t xml:space="preserve">Caldwell AR, Vigotsky AD, Tenan MS, et al. Moving sport and exercise science forward: A call for the adoption of more transparent research practices. </w:t>
      </w:r>
      <w:r w:rsidRPr="00920529">
        <w:rPr>
          <w:i/>
          <w:color w:val="000000" w:themeColor="text1"/>
        </w:rPr>
        <w:t xml:space="preserve">Sports Med. </w:t>
      </w:r>
      <w:r w:rsidRPr="00920529">
        <w:rPr>
          <w:color w:val="000000" w:themeColor="text1"/>
        </w:rPr>
        <w:t>2020;50(3):449-459.</w:t>
      </w:r>
    </w:p>
    <w:p w14:paraId="2D1F9C08"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88.</w:t>
      </w:r>
      <w:r w:rsidRPr="00920529">
        <w:rPr>
          <w:color w:val="000000" w:themeColor="text1"/>
        </w:rPr>
        <w:tab/>
        <w:t xml:space="preserve">Simera I, Moher D, Hirst A, Hoey J, Schulz KF, Altman DG. Transparent and accurate reporting increases reliability, utility, and impact of your research: reporting guidelines and the EQUATOR Network. </w:t>
      </w:r>
      <w:r w:rsidRPr="00920529">
        <w:rPr>
          <w:i/>
          <w:color w:val="000000" w:themeColor="text1"/>
        </w:rPr>
        <w:t xml:space="preserve">BMC Medicine. </w:t>
      </w:r>
      <w:r w:rsidRPr="00920529">
        <w:rPr>
          <w:color w:val="000000" w:themeColor="text1"/>
        </w:rPr>
        <w:t>2010;8(1):24.</w:t>
      </w:r>
    </w:p>
    <w:p w14:paraId="75C4E3A6"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89.</w:t>
      </w:r>
      <w:r w:rsidRPr="00920529">
        <w:rPr>
          <w:color w:val="000000" w:themeColor="text1"/>
        </w:rPr>
        <w:tab/>
        <w:t xml:space="preserve">Borg DN, Bon JJ, Sainani KL, Baguley BJ, Tierney NJ, Drovandi C. Comment on: ‘Moving sport and exercise science forward: A call for the adoption of more transparent research practices’. </w:t>
      </w:r>
      <w:r w:rsidRPr="00920529">
        <w:rPr>
          <w:i/>
          <w:color w:val="000000" w:themeColor="text1"/>
        </w:rPr>
        <w:t xml:space="preserve">Sports Med. </w:t>
      </w:r>
      <w:r w:rsidRPr="00920529">
        <w:rPr>
          <w:color w:val="000000" w:themeColor="text1"/>
        </w:rPr>
        <w:t>2020;50(8):1551-1553.</w:t>
      </w:r>
    </w:p>
    <w:p w14:paraId="46B1CF03"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90.</w:t>
      </w:r>
      <w:r w:rsidRPr="00920529">
        <w:rPr>
          <w:color w:val="000000" w:themeColor="text1"/>
        </w:rPr>
        <w:tab/>
        <w:t>Dwan K, Li T, Altman DG, Elbourne D. CONSORT 2010 statement: Extension to randomised crossover trials. 2019;366:l4378.</w:t>
      </w:r>
    </w:p>
    <w:p w14:paraId="0440C88A"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91.</w:t>
      </w:r>
      <w:r w:rsidRPr="00920529">
        <w:rPr>
          <w:color w:val="000000" w:themeColor="text1"/>
        </w:rPr>
        <w:tab/>
        <w:t xml:space="preserve">Tierney NJ, Ram K. A realistic guide to making data available alongside code to improve reproducibility. </w:t>
      </w:r>
      <w:r w:rsidRPr="00920529">
        <w:rPr>
          <w:i/>
          <w:color w:val="000000" w:themeColor="text1"/>
        </w:rPr>
        <w:t xml:space="preserve">arXiv preprint. </w:t>
      </w:r>
      <w:r w:rsidRPr="00920529">
        <w:rPr>
          <w:color w:val="000000" w:themeColor="text1"/>
        </w:rPr>
        <w:t>2020.</w:t>
      </w:r>
    </w:p>
    <w:p w14:paraId="4E37EB72" w14:textId="77777777" w:rsidR="009A07ED" w:rsidRPr="00920529" w:rsidRDefault="009A07ED" w:rsidP="009A07ED">
      <w:pPr>
        <w:pStyle w:val="EndNoteBibliography"/>
        <w:spacing w:after="0"/>
        <w:ind w:left="720" w:hanging="720"/>
        <w:rPr>
          <w:color w:val="000000" w:themeColor="text1"/>
        </w:rPr>
      </w:pPr>
      <w:r w:rsidRPr="00920529">
        <w:rPr>
          <w:color w:val="000000" w:themeColor="text1"/>
        </w:rPr>
        <w:t>92.</w:t>
      </w:r>
      <w:r w:rsidRPr="00920529">
        <w:rPr>
          <w:color w:val="000000" w:themeColor="text1"/>
        </w:rPr>
        <w:tab/>
        <w:t xml:space="preserve">Gray WD, Jett DM, Cocco AR, et al. Ergogenic and physiological outcomes derived from a novel skin cooling device. </w:t>
      </w:r>
      <w:r w:rsidRPr="00920529">
        <w:rPr>
          <w:i/>
          <w:color w:val="000000" w:themeColor="text1"/>
        </w:rPr>
        <w:t xml:space="preserve">J Strength Cond Res. </w:t>
      </w:r>
      <w:r w:rsidRPr="00920529">
        <w:rPr>
          <w:color w:val="000000" w:themeColor="text1"/>
        </w:rPr>
        <w:t>2021;35(2):391-403.</w:t>
      </w:r>
    </w:p>
    <w:p w14:paraId="2B015102" w14:textId="77777777" w:rsidR="009A07ED" w:rsidRPr="00920529" w:rsidRDefault="009A07ED" w:rsidP="009A07ED">
      <w:pPr>
        <w:pStyle w:val="EndNoteBibliography"/>
        <w:ind w:left="720" w:hanging="720"/>
        <w:rPr>
          <w:color w:val="000000" w:themeColor="text1"/>
        </w:rPr>
      </w:pPr>
      <w:r w:rsidRPr="00920529">
        <w:rPr>
          <w:color w:val="000000" w:themeColor="text1"/>
        </w:rPr>
        <w:t>93.</w:t>
      </w:r>
      <w:r w:rsidRPr="00920529">
        <w:rPr>
          <w:color w:val="000000" w:themeColor="text1"/>
        </w:rPr>
        <w:tab/>
        <w:t xml:space="preserve">Riera F, Monjo R, Coudevylle GR, Meric H, Hue O. Face cooling during swimming training in tropical condition. </w:t>
      </w:r>
      <w:r w:rsidRPr="00920529">
        <w:rPr>
          <w:i/>
          <w:color w:val="000000" w:themeColor="text1"/>
        </w:rPr>
        <w:t xml:space="preserve">Front Psychol. </w:t>
      </w:r>
      <w:r w:rsidRPr="00920529">
        <w:rPr>
          <w:color w:val="000000" w:themeColor="text1"/>
        </w:rPr>
        <w:t>2021;12:622184.</w:t>
      </w:r>
    </w:p>
    <w:p w14:paraId="25AD4277" w14:textId="4D047EF9" w:rsidR="00165E0B" w:rsidRPr="00920529" w:rsidRDefault="00B439BD" w:rsidP="00E70195">
      <w:pPr>
        <w:spacing w:after="0" w:line="240" w:lineRule="auto"/>
        <w:jc w:val="both"/>
        <w:rPr>
          <w:color w:val="000000" w:themeColor="text1"/>
        </w:rPr>
      </w:pPr>
      <w:r w:rsidRPr="00920529">
        <w:rPr>
          <w:color w:val="000000" w:themeColor="text1"/>
        </w:rPr>
        <w:fldChar w:fldCharType="end"/>
      </w:r>
    </w:p>
    <w:sectPr w:rsidR="00165E0B" w:rsidRPr="00920529" w:rsidSect="002D4C8E">
      <w:footerReference w:type="default" r:id="rId16"/>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97494A" w14:textId="77777777" w:rsidR="00035C0D" w:rsidRDefault="00035C0D" w:rsidP="00B26D84">
      <w:pPr>
        <w:spacing w:after="0" w:line="240" w:lineRule="auto"/>
      </w:pPr>
      <w:r>
        <w:separator/>
      </w:r>
    </w:p>
  </w:endnote>
  <w:endnote w:type="continuationSeparator" w:id="0">
    <w:p w14:paraId="734A8A53" w14:textId="77777777" w:rsidR="00035C0D" w:rsidRDefault="00035C0D" w:rsidP="00B26D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41594343"/>
      <w:docPartObj>
        <w:docPartGallery w:val="Page Numbers (Bottom of Page)"/>
        <w:docPartUnique/>
      </w:docPartObj>
    </w:sdtPr>
    <w:sdtEndPr>
      <w:rPr>
        <w:noProof/>
      </w:rPr>
    </w:sdtEndPr>
    <w:sdtContent>
      <w:p w14:paraId="4AB4CCC8" w14:textId="2ABAF7B3" w:rsidR="00B26D84" w:rsidRDefault="00B26D8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CE345EC" w14:textId="77777777" w:rsidR="00B26D84" w:rsidRDefault="00B26D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C484A5" w14:textId="77777777" w:rsidR="00035C0D" w:rsidRDefault="00035C0D" w:rsidP="00B26D84">
      <w:pPr>
        <w:spacing w:after="0" w:line="240" w:lineRule="auto"/>
      </w:pPr>
      <w:r>
        <w:separator/>
      </w:r>
    </w:p>
  </w:footnote>
  <w:footnote w:type="continuationSeparator" w:id="0">
    <w:p w14:paraId="41720E3B" w14:textId="77777777" w:rsidR="00035C0D" w:rsidRDefault="00035C0D" w:rsidP="00B26D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2B14F0"/>
    <w:multiLevelType w:val="hybridMultilevel"/>
    <w:tmpl w:val="FED245A8"/>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 w15:restartNumberingAfterBreak="0">
    <w:nsid w:val="198360D2"/>
    <w:multiLevelType w:val="multilevel"/>
    <w:tmpl w:val="E5C8B8B8"/>
    <w:lvl w:ilvl="0">
      <w:start w:val="1"/>
      <w:numFmt w:val="decimal"/>
      <w:lvlText w:val="%1."/>
      <w:lvlJc w:val="left"/>
      <w:pPr>
        <w:ind w:left="360" w:hanging="360"/>
      </w:pPr>
      <w:rPr>
        <w:rFonts w:hint="default"/>
      </w:rPr>
    </w:lvl>
    <w:lvl w:ilvl="1">
      <w:start w:val="90"/>
      <w:numFmt w:val="decimal"/>
      <w:isLgl/>
      <w:lvlText w:val="%1.%2"/>
      <w:lvlJc w:val="left"/>
      <w:pPr>
        <w:ind w:left="390" w:hanging="39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 w15:restartNumberingAfterBreak="0">
    <w:nsid w:val="20F16378"/>
    <w:multiLevelType w:val="hybridMultilevel"/>
    <w:tmpl w:val="186C5D6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1950E99"/>
    <w:multiLevelType w:val="multilevel"/>
    <w:tmpl w:val="63C03A78"/>
    <w:lvl w:ilvl="0">
      <w:start w:val="5"/>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4" w15:restartNumberingAfterBreak="0">
    <w:nsid w:val="2A21779D"/>
    <w:multiLevelType w:val="hybridMultilevel"/>
    <w:tmpl w:val="5F14DD6C"/>
    <w:lvl w:ilvl="0" w:tplc="E594E748">
      <w:start w:val="4"/>
      <w:numFmt w:val="bullet"/>
      <w:lvlText w:val="-"/>
      <w:lvlJc w:val="left"/>
      <w:pPr>
        <w:ind w:left="410" w:hanging="360"/>
      </w:pPr>
      <w:rPr>
        <w:rFonts w:ascii="Calibri" w:eastAsiaTheme="minorHAnsi" w:hAnsi="Calibri" w:cs="Calibri" w:hint="default"/>
      </w:rPr>
    </w:lvl>
    <w:lvl w:ilvl="1" w:tplc="0C090003" w:tentative="1">
      <w:start w:val="1"/>
      <w:numFmt w:val="bullet"/>
      <w:lvlText w:val="o"/>
      <w:lvlJc w:val="left"/>
      <w:pPr>
        <w:ind w:left="1130" w:hanging="360"/>
      </w:pPr>
      <w:rPr>
        <w:rFonts w:ascii="Courier New" w:hAnsi="Courier New" w:cs="Courier New" w:hint="default"/>
      </w:rPr>
    </w:lvl>
    <w:lvl w:ilvl="2" w:tplc="0C090005" w:tentative="1">
      <w:start w:val="1"/>
      <w:numFmt w:val="bullet"/>
      <w:lvlText w:val=""/>
      <w:lvlJc w:val="left"/>
      <w:pPr>
        <w:ind w:left="1850" w:hanging="360"/>
      </w:pPr>
      <w:rPr>
        <w:rFonts w:ascii="Wingdings" w:hAnsi="Wingdings" w:hint="default"/>
      </w:rPr>
    </w:lvl>
    <w:lvl w:ilvl="3" w:tplc="0C090001" w:tentative="1">
      <w:start w:val="1"/>
      <w:numFmt w:val="bullet"/>
      <w:lvlText w:val=""/>
      <w:lvlJc w:val="left"/>
      <w:pPr>
        <w:ind w:left="2570" w:hanging="360"/>
      </w:pPr>
      <w:rPr>
        <w:rFonts w:ascii="Symbol" w:hAnsi="Symbol" w:hint="default"/>
      </w:rPr>
    </w:lvl>
    <w:lvl w:ilvl="4" w:tplc="0C090003" w:tentative="1">
      <w:start w:val="1"/>
      <w:numFmt w:val="bullet"/>
      <w:lvlText w:val="o"/>
      <w:lvlJc w:val="left"/>
      <w:pPr>
        <w:ind w:left="3290" w:hanging="360"/>
      </w:pPr>
      <w:rPr>
        <w:rFonts w:ascii="Courier New" w:hAnsi="Courier New" w:cs="Courier New" w:hint="default"/>
      </w:rPr>
    </w:lvl>
    <w:lvl w:ilvl="5" w:tplc="0C090005" w:tentative="1">
      <w:start w:val="1"/>
      <w:numFmt w:val="bullet"/>
      <w:lvlText w:val=""/>
      <w:lvlJc w:val="left"/>
      <w:pPr>
        <w:ind w:left="4010" w:hanging="360"/>
      </w:pPr>
      <w:rPr>
        <w:rFonts w:ascii="Wingdings" w:hAnsi="Wingdings" w:hint="default"/>
      </w:rPr>
    </w:lvl>
    <w:lvl w:ilvl="6" w:tplc="0C090001" w:tentative="1">
      <w:start w:val="1"/>
      <w:numFmt w:val="bullet"/>
      <w:lvlText w:val=""/>
      <w:lvlJc w:val="left"/>
      <w:pPr>
        <w:ind w:left="4730" w:hanging="360"/>
      </w:pPr>
      <w:rPr>
        <w:rFonts w:ascii="Symbol" w:hAnsi="Symbol" w:hint="default"/>
      </w:rPr>
    </w:lvl>
    <w:lvl w:ilvl="7" w:tplc="0C090003" w:tentative="1">
      <w:start w:val="1"/>
      <w:numFmt w:val="bullet"/>
      <w:lvlText w:val="o"/>
      <w:lvlJc w:val="left"/>
      <w:pPr>
        <w:ind w:left="5450" w:hanging="360"/>
      </w:pPr>
      <w:rPr>
        <w:rFonts w:ascii="Courier New" w:hAnsi="Courier New" w:cs="Courier New" w:hint="default"/>
      </w:rPr>
    </w:lvl>
    <w:lvl w:ilvl="8" w:tplc="0C090005" w:tentative="1">
      <w:start w:val="1"/>
      <w:numFmt w:val="bullet"/>
      <w:lvlText w:val=""/>
      <w:lvlJc w:val="left"/>
      <w:pPr>
        <w:ind w:left="6170" w:hanging="360"/>
      </w:pPr>
      <w:rPr>
        <w:rFonts w:ascii="Wingdings" w:hAnsi="Wingdings" w:hint="default"/>
      </w:rPr>
    </w:lvl>
  </w:abstractNum>
  <w:abstractNum w:abstractNumId="5" w15:restartNumberingAfterBreak="0">
    <w:nsid w:val="37295FF2"/>
    <w:multiLevelType w:val="hybridMultilevel"/>
    <w:tmpl w:val="E0548E4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6C095F1F"/>
    <w:multiLevelType w:val="hybridMultilevel"/>
    <w:tmpl w:val="16A04E32"/>
    <w:lvl w:ilvl="0" w:tplc="BEFC6870">
      <w:start w:val="1"/>
      <w:numFmt w:val="bullet"/>
      <w:lvlText w:val="-"/>
      <w:lvlJc w:val="left"/>
      <w:pPr>
        <w:ind w:left="720" w:hanging="360"/>
      </w:pPr>
      <w:rPr>
        <w:rFonts w:ascii="Calibri" w:eastAsia="Aptos"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6ECB24E3"/>
    <w:multiLevelType w:val="hybridMultilevel"/>
    <w:tmpl w:val="A8320D26"/>
    <w:lvl w:ilvl="0" w:tplc="0C090011">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16cid:durableId="1521048647">
    <w:abstractNumId w:val="0"/>
  </w:num>
  <w:num w:numId="2" w16cid:durableId="1734159237">
    <w:abstractNumId w:val="5"/>
  </w:num>
  <w:num w:numId="3" w16cid:durableId="1844199391">
    <w:abstractNumId w:val="1"/>
  </w:num>
  <w:num w:numId="4" w16cid:durableId="1686904993">
    <w:abstractNumId w:val="4"/>
  </w:num>
  <w:num w:numId="5" w16cid:durableId="1335689512">
    <w:abstractNumId w:val="2"/>
  </w:num>
  <w:num w:numId="6" w16cid:durableId="1049763513">
    <w:abstractNumId w:val="3"/>
  </w:num>
  <w:num w:numId="7" w16cid:durableId="915015186">
    <w:abstractNumId w:val="6"/>
  </w:num>
  <w:num w:numId="8" w16cid:durableId="21400358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jA1sjQzMTYxMzQ2NzZQ0lEKTi0uzszPAykwMqsFAL6U59wtAAAA"/>
    <w:docVar w:name="EN.InstantFormat" w:val="&lt;ENInstantFormat&gt;&lt;Enabled&gt;1&lt;/Enabled&gt;&lt;ScanUnformatted&gt;1&lt;/ScanUnformatted&gt;&lt;ScanChanges&gt;1&lt;/ScanChanges&gt;&lt;Suspended&gt;0&lt;/Suspended&gt;&lt;/ENInstantFormat&gt;"/>
    <w:docVar w:name="EN.Layout" w:val="&lt;ENLayout&gt;&lt;Style&gt;JAMA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vwr5zeaadfz6e5f2ap0rxpda5pvwtrsp9p&quot;&gt;New Endnote&lt;record-ids&gt;&lt;item&gt;1&lt;/item&gt;&lt;item&gt;4&lt;/item&gt;&lt;item&gt;5&lt;/item&gt;&lt;item&gt;8&lt;/item&gt;&lt;item&gt;9&lt;/item&gt;&lt;item&gt;10&lt;/item&gt;&lt;item&gt;12&lt;/item&gt;&lt;item&gt;13&lt;/item&gt;&lt;item&gt;15&lt;/item&gt;&lt;item&gt;16&lt;/item&gt;&lt;item&gt;18&lt;/item&gt;&lt;item&gt;19&lt;/item&gt;&lt;item&gt;20&lt;/item&gt;&lt;item&gt;22&lt;/item&gt;&lt;item&gt;24&lt;/item&gt;&lt;item&gt;25&lt;/item&gt;&lt;item&gt;26&lt;/item&gt;&lt;item&gt;27&lt;/item&gt;&lt;item&gt;30&lt;/item&gt;&lt;item&gt;31&lt;/item&gt;&lt;item&gt;33&lt;/item&gt;&lt;item&gt;34&lt;/item&gt;&lt;item&gt;35&lt;/item&gt;&lt;item&gt;38&lt;/item&gt;&lt;item&gt;44&lt;/item&gt;&lt;item&gt;66&lt;/item&gt;&lt;item&gt;72&lt;/item&gt;&lt;item&gt;73&lt;/item&gt;&lt;item&gt;74&lt;/item&gt;&lt;item&gt;75&lt;/item&gt;&lt;item&gt;76&lt;/item&gt;&lt;item&gt;78&lt;/item&gt;&lt;item&gt;79&lt;/item&gt;&lt;item&gt;82&lt;/item&gt;&lt;item&gt;83&lt;/item&gt;&lt;item&gt;84&lt;/item&gt;&lt;item&gt;86&lt;/item&gt;&lt;item&gt;87&lt;/item&gt;&lt;item&gt;88&lt;/item&gt;&lt;item&gt;90&lt;/item&gt;&lt;item&gt;95&lt;/item&gt;&lt;item&gt;96&lt;/item&gt;&lt;item&gt;97&lt;/item&gt;&lt;item&gt;98&lt;/item&gt;&lt;item&gt;99&lt;/item&gt;&lt;item&gt;100&lt;/item&gt;&lt;item&gt;102&lt;/item&gt;&lt;item&gt;103&lt;/item&gt;&lt;item&gt;104&lt;/item&gt;&lt;item&gt;105&lt;/item&gt;&lt;item&gt;106&lt;/item&gt;&lt;item&gt;115&lt;/item&gt;&lt;item&gt;116&lt;/item&gt;&lt;item&gt;117&lt;/item&gt;&lt;item&gt;118&lt;/item&gt;&lt;item&gt;119&lt;/item&gt;&lt;item&gt;120&lt;/item&gt;&lt;item&gt;127&lt;/item&gt;&lt;item&gt;128&lt;/item&gt;&lt;item&gt;129&lt;/item&gt;&lt;item&gt;130&lt;/item&gt;&lt;item&gt;132&lt;/item&gt;&lt;item&gt;133&lt;/item&gt;&lt;item&gt;135&lt;/item&gt;&lt;item&gt;136&lt;/item&gt;&lt;item&gt;137&lt;/item&gt;&lt;item&gt;141&lt;/item&gt;&lt;item&gt;142&lt;/item&gt;&lt;item&gt;143&lt;/item&gt;&lt;item&gt;144&lt;/item&gt;&lt;item&gt;145&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6&lt;/item&gt;&lt;item&gt;182&lt;/item&gt;&lt;item&gt;183&lt;/item&gt;&lt;item&gt;184&lt;/item&gt;&lt;/record-ids&gt;&lt;/item&gt;&lt;/Libraries&gt;"/>
  </w:docVars>
  <w:rsids>
    <w:rsidRoot w:val="00165E0B"/>
    <w:rsid w:val="0000103F"/>
    <w:rsid w:val="00001F59"/>
    <w:rsid w:val="00001FE7"/>
    <w:rsid w:val="00002123"/>
    <w:rsid w:val="00002251"/>
    <w:rsid w:val="0000283B"/>
    <w:rsid w:val="0000441B"/>
    <w:rsid w:val="00004637"/>
    <w:rsid w:val="00004F9F"/>
    <w:rsid w:val="00006DE4"/>
    <w:rsid w:val="0000732D"/>
    <w:rsid w:val="00007442"/>
    <w:rsid w:val="000116EE"/>
    <w:rsid w:val="00011D8D"/>
    <w:rsid w:val="000124B1"/>
    <w:rsid w:val="00012B0F"/>
    <w:rsid w:val="00012B86"/>
    <w:rsid w:val="00013104"/>
    <w:rsid w:val="00014EAA"/>
    <w:rsid w:val="000151E4"/>
    <w:rsid w:val="00015462"/>
    <w:rsid w:val="00015DE7"/>
    <w:rsid w:val="0001727D"/>
    <w:rsid w:val="00017753"/>
    <w:rsid w:val="000203F3"/>
    <w:rsid w:val="00020528"/>
    <w:rsid w:val="000209DF"/>
    <w:rsid w:val="00020A57"/>
    <w:rsid w:val="000210A0"/>
    <w:rsid w:val="000227C2"/>
    <w:rsid w:val="0002376A"/>
    <w:rsid w:val="00023B4E"/>
    <w:rsid w:val="00024A90"/>
    <w:rsid w:val="00024D63"/>
    <w:rsid w:val="000250B5"/>
    <w:rsid w:val="0002514E"/>
    <w:rsid w:val="00025669"/>
    <w:rsid w:val="00025734"/>
    <w:rsid w:val="0002578B"/>
    <w:rsid w:val="000259FE"/>
    <w:rsid w:val="00026B08"/>
    <w:rsid w:val="000275A3"/>
    <w:rsid w:val="00027B0F"/>
    <w:rsid w:val="00032115"/>
    <w:rsid w:val="00032571"/>
    <w:rsid w:val="00033B5D"/>
    <w:rsid w:val="00033F6D"/>
    <w:rsid w:val="00034769"/>
    <w:rsid w:val="00034F30"/>
    <w:rsid w:val="000351A3"/>
    <w:rsid w:val="000352C6"/>
    <w:rsid w:val="00035BC0"/>
    <w:rsid w:val="00035C0D"/>
    <w:rsid w:val="00035EE2"/>
    <w:rsid w:val="0003725E"/>
    <w:rsid w:val="00037D89"/>
    <w:rsid w:val="00037E0A"/>
    <w:rsid w:val="000400DB"/>
    <w:rsid w:val="00040258"/>
    <w:rsid w:val="0004204A"/>
    <w:rsid w:val="00042D7D"/>
    <w:rsid w:val="00043C72"/>
    <w:rsid w:val="00043CE0"/>
    <w:rsid w:val="0004434A"/>
    <w:rsid w:val="00044794"/>
    <w:rsid w:val="0004480C"/>
    <w:rsid w:val="000448A9"/>
    <w:rsid w:val="000448B6"/>
    <w:rsid w:val="0004572D"/>
    <w:rsid w:val="00045BD4"/>
    <w:rsid w:val="00046466"/>
    <w:rsid w:val="000466B3"/>
    <w:rsid w:val="00046A64"/>
    <w:rsid w:val="00046EBC"/>
    <w:rsid w:val="00051542"/>
    <w:rsid w:val="0005161D"/>
    <w:rsid w:val="00052E72"/>
    <w:rsid w:val="000530B2"/>
    <w:rsid w:val="00053911"/>
    <w:rsid w:val="00053BC2"/>
    <w:rsid w:val="000541A7"/>
    <w:rsid w:val="00054625"/>
    <w:rsid w:val="00054C59"/>
    <w:rsid w:val="000558A6"/>
    <w:rsid w:val="0005654F"/>
    <w:rsid w:val="00057D58"/>
    <w:rsid w:val="00057EE9"/>
    <w:rsid w:val="00057F5E"/>
    <w:rsid w:val="00060F16"/>
    <w:rsid w:val="00062241"/>
    <w:rsid w:val="00062536"/>
    <w:rsid w:val="000636DB"/>
    <w:rsid w:val="00064379"/>
    <w:rsid w:val="00064526"/>
    <w:rsid w:val="000653EB"/>
    <w:rsid w:val="00065744"/>
    <w:rsid w:val="00066E19"/>
    <w:rsid w:val="00066E59"/>
    <w:rsid w:val="00066E9E"/>
    <w:rsid w:val="0007015F"/>
    <w:rsid w:val="000701B0"/>
    <w:rsid w:val="00071CE0"/>
    <w:rsid w:val="0007220F"/>
    <w:rsid w:val="00073441"/>
    <w:rsid w:val="0007430E"/>
    <w:rsid w:val="00074ACE"/>
    <w:rsid w:val="00074D96"/>
    <w:rsid w:val="000814E1"/>
    <w:rsid w:val="0008165D"/>
    <w:rsid w:val="000833A3"/>
    <w:rsid w:val="000857AD"/>
    <w:rsid w:val="00085FC4"/>
    <w:rsid w:val="00087238"/>
    <w:rsid w:val="0008723C"/>
    <w:rsid w:val="00087BFE"/>
    <w:rsid w:val="00087C7D"/>
    <w:rsid w:val="00090F68"/>
    <w:rsid w:val="00091D68"/>
    <w:rsid w:val="00093511"/>
    <w:rsid w:val="00093563"/>
    <w:rsid w:val="0009399E"/>
    <w:rsid w:val="00093AFC"/>
    <w:rsid w:val="000940B2"/>
    <w:rsid w:val="000940CD"/>
    <w:rsid w:val="000947B5"/>
    <w:rsid w:val="0009516A"/>
    <w:rsid w:val="0009558A"/>
    <w:rsid w:val="0009601E"/>
    <w:rsid w:val="000960E2"/>
    <w:rsid w:val="00096AC0"/>
    <w:rsid w:val="0009724A"/>
    <w:rsid w:val="00097566"/>
    <w:rsid w:val="000979C7"/>
    <w:rsid w:val="000A064F"/>
    <w:rsid w:val="000A0BC5"/>
    <w:rsid w:val="000A2F40"/>
    <w:rsid w:val="000A3A9B"/>
    <w:rsid w:val="000A3EB2"/>
    <w:rsid w:val="000A4B82"/>
    <w:rsid w:val="000A4C9E"/>
    <w:rsid w:val="000A569A"/>
    <w:rsid w:val="000A674A"/>
    <w:rsid w:val="000A68DF"/>
    <w:rsid w:val="000A76BD"/>
    <w:rsid w:val="000A7B84"/>
    <w:rsid w:val="000B12B9"/>
    <w:rsid w:val="000B23A1"/>
    <w:rsid w:val="000B2B64"/>
    <w:rsid w:val="000B4038"/>
    <w:rsid w:val="000B5CC6"/>
    <w:rsid w:val="000B6E93"/>
    <w:rsid w:val="000B740F"/>
    <w:rsid w:val="000B7B29"/>
    <w:rsid w:val="000B7F9B"/>
    <w:rsid w:val="000C06BD"/>
    <w:rsid w:val="000C0849"/>
    <w:rsid w:val="000C1B5E"/>
    <w:rsid w:val="000C275C"/>
    <w:rsid w:val="000C3D7E"/>
    <w:rsid w:val="000C412D"/>
    <w:rsid w:val="000C4232"/>
    <w:rsid w:val="000C6D90"/>
    <w:rsid w:val="000C7918"/>
    <w:rsid w:val="000D0E78"/>
    <w:rsid w:val="000D1731"/>
    <w:rsid w:val="000D5878"/>
    <w:rsid w:val="000E1087"/>
    <w:rsid w:val="000E1E00"/>
    <w:rsid w:val="000E24F5"/>
    <w:rsid w:val="000E2EA0"/>
    <w:rsid w:val="000E364E"/>
    <w:rsid w:val="000E4567"/>
    <w:rsid w:val="000E647B"/>
    <w:rsid w:val="000E6A1D"/>
    <w:rsid w:val="000F0BCA"/>
    <w:rsid w:val="000F197A"/>
    <w:rsid w:val="000F1BA2"/>
    <w:rsid w:val="000F2BE6"/>
    <w:rsid w:val="000F2C92"/>
    <w:rsid w:val="000F3A3D"/>
    <w:rsid w:val="000F3E22"/>
    <w:rsid w:val="000F7C87"/>
    <w:rsid w:val="001002AD"/>
    <w:rsid w:val="00100931"/>
    <w:rsid w:val="001010EB"/>
    <w:rsid w:val="00101B4F"/>
    <w:rsid w:val="001022CE"/>
    <w:rsid w:val="00102BCF"/>
    <w:rsid w:val="00104241"/>
    <w:rsid w:val="00104727"/>
    <w:rsid w:val="001049FE"/>
    <w:rsid w:val="001055BB"/>
    <w:rsid w:val="00105647"/>
    <w:rsid w:val="00105A13"/>
    <w:rsid w:val="00105D60"/>
    <w:rsid w:val="00105E81"/>
    <w:rsid w:val="00106B96"/>
    <w:rsid w:val="001077B6"/>
    <w:rsid w:val="001078AD"/>
    <w:rsid w:val="00110BD2"/>
    <w:rsid w:val="00110FA3"/>
    <w:rsid w:val="00112846"/>
    <w:rsid w:val="00112AB1"/>
    <w:rsid w:val="00112B43"/>
    <w:rsid w:val="001154A5"/>
    <w:rsid w:val="00115594"/>
    <w:rsid w:val="00116EEF"/>
    <w:rsid w:val="0011784B"/>
    <w:rsid w:val="00117B2D"/>
    <w:rsid w:val="00117B59"/>
    <w:rsid w:val="00121204"/>
    <w:rsid w:val="00121939"/>
    <w:rsid w:val="00121B58"/>
    <w:rsid w:val="00122AEE"/>
    <w:rsid w:val="001253B5"/>
    <w:rsid w:val="00126259"/>
    <w:rsid w:val="0012645F"/>
    <w:rsid w:val="00126522"/>
    <w:rsid w:val="0012765B"/>
    <w:rsid w:val="00130A62"/>
    <w:rsid w:val="001312CB"/>
    <w:rsid w:val="00132543"/>
    <w:rsid w:val="00132D93"/>
    <w:rsid w:val="0013417B"/>
    <w:rsid w:val="00134634"/>
    <w:rsid w:val="00134B5F"/>
    <w:rsid w:val="001363E4"/>
    <w:rsid w:val="001376DA"/>
    <w:rsid w:val="00137AB1"/>
    <w:rsid w:val="001402CD"/>
    <w:rsid w:val="0014089B"/>
    <w:rsid w:val="00141091"/>
    <w:rsid w:val="0014125A"/>
    <w:rsid w:val="001412DD"/>
    <w:rsid w:val="00141547"/>
    <w:rsid w:val="001420A3"/>
    <w:rsid w:val="001421F2"/>
    <w:rsid w:val="00142D61"/>
    <w:rsid w:val="001432C7"/>
    <w:rsid w:val="0014353B"/>
    <w:rsid w:val="00144070"/>
    <w:rsid w:val="00144171"/>
    <w:rsid w:val="001441E9"/>
    <w:rsid w:val="00144A74"/>
    <w:rsid w:val="00144C23"/>
    <w:rsid w:val="00144EB7"/>
    <w:rsid w:val="00145516"/>
    <w:rsid w:val="00145ECB"/>
    <w:rsid w:val="00146A89"/>
    <w:rsid w:val="0014792A"/>
    <w:rsid w:val="0015121A"/>
    <w:rsid w:val="00151843"/>
    <w:rsid w:val="0015222C"/>
    <w:rsid w:val="001525D6"/>
    <w:rsid w:val="00153555"/>
    <w:rsid w:val="001535E4"/>
    <w:rsid w:val="001543FF"/>
    <w:rsid w:val="001558B5"/>
    <w:rsid w:val="0015638D"/>
    <w:rsid w:val="0015673D"/>
    <w:rsid w:val="001604A9"/>
    <w:rsid w:val="001612B6"/>
    <w:rsid w:val="00161BAB"/>
    <w:rsid w:val="00162F97"/>
    <w:rsid w:val="00163AEF"/>
    <w:rsid w:val="001642F6"/>
    <w:rsid w:val="00164975"/>
    <w:rsid w:val="00164C84"/>
    <w:rsid w:val="00164EF5"/>
    <w:rsid w:val="00165E0B"/>
    <w:rsid w:val="001663ED"/>
    <w:rsid w:val="001668DF"/>
    <w:rsid w:val="00166A67"/>
    <w:rsid w:val="00167885"/>
    <w:rsid w:val="00167C64"/>
    <w:rsid w:val="00167EEC"/>
    <w:rsid w:val="001700BA"/>
    <w:rsid w:val="00170F14"/>
    <w:rsid w:val="001723F6"/>
    <w:rsid w:val="0017268B"/>
    <w:rsid w:val="00173183"/>
    <w:rsid w:val="00173688"/>
    <w:rsid w:val="00174358"/>
    <w:rsid w:val="00174AED"/>
    <w:rsid w:val="001751FE"/>
    <w:rsid w:val="00175767"/>
    <w:rsid w:val="00176621"/>
    <w:rsid w:val="00177E8B"/>
    <w:rsid w:val="00180051"/>
    <w:rsid w:val="00181979"/>
    <w:rsid w:val="0018258F"/>
    <w:rsid w:val="00182837"/>
    <w:rsid w:val="00182A98"/>
    <w:rsid w:val="00182E3F"/>
    <w:rsid w:val="0018590D"/>
    <w:rsid w:val="00185C24"/>
    <w:rsid w:val="001866FD"/>
    <w:rsid w:val="00186D5C"/>
    <w:rsid w:val="00186FB4"/>
    <w:rsid w:val="001873E4"/>
    <w:rsid w:val="00187C54"/>
    <w:rsid w:val="00191942"/>
    <w:rsid w:val="00191BF7"/>
    <w:rsid w:val="001923D2"/>
    <w:rsid w:val="001927F7"/>
    <w:rsid w:val="00192F27"/>
    <w:rsid w:val="00193033"/>
    <w:rsid w:val="001941A4"/>
    <w:rsid w:val="00194EFC"/>
    <w:rsid w:val="00195255"/>
    <w:rsid w:val="0019535A"/>
    <w:rsid w:val="001961A6"/>
    <w:rsid w:val="00196EF8"/>
    <w:rsid w:val="0019715D"/>
    <w:rsid w:val="001A0262"/>
    <w:rsid w:val="001A05A0"/>
    <w:rsid w:val="001A0725"/>
    <w:rsid w:val="001A0DA9"/>
    <w:rsid w:val="001A21B0"/>
    <w:rsid w:val="001A2659"/>
    <w:rsid w:val="001A40EF"/>
    <w:rsid w:val="001A6998"/>
    <w:rsid w:val="001A775B"/>
    <w:rsid w:val="001A7B7E"/>
    <w:rsid w:val="001A7BE7"/>
    <w:rsid w:val="001A7DFA"/>
    <w:rsid w:val="001A7E69"/>
    <w:rsid w:val="001B0A69"/>
    <w:rsid w:val="001B0F9B"/>
    <w:rsid w:val="001B1018"/>
    <w:rsid w:val="001B281B"/>
    <w:rsid w:val="001B3447"/>
    <w:rsid w:val="001B69E2"/>
    <w:rsid w:val="001B6BAA"/>
    <w:rsid w:val="001C04CC"/>
    <w:rsid w:val="001C2903"/>
    <w:rsid w:val="001C4AA4"/>
    <w:rsid w:val="001C4BCB"/>
    <w:rsid w:val="001C71B4"/>
    <w:rsid w:val="001D0148"/>
    <w:rsid w:val="001D026D"/>
    <w:rsid w:val="001D07D0"/>
    <w:rsid w:val="001D132F"/>
    <w:rsid w:val="001D137E"/>
    <w:rsid w:val="001D17D6"/>
    <w:rsid w:val="001D19F4"/>
    <w:rsid w:val="001D1A62"/>
    <w:rsid w:val="001D1C79"/>
    <w:rsid w:val="001D2236"/>
    <w:rsid w:val="001D2B0F"/>
    <w:rsid w:val="001D37BF"/>
    <w:rsid w:val="001D4AB4"/>
    <w:rsid w:val="001D4AC3"/>
    <w:rsid w:val="001D534C"/>
    <w:rsid w:val="001D53D3"/>
    <w:rsid w:val="001D590E"/>
    <w:rsid w:val="001D763D"/>
    <w:rsid w:val="001D7D9B"/>
    <w:rsid w:val="001E08DA"/>
    <w:rsid w:val="001E15AC"/>
    <w:rsid w:val="001E1F43"/>
    <w:rsid w:val="001E25E0"/>
    <w:rsid w:val="001E3D5A"/>
    <w:rsid w:val="001E3D5D"/>
    <w:rsid w:val="001E3F69"/>
    <w:rsid w:val="001E45C6"/>
    <w:rsid w:val="001E4806"/>
    <w:rsid w:val="001E4847"/>
    <w:rsid w:val="001E4DCA"/>
    <w:rsid w:val="001E548E"/>
    <w:rsid w:val="001E5656"/>
    <w:rsid w:val="001E5717"/>
    <w:rsid w:val="001E5BE3"/>
    <w:rsid w:val="001E6E24"/>
    <w:rsid w:val="001E749B"/>
    <w:rsid w:val="001E79CF"/>
    <w:rsid w:val="001F105A"/>
    <w:rsid w:val="001F165D"/>
    <w:rsid w:val="001F17DF"/>
    <w:rsid w:val="001F4E9D"/>
    <w:rsid w:val="001F5ADA"/>
    <w:rsid w:val="001F695C"/>
    <w:rsid w:val="001F6CC9"/>
    <w:rsid w:val="001F6CD6"/>
    <w:rsid w:val="001F711E"/>
    <w:rsid w:val="001F7700"/>
    <w:rsid w:val="001F7F97"/>
    <w:rsid w:val="002006BE"/>
    <w:rsid w:val="00200759"/>
    <w:rsid w:val="00200CE8"/>
    <w:rsid w:val="00201588"/>
    <w:rsid w:val="0020223B"/>
    <w:rsid w:val="0020356C"/>
    <w:rsid w:val="0020549D"/>
    <w:rsid w:val="00207877"/>
    <w:rsid w:val="00207C31"/>
    <w:rsid w:val="00210968"/>
    <w:rsid w:val="0021589D"/>
    <w:rsid w:val="00216140"/>
    <w:rsid w:val="0021692C"/>
    <w:rsid w:val="00217544"/>
    <w:rsid w:val="002201AF"/>
    <w:rsid w:val="0022022A"/>
    <w:rsid w:val="0022130C"/>
    <w:rsid w:val="00221DA6"/>
    <w:rsid w:val="00221DBD"/>
    <w:rsid w:val="00222ECD"/>
    <w:rsid w:val="002238D8"/>
    <w:rsid w:val="00223FDD"/>
    <w:rsid w:val="00224060"/>
    <w:rsid w:val="00224212"/>
    <w:rsid w:val="0022450E"/>
    <w:rsid w:val="00224D81"/>
    <w:rsid w:val="00224F8E"/>
    <w:rsid w:val="00226134"/>
    <w:rsid w:val="0022699C"/>
    <w:rsid w:val="00226A77"/>
    <w:rsid w:val="00226AE3"/>
    <w:rsid w:val="00227E45"/>
    <w:rsid w:val="00230AAB"/>
    <w:rsid w:val="002310D3"/>
    <w:rsid w:val="00232844"/>
    <w:rsid w:val="00233A8B"/>
    <w:rsid w:val="00233EC4"/>
    <w:rsid w:val="00234419"/>
    <w:rsid w:val="0023453C"/>
    <w:rsid w:val="00234979"/>
    <w:rsid w:val="00234AD9"/>
    <w:rsid w:val="00234BA4"/>
    <w:rsid w:val="00235E04"/>
    <w:rsid w:val="00236B34"/>
    <w:rsid w:val="0023744B"/>
    <w:rsid w:val="00237643"/>
    <w:rsid w:val="0023769C"/>
    <w:rsid w:val="002376AA"/>
    <w:rsid w:val="00241307"/>
    <w:rsid w:val="0024189E"/>
    <w:rsid w:val="0024247B"/>
    <w:rsid w:val="002427BA"/>
    <w:rsid w:val="0024309C"/>
    <w:rsid w:val="00243836"/>
    <w:rsid w:val="00244355"/>
    <w:rsid w:val="00244CB5"/>
    <w:rsid w:val="0024512D"/>
    <w:rsid w:val="002451B5"/>
    <w:rsid w:val="002451C4"/>
    <w:rsid w:val="00245643"/>
    <w:rsid w:val="00245793"/>
    <w:rsid w:val="00246689"/>
    <w:rsid w:val="00246AC5"/>
    <w:rsid w:val="00247B39"/>
    <w:rsid w:val="00247C09"/>
    <w:rsid w:val="00247CAC"/>
    <w:rsid w:val="00250A92"/>
    <w:rsid w:val="00251077"/>
    <w:rsid w:val="00252B8F"/>
    <w:rsid w:val="00252CDA"/>
    <w:rsid w:val="0025346C"/>
    <w:rsid w:val="002544D7"/>
    <w:rsid w:val="0025502F"/>
    <w:rsid w:val="0025629C"/>
    <w:rsid w:val="002567CC"/>
    <w:rsid w:val="00256C4F"/>
    <w:rsid w:val="00256CFA"/>
    <w:rsid w:val="00256D75"/>
    <w:rsid w:val="002572FB"/>
    <w:rsid w:val="00261033"/>
    <w:rsid w:val="002616EB"/>
    <w:rsid w:val="00261F54"/>
    <w:rsid w:val="00263622"/>
    <w:rsid w:val="00263B48"/>
    <w:rsid w:val="00263D77"/>
    <w:rsid w:val="002642DC"/>
    <w:rsid w:val="0026442F"/>
    <w:rsid w:val="00264AA0"/>
    <w:rsid w:val="0026565E"/>
    <w:rsid w:val="00266761"/>
    <w:rsid w:val="0026709C"/>
    <w:rsid w:val="002678E8"/>
    <w:rsid w:val="00267E16"/>
    <w:rsid w:val="002705E1"/>
    <w:rsid w:val="00271282"/>
    <w:rsid w:val="002737C5"/>
    <w:rsid w:val="00273D4A"/>
    <w:rsid w:val="00273ECA"/>
    <w:rsid w:val="002742BF"/>
    <w:rsid w:val="00275152"/>
    <w:rsid w:val="00277349"/>
    <w:rsid w:val="00277B76"/>
    <w:rsid w:val="00277D6E"/>
    <w:rsid w:val="00277E5D"/>
    <w:rsid w:val="00280417"/>
    <w:rsid w:val="00280E08"/>
    <w:rsid w:val="0028124E"/>
    <w:rsid w:val="00281762"/>
    <w:rsid w:val="00281D86"/>
    <w:rsid w:val="00282521"/>
    <w:rsid w:val="00285CE0"/>
    <w:rsid w:val="00285EA3"/>
    <w:rsid w:val="00286A14"/>
    <w:rsid w:val="0028746E"/>
    <w:rsid w:val="002909C3"/>
    <w:rsid w:val="0029130B"/>
    <w:rsid w:val="00291914"/>
    <w:rsid w:val="00291AEF"/>
    <w:rsid w:val="00292082"/>
    <w:rsid w:val="0029261C"/>
    <w:rsid w:val="00292626"/>
    <w:rsid w:val="00292636"/>
    <w:rsid w:val="00292C73"/>
    <w:rsid w:val="00292DCD"/>
    <w:rsid w:val="002931EF"/>
    <w:rsid w:val="002938DE"/>
    <w:rsid w:val="00293BDC"/>
    <w:rsid w:val="00294014"/>
    <w:rsid w:val="00294447"/>
    <w:rsid w:val="00295798"/>
    <w:rsid w:val="00295A5D"/>
    <w:rsid w:val="00296440"/>
    <w:rsid w:val="002967CC"/>
    <w:rsid w:val="0029700F"/>
    <w:rsid w:val="00297F49"/>
    <w:rsid w:val="00297F9D"/>
    <w:rsid w:val="002A03EB"/>
    <w:rsid w:val="002A18E4"/>
    <w:rsid w:val="002A1AA1"/>
    <w:rsid w:val="002A1F73"/>
    <w:rsid w:val="002A34D2"/>
    <w:rsid w:val="002A469C"/>
    <w:rsid w:val="002A4D8C"/>
    <w:rsid w:val="002B167C"/>
    <w:rsid w:val="002B1EBF"/>
    <w:rsid w:val="002B2C93"/>
    <w:rsid w:val="002B52AA"/>
    <w:rsid w:val="002B5A81"/>
    <w:rsid w:val="002B5F9B"/>
    <w:rsid w:val="002B63F7"/>
    <w:rsid w:val="002B65CC"/>
    <w:rsid w:val="002B6F20"/>
    <w:rsid w:val="002B74C4"/>
    <w:rsid w:val="002C0049"/>
    <w:rsid w:val="002C0A45"/>
    <w:rsid w:val="002C0B3F"/>
    <w:rsid w:val="002C1D0B"/>
    <w:rsid w:val="002C2AEF"/>
    <w:rsid w:val="002C3923"/>
    <w:rsid w:val="002C4575"/>
    <w:rsid w:val="002C4D7D"/>
    <w:rsid w:val="002C5B6D"/>
    <w:rsid w:val="002C6CD5"/>
    <w:rsid w:val="002C73C8"/>
    <w:rsid w:val="002C7C5D"/>
    <w:rsid w:val="002C7F45"/>
    <w:rsid w:val="002D03D4"/>
    <w:rsid w:val="002D138C"/>
    <w:rsid w:val="002D1A51"/>
    <w:rsid w:val="002D1D0B"/>
    <w:rsid w:val="002D2230"/>
    <w:rsid w:val="002D2FC5"/>
    <w:rsid w:val="002D3191"/>
    <w:rsid w:val="002D4C8E"/>
    <w:rsid w:val="002D620C"/>
    <w:rsid w:val="002D6439"/>
    <w:rsid w:val="002D6FD2"/>
    <w:rsid w:val="002D7B49"/>
    <w:rsid w:val="002E0080"/>
    <w:rsid w:val="002E0B71"/>
    <w:rsid w:val="002E0C55"/>
    <w:rsid w:val="002E28D6"/>
    <w:rsid w:val="002E2D01"/>
    <w:rsid w:val="002E2DB8"/>
    <w:rsid w:val="002E385E"/>
    <w:rsid w:val="002E39F7"/>
    <w:rsid w:val="002E4AA0"/>
    <w:rsid w:val="002E4B6D"/>
    <w:rsid w:val="002E630A"/>
    <w:rsid w:val="002E6D9A"/>
    <w:rsid w:val="002E7409"/>
    <w:rsid w:val="002E7753"/>
    <w:rsid w:val="002E7838"/>
    <w:rsid w:val="002F1549"/>
    <w:rsid w:val="002F1F0F"/>
    <w:rsid w:val="002F2B13"/>
    <w:rsid w:val="002F2FCE"/>
    <w:rsid w:val="002F32A4"/>
    <w:rsid w:val="002F3C6D"/>
    <w:rsid w:val="002F3ED4"/>
    <w:rsid w:val="002F3FCE"/>
    <w:rsid w:val="002F4581"/>
    <w:rsid w:val="002F492F"/>
    <w:rsid w:val="002F56A1"/>
    <w:rsid w:val="002F5811"/>
    <w:rsid w:val="002F5D05"/>
    <w:rsid w:val="002F6A89"/>
    <w:rsid w:val="0030007D"/>
    <w:rsid w:val="0030023A"/>
    <w:rsid w:val="00300BE6"/>
    <w:rsid w:val="00301A7A"/>
    <w:rsid w:val="003030A9"/>
    <w:rsid w:val="003031B0"/>
    <w:rsid w:val="00303943"/>
    <w:rsid w:val="00304146"/>
    <w:rsid w:val="00306205"/>
    <w:rsid w:val="00306B08"/>
    <w:rsid w:val="00306E8A"/>
    <w:rsid w:val="003106E0"/>
    <w:rsid w:val="00310AD6"/>
    <w:rsid w:val="00310F17"/>
    <w:rsid w:val="003117D5"/>
    <w:rsid w:val="00311AF8"/>
    <w:rsid w:val="0031282E"/>
    <w:rsid w:val="0031383F"/>
    <w:rsid w:val="00313C6C"/>
    <w:rsid w:val="00315A83"/>
    <w:rsid w:val="00315CA5"/>
    <w:rsid w:val="0031655A"/>
    <w:rsid w:val="00316A52"/>
    <w:rsid w:val="00316A9E"/>
    <w:rsid w:val="00316BBB"/>
    <w:rsid w:val="003171E4"/>
    <w:rsid w:val="00317552"/>
    <w:rsid w:val="003205F0"/>
    <w:rsid w:val="00320CAA"/>
    <w:rsid w:val="0032321E"/>
    <w:rsid w:val="0032442C"/>
    <w:rsid w:val="00324EEF"/>
    <w:rsid w:val="00325CAE"/>
    <w:rsid w:val="003263AE"/>
    <w:rsid w:val="00326734"/>
    <w:rsid w:val="00326B25"/>
    <w:rsid w:val="00326E47"/>
    <w:rsid w:val="003271C9"/>
    <w:rsid w:val="00327DE3"/>
    <w:rsid w:val="00327F1A"/>
    <w:rsid w:val="003304CD"/>
    <w:rsid w:val="003311FA"/>
    <w:rsid w:val="00331586"/>
    <w:rsid w:val="00332585"/>
    <w:rsid w:val="00332C24"/>
    <w:rsid w:val="00334EB9"/>
    <w:rsid w:val="003361CA"/>
    <w:rsid w:val="003366C2"/>
    <w:rsid w:val="003367D7"/>
    <w:rsid w:val="00336D35"/>
    <w:rsid w:val="0033780D"/>
    <w:rsid w:val="00337DED"/>
    <w:rsid w:val="003404D7"/>
    <w:rsid w:val="00340790"/>
    <w:rsid w:val="00340A12"/>
    <w:rsid w:val="003415F8"/>
    <w:rsid w:val="00341761"/>
    <w:rsid w:val="00341EA6"/>
    <w:rsid w:val="00342CC1"/>
    <w:rsid w:val="00343C2C"/>
    <w:rsid w:val="003443A3"/>
    <w:rsid w:val="00344903"/>
    <w:rsid w:val="00345AE0"/>
    <w:rsid w:val="00345B1D"/>
    <w:rsid w:val="00345B77"/>
    <w:rsid w:val="0034658F"/>
    <w:rsid w:val="003476A1"/>
    <w:rsid w:val="00347992"/>
    <w:rsid w:val="00347CA9"/>
    <w:rsid w:val="003508FE"/>
    <w:rsid w:val="00350922"/>
    <w:rsid w:val="00351B19"/>
    <w:rsid w:val="00351E9E"/>
    <w:rsid w:val="003523C2"/>
    <w:rsid w:val="00352424"/>
    <w:rsid w:val="003536BB"/>
    <w:rsid w:val="003537DB"/>
    <w:rsid w:val="00353AB1"/>
    <w:rsid w:val="003557B1"/>
    <w:rsid w:val="00355CC4"/>
    <w:rsid w:val="00356F77"/>
    <w:rsid w:val="00357ABC"/>
    <w:rsid w:val="00360E30"/>
    <w:rsid w:val="00360E38"/>
    <w:rsid w:val="003617D5"/>
    <w:rsid w:val="00362844"/>
    <w:rsid w:val="00363669"/>
    <w:rsid w:val="0036389F"/>
    <w:rsid w:val="00364064"/>
    <w:rsid w:val="00365DAE"/>
    <w:rsid w:val="00365FDF"/>
    <w:rsid w:val="0036646E"/>
    <w:rsid w:val="00366B25"/>
    <w:rsid w:val="00366C1C"/>
    <w:rsid w:val="00366E6C"/>
    <w:rsid w:val="0036771D"/>
    <w:rsid w:val="00367A92"/>
    <w:rsid w:val="00367BD4"/>
    <w:rsid w:val="00367EA5"/>
    <w:rsid w:val="0037062C"/>
    <w:rsid w:val="0037092F"/>
    <w:rsid w:val="0037156A"/>
    <w:rsid w:val="003717C6"/>
    <w:rsid w:val="003735CD"/>
    <w:rsid w:val="003738DE"/>
    <w:rsid w:val="003738F6"/>
    <w:rsid w:val="00373966"/>
    <w:rsid w:val="003760B8"/>
    <w:rsid w:val="003760F7"/>
    <w:rsid w:val="00376234"/>
    <w:rsid w:val="00376FA5"/>
    <w:rsid w:val="0038153A"/>
    <w:rsid w:val="00382930"/>
    <w:rsid w:val="00383435"/>
    <w:rsid w:val="0038351E"/>
    <w:rsid w:val="003838AA"/>
    <w:rsid w:val="00385016"/>
    <w:rsid w:val="00385C75"/>
    <w:rsid w:val="003869C6"/>
    <w:rsid w:val="00386A23"/>
    <w:rsid w:val="00386ACD"/>
    <w:rsid w:val="00387636"/>
    <w:rsid w:val="0039185D"/>
    <w:rsid w:val="003925A8"/>
    <w:rsid w:val="00392642"/>
    <w:rsid w:val="00392821"/>
    <w:rsid w:val="00393473"/>
    <w:rsid w:val="00393A7A"/>
    <w:rsid w:val="00394134"/>
    <w:rsid w:val="00394983"/>
    <w:rsid w:val="00395297"/>
    <w:rsid w:val="00395D23"/>
    <w:rsid w:val="00396A84"/>
    <w:rsid w:val="003970DB"/>
    <w:rsid w:val="00397736"/>
    <w:rsid w:val="003A025F"/>
    <w:rsid w:val="003A0B3E"/>
    <w:rsid w:val="003A1858"/>
    <w:rsid w:val="003A265C"/>
    <w:rsid w:val="003A286A"/>
    <w:rsid w:val="003A30F4"/>
    <w:rsid w:val="003A3A27"/>
    <w:rsid w:val="003A4651"/>
    <w:rsid w:val="003A4ABB"/>
    <w:rsid w:val="003A51E0"/>
    <w:rsid w:val="003A58D6"/>
    <w:rsid w:val="003A7412"/>
    <w:rsid w:val="003A7E5D"/>
    <w:rsid w:val="003B01BD"/>
    <w:rsid w:val="003B0217"/>
    <w:rsid w:val="003B02AF"/>
    <w:rsid w:val="003B0608"/>
    <w:rsid w:val="003B0B1A"/>
    <w:rsid w:val="003B0CB2"/>
    <w:rsid w:val="003B108D"/>
    <w:rsid w:val="003B14EE"/>
    <w:rsid w:val="003B17A8"/>
    <w:rsid w:val="003B22C9"/>
    <w:rsid w:val="003B2D2A"/>
    <w:rsid w:val="003B35BE"/>
    <w:rsid w:val="003B3B8B"/>
    <w:rsid w:val="003B474D"/>
    <w:rsid w:val="003B5F6E"/>
    <w:rsid w:val="003B7B6D"/>
    <w:rsid w:val="003B7F00"/>
    <w:rsid w:val="003C092B"/>
    <w:rsid w:val="003C0C83"/>
    <w:rsid w:val="003C1248"/>
    <w:rsid w:val="003C1907"/>
    <w:rsid w:val="003C20D8"/>
    <w:rsid w:val="003C3342"/>
    <w:rsid w:val="003C375F"/>
    <w:rsid w:val="003C4811"/>
    <w:rsid w:val="003C56EC"/>
    <w:rsid w:val="003C6322"/>
    <w:rsid w:val="003D07B8"/>
    <w:rsid w:val="003D162A"/>
    <w:rsid w:val="003D3A6E"/>
    <w:rsid w:val="003D4A14"/>
    <w:rsid w:val="003D59D2"/>
    <w:rsid w:val="003D66CC"/>
    <w:rsid w:val="003D69AE"/>
    <w:rsid w:val="003D7425"/>
    <w:rsid w:val="003E021D"/>
    <w:rsid w:val="003E1BA8"/>
    <w:rsid w:val="003E2DC7"/>
    <w:rsid w:val="003E34CD"/>
    <w:rsid w:val="003E3E0C"/>
    <w:rsid w:val="003E449B"/>
    <w:rsid w:val="003E583D"/>
    <w:rsid w:val="003E590C"/>
    <w:rsid w:val="003E6C5F"/>
    <w:rsid w:val="003E6F70"/>
    <w:rsid w:val="003E7DD8"/>
    <w:rsid w:val="003F0674"/>
    <w:rsid w:val="003F0867"/>
    <w:rsid w:val="003F1C72"/>
    <w:rsid w:val="003F1CC7"/>
    <w:rsid w:val="003F2BB5"/>
    <w:rsid w:val="003F308A"/>
    <w:rsid w:val="003F381C"/>
    <w:rsid w:val="003F3E9A"/>
    <w:rsid w:val="003F3EA0"/>
    <w:rsid w:val="003F427E"/>
    <w:rsid w:val="003F54E9"/>
    <w:rsid w:val="003F57AA"/>
    <w:rsid w:val="003F637E"/>
    <w:rsid w:val="004001F1"/>
    <w:rsid w:val="004003E2"/>
    <w:rsid w:val="00401024"/>
    <w:rsid w:val="004014EA"/>
    <w:rsid w:val="00401AED"/>
    <w:rsid w:val="00401AF6"/>
    <w:rsid w:val="00401B01"/>
    <w:rsid w:val="00401C2A"/>
    <w:rsid w:val="00401E4B"/>
    <w:rsid w:val="004023F0"/>
    <w:rsid w:val="00402800"/>
    <w:rsid w:val="00403710"/>
    <w:rsid w:val="004049B0"/>
    <w:rsid w:val="00404D23"/>
    <w:rsid w:val="00405326"/>
    <w:rsid w:val="00405FEE"/>
    <w:rsid w:val="00406EDA"/>
    <w:rsid w:val="00407538"/>
    <w:rsid w:val="004079ED"/>
    <w:rsid w:val="0041014E"/>
    <w:rsid w:val="004113FB"/>
    <w:rsid w:val="00413508"/>
    <w:rsid w:val="004136E7"/>
    <w:rsid w:val="00413DA0"/>
    <w:rsid w:val="004144A9"/>
    <w:rsid w:val="00414E43"/>
    <w:rsid w:val="004157DB"/>
    <w:rsid w:val="0041600E"/>
    <w:rsid w:val="0041609B"/>
    <w:rsid w:val="00416613"/>
    <w:rsid w:val="00417398"/>
    <w:rsid w:val="00417796"/>
    <w:rsid w:val="00417E56"/>
    <w:rsid w:val="00420EEF"/>
    <w:rsid w:val="00420FA9"/>
    <w:rsid w:val="00421EDD"/>
    <w:rsid w:val="00422D97"/>
    <w:rsid w:val="00424895"/>
    <w:rsid w:val="00424949"/>
    <w:rsid w:val="00424BC8"/>
    <w:rsid w:val="00425204"/>
    <w:rsid w:val="0042534C"/>
    <w:rsid w:val="00425DA2"/>
    <w:rsid w:val="00426F10"/>
    <w:rsid w:val="0042746E"/>
    <w:rsid w:val="00427507"/>
    <w:rsid w:val="00430335"/>
    <w:rsid w:val="00430830"/>
    <w:rsid w:val="00431975"/>
    <w:rsid w:val="00431D9C"/>
    <w:rsid w:val="0043221D"/>
    <w:rsid w:val="004323C7"/>
    <w:rsid w:val="00434298"/>
    <w:rsid w:val="004343C6"/>
    <w:rsid w:val="00434CB2"/>
    <w:rsid w:val="004351AF"/>
    <w:rsid w:val="00435495"/>
    <w:rsid w:val="00435A0C"/>
    <w:rsid w:val="00436251"/>
    <w:rsid w:val="00436413"/>
    <w:rsid w:val="00436A06"/>
    <w:rsid w:val="00437626"/>
    <w:rsid w:val="004377FB"/>
    <w:rsid w:val="00437831"/>
    <w:rsid w:val="00442233"/>
    <w:rsid w:val="004424DA"/>
    <w:rsid w:val="004437CD"/>
    <w:rsid w:val="004448DA"/>
    <w:rsid w:val="00445956"/>
    <w:rsid w:val="00445B74"/>
    <w:rsid w:val="0044623C"/>
    <w:rsid w:val="0044646D"/>
    <w:rsid w:val="004501FA"/>
    <w:rsid w:val="00450D1E"/>
    <w:rsid w:val="004517A3"/>
    <w:rsid w:val="00451AB0"/>
    <w:rsid w:val="00452528"/>
    <w:rsid w:val="004526D5"/>
    <w:rsid w:val="00452BA0"/>
    <w:rsid w:val="00454859"/>
    <w:rsid w:val="00454A31"/>
    <w:rsid w:val="004552AE"/>
    <w:rsid w:val="00456C17"/>
    <w:rsid w:val="0046345C"/>
    <w:rsid w:val="00463A7C"/>
    <w:rsid w:val="00463FED"/>
    <w:rsid w:val="004647CD"/>
    <w:rsid w:val="00464801"/>
    <w:rsid w:val="00467578"/>
    <w:rsid w:val="00470463"/>
    <w:rsid w:val="00471F0F"/>
    <w:rsid w:val="00473028"/>
    <w:rsid w:val="0047472B"/>
    <w:rsid w:val="00475531"/>
    <w:rsid w:val="00475AAC"/>
    <w:rsid w:val="00475CEF"/>
    <w:rsid w:val="00475F98"/>
    <w:rsid w:val="004761E6"/>
    <w:rsid w:val="00477155"/>
    <w:rsid w:val="00477CDE"/>
    <w:rsid w:val="00481B24"/>
    <w:rsid w:val="004822AC"/>
    <w:rsid w:val="00482382"/>
    <w:rsid w:val="0048253D"/>
    <w:rsid w:val="00482C99"/>
    <w:rsid w:val="004832F1"/>
    <w:rsid w:val="004839BC"/>
    <w:rsid w:val="00483AC3"/>
    <w:rsid w:val="00483C41"/>
    <w:rsid w:val="004847A3"/>
    <w:rsid w:val="00484DCA"/>
    <w:rsid w:val="00485430"/>
    <w:rsid w:val="004864B8"/>
    <w:rsid w:val="004869A0"/>
    <w:rsid w:val="004869EF"/>
    <w:rsid w:val="00486B34"/>
    <w:rsid w:val="00486FE9"/>
    <w:rsid w:val="00487C6E"/>
    <w:rsid w:val="00490C6B"/>
    <w:rsid w:val="00491088"/>
    <w:rsid w:val="00491BAD"/>
    <w:rsid w:val="00491EEA"/>
    <w:rsid w:val="004922AE"/>
    <w:rsid w:val="00492644"/>
    <w:rsid w:val="00492B3F"/>
    <w:rsid w:val="00493729"/>
    <w:rsid w:val="00494EA6"/>
    <w:rsid w:val="00495853"/>
    <w:rsid w:val="00495935"/>
    <w:rsid w:val="00496071"/>
    <w:rsid w:val="004966BC"/>
    <w:rsid w:val="00496CD4"/>
    <w:rsid w:val="00496D1C"/>
    <w:rsid w:val="004973D1"/>
    <w:rsid w:val="004976A7"/>
    <w:rsid w:val="00497A8A"/>
    <w:rsid w:val="004A0B37"/>
    <w:rsid w:val="004A210A"/>
    <w:rsid w:val="004A3A22"/>
    <w:rsid w:val="004A3CCE"/>
    <w:rsid w:val="004A3E24"/>
    <w:rsid w:val="004A4DEE"/>
    <w:rsid w:val="004A5BC6"/>
    <w:rsid w:val="004A665F"/>
    <w:rsid w:val="004A6714"/>
    <w:rsid w:val="004A6B60"/>
    <w:rsid w:val="004A6D81"/>
    <w:rsid w:val="004A7DAB"/>
    <w:rsid w:val="004B0A9F"/>
    <w:rsid w:val="004B11BD"/>
    <w:rsid w:val="004B18B0"/>
    <w:rsid w:val="004B32F3"/>
    <w:rsid w:val="004B3D35"/>
    <w:rsid w:val="004B57CF"/>
    <w:rsid w:val="004B5D0D"/>
    <w:rsid w:val="004B5DC6"/>
    <w:rsid w:val="004B662C"/>
    <w:rsid w:val="004B7D2B"/>
    <w:rsid w:val="004C05D1"/>
    <w:rsid w:val="004C0609"/>
    <w:rsid w:val="004C13D0"/>
    <w:rsid w:val="004C2065"/>
    <w:rsid w:val="004C27A7"/>
    <w:rsid w:val="004C3125"/>
    <w:rsid w:val="004C384B"/>
    <w:rsid w:val="004C3E61"/>
    <w:rsid w:val="004C432F"/>
    <w:rsid w:val="004C4A83"/>
    <w:rsid w:val="004C4E9A"/>
    <w:rsid w:val="004C4F69"/>
    <w:rsid w:val="004C6655"/>
    <w:rsid w:val="004C6D60"/>
    <w:rsid w:val="004C6E67"/>
    <w:rsid w:val="004C6E98"/>
    <w:rsid w:val="004C726F"/>
    <w:rsid w:val="004D06DC"/>
    <w:rsid w:val="004D0926"/>
    <w:rsid w:val="004D0F4C"/>
    <w:rsid w:val="004D1AA5"/>
    <w:rsid w:val="004D1C02"/>
    <w:rsid w:val="004D1FF0"/>
    <w:rsid w:val="004D2073"/>
    <w:rsid w:val="004D21EB"/>
    <w:rsid w:val="004D2AFB"/>
    <w:rsid w:val="004D3227"/>
    <w:rsid w:val="004E0B04"/>
    <w:rsid w:val="004E0B33"/>
    <w:rsid w:val="004E13E1"/>
    <w:rsid w:val="004E1711"/>
    <w:rsid w:val="004E1E02"/>
    <w:rsid w:val="004E1F4E"/>
    <w:rsid w:val="004E200B"/>
    <w:rsid w:val="004E2B74"/>
    <w:rsid w:val="004E3431"/>
    <w:rsid w:val="004E357B"/>
    <w:rsid w:val="004E4532"/>
    <w:rsid w:val="004E55D8"/>
    <w:rsid w:val="004E5DF1"/>
    <w:rsid w:val="004E65C5"/>
    <w:rsid w:val="004E7452"/>
    <w:rsid w:val="004F0149"/>
    <w:rsid w:val="004F0EE1"/>
    <w:rsid w:val="004F1A5F"/>
    <w:rsid w:val="004F2835"/>
    <w:rsid w:val="004F2FD3"/>
    <w:rsid w:val="004F3086"/>
    <w:rsid w:val="004F5C94"/>
    <w:rsid w:val="00500096"/>
    <w:rsid w:val="005012C8"/>
    <w:rsid w:val="00502025"/>
    <w:rsid w:val="00503A0B"/>
    <w:rsid w:val="00503B49"/>
    <w:rsid w:val="0050500C"/>
    <w:rsid w:val="0050521C"/>
    <w:rsid w:val="005062B8"/>
    <w:rsid w:val="00506FCF"/>
    <w:rsid w:val="005072E3"/>
    <w:rsid w:val="00507E3F"/>
    <w:rsid w:val="005104F3"/>
    <w:rsid w:val="00510692"/>
    <w:rsid w:val="005110D5"/>
    <w:rsid w:val="0051131F"/>
    <w:rsid w:val="0051271E"/>
    <w:rsid w:val="005136B3"/>
    <w:rsid w:val="00513AC9"/>
    <w:rsid w:val="00514018"/>
    <w:rsid w:val="00514121"/>
    <w:rsid w:val="005143D4"/>
    <w:rsid w:val="00514A88"/>
    <w:rsid w:val="00515200"/>
    <w:rsid w:val="00515ED0"/>
    <w:rsid w:val="005160F5"/>
    <w:rsid w:val="0051661D"/>
    <w:rsid w:val="0051665D"/>
    <w:rsid w:val="00516C1A"/>
    <w:rsid w:val="00517230"/>
    <w:rsid w:val="00517953"/>
    <w:rsid w:val="00517D20"/>
    <w:rsid w:val="00517DA1"/>
    <w:rsid w:val="00521841"/>
    <w:rsid w:val="005219F3"/>
    <w:rsid w:val="005233B3"/>
    <w:rsid w:val="005234E5"/>
    <w:rsid w:val="00523559"/>
    <w:rsid w:val="00524380"/>
    <w:rsid w:val="00524700"/>
    <w:rsid w:val="00524DD3"/>
    <w:rsid w:val="005257AE"/>
    <w:rsid w:val="00525F24"/>
    <w:rsid w:val="00526043"/>
    <w:rsid w:val="00526F9B"/>
    <w:rsid w:val="00526FA6"/>
    <w:rsid w:val="005272AE"/>
    <w:rsid w:val="0052766A"/>
    <w:rsid w:val="00530317"/>
    <w:rsid w:val="00530381"/>
    <w:rsid w:val="00531C98"/>
    <w:rsid w:val="00531D10"/>
    <w:rsid w:val="005324CB"/>
    <w:rsid w:val="00532BA6"/>
    <w:rsid w:val="00532F12"/>
    <w:rsid w:val="0053320A"/>
    <w:rsid w:val="00533A0B"/>
    <w:rsid w:val="00534244"/>
    <w:rsid w:val="00535C50"/>
    <w:rsid w:val="00535CC9"/>
    <w:rsid w:val="005362E9"/>
    <w:rsid w:val="0053660E"/>
    <w:rsid w:val="00536E2A"/>
    <w:rsid w:val="0053728B"/>
    <w:rsid w:val="005373D1"/>
    <w:rsid w:val="00537A96"/>
    <w:rsid w:val="005404F9"/>
    <w:rsid w:val="00541374"/>
    <w:rsid w:val="00541E9B"/>
    <w:rsid w:val="00542266"/>
    <w:rsid w:val="00543087"/>
    <w:rsid w:val="005443B0"/>
    <w:rsid w:val="0054574D"/>
    <w:rsid w:val="00545DC9"/>
    <w:rsid w:val="00547099"/>
    <w:rsid w:val="005478E5"/>
    <w:rsid w:val="00551E29"/>
    <w:rsid w:val="00551EE8"/>
    <w:rsid w:val="005520EE"/>
    <w:rsid w:val="005539A5"/>
    <w:rsid w:val="00553FED"/>
    <w:rsid w:val="00555AEB"/>
    <w:rsid w:val="00557440"/>
    <w:rsid w:val="005575D4"/>
    <w:rsid w:val="00557B32"/>
    <w:rsid w:val="00557F47"/>
    <w:rsid w:val="00561C72"/>
    <w:rsid w:val="00562B74"/>
    <w:rsid w:val="005633C4"/>
    <w:rsid w:val="0056348F"/>
    <w:rsid w:val="0056445A"/>
    <w:rsid w:val="005645E2"/>
    <w:rsid w:val="00564C5D"/>
    <w:rsid w:val="00564CF5"/>
    <w:rsid w:val="0056508E"/>
    <w:rsid w:val="0056519A"/>
    <w:rsid w:val="00565780"/>
    <w:rsid w:val="00566910"/>
    <w:rsid w:val="0056750A"/>
    <w:rsid w:val="005678AD"/>
    <w:rsid w:val="00567BD6"/>
    <w:rsid w:val="005701FC"/>
    <w:rsid w:val="005703E7"/>
    <w:rsid w:val="005707A3"/>
    <w:rsid w:val="005726C2"/>
    <w:rsid w:val="00572CA9"/>
    <w:rsid w:val="005733AD"/>
    <w:rsid w:val="00574F39"/>
    <w:rsid w:val="00575073"/>
    <w:rsid w:val="0057553A"/>
    <w:rsid w:val="00576433"/>
    <w:rsid w:val="0057644F"/>
    <w:rsid w:val="00576EC4"/>
    <w:rsid w:val="0057774E"/>
    <w:rsid w:val="00577BB5"/>
    <w:rsid w:val="00577C67"/>
    <w:rsid w:val="00577E74"/>
    <w:rsid w:val="00580412"/>
    <w:rsid w:val="0058153F"/>
    <w:rsid w:val="005829CB"/>
    <w:rsid w:val="005829E8"/>
    <w:rsid w:val="00582A79"/>
    <w:rsid w:val="00583C01"/>
    <w:rsid w:val="00585DCF"/>
    <w:rsid w:val="00587B97"/>
    <w:rsid w:val="00590EC4"/>
    <w:rsid w:val="00591680"/>
    <w:rsid w:val="0059254E"/>
    <w:rsid w:val="00592637"/>
    <w:rsid w:val="00592720"/>
    <w:rsid w:val="005941ED"/>
    <w:rsid w:val="00594CE2"/>
    <w:rsid w:val="005962CE"/>
    <w:rsid w:val="00596381"/>
    <w:rsid w:val="00597C30"/>
    <w:rsid w:val="00597C50"/>
    <w:rsid w:val="00597DF4"/>
    <w:rsid w:val="005A15EC"/>
    <w:rsid w:val="005A1B12"/>
    <w:rsid w:val="005A237A"/>
    <w:rsid w:val="005A29D4"/>
    <w:rsid w:val="005A3932"/>
    <w:rsid w:val="005A3E24"/>
    <w:rsid w:val="005A421F"/>
    <w:rsid w:val="005A5136"/>
    <w:rsid w:val="005A6098"/>
    <w:rsid w:val="005A6845"/>
    <w:rsid w:val="005A6A83"/>
    <w:rsid w:val="005A6B32"/>
    <w:rsid w:val="005B012F"/>
    <w:rsid w:val="005B07A5"/>
    <w:rsid w:val="005B0AF4"/>
    <w:rsid w:val="005B146E"/>
    <w:rsid w:val="005B187E"/>
    <w:rsid w:val="005B313C"/>
    <w:rsid w:val="005B4BFF"/>
    <w:rsid w:val="005B4E43"/>
    <w:rsid w:val="005B4F92"/>
    <w:rsid w:val="005B5106"/>
    <w:rsid w:val="005B5DBA"/>
    <w:rsid w:val="005B651D"/>
    <w:rsid w:val="005B70F2"/>
    <w:rsid w:val="005C01D3"/>
    <w:rsid w:val="005C2834"/>
    <w:rsid w:val="005C2899"/>
    <w:rsid w:val="005C3734"/>
    <w:rsid w:val="005C3FA6"/>
    <w:rsid w:val="005C46DD"/>
    <w:rsid w:val="005C4905"/>
    <w:rsid w:val="005C498B"/>
    <w:rsid w:val="005C591B"/>
    <w:rsid w:val="005C7382"/>
    <w:rsid w:val="005D0254"/>
    <w:rsid w:val="005D0294"/>
    <w:rsid w:val="005D05DD"/>
    <w:rsid w:val="005D1297"/>
    <w:rsid w:val="005D158F"/>
    <w:rsid w:val="005D1BFD"/>
    <w:rsid w:val="005D2363"/>
    <w:rsid w:val="005D2E83"/>
    <w:rsid w:val="005D31A9"/>
    <w:rsid w:val="005D406F"/>
    <w:rsid w:val="005D500C"/>
    <w:rsid w:val="005D58B7"/>
    <w:rsid w:val="005D6825"/>
    <w:rsid w:val="005D698C"/>
    <w:rsid w:val="005D6FFA"/>
    <w:rsid w:val="005D72DC"/>
    <w:rsid w:val="005D7B9C"/>
    <w:rsid w:val="005E0174"/>
    <w:rsid w:val="005E0252"/>
    <w:rsid w:val="005E14BE"/>
    <w:rsid w:val="005E174A"/>
    <w:rsid w:val="005E1D56"/>
    <w:rsid w:val="005E28CC"/>
    <w:rsid w:val="005E3DA5"/>
    <w:rsid w:val="005E578C"/>
    <w:rsid w:val="005E77C1"/>
    <w:rsid w:val="005E7C7C"/>
    <w:rsid w:val="005F041C"/>
    <w:rsid w:val="005F04AF"/>
    <w:rsid w:val="005F0881"/>
    <w:rsid w:val="005F0A64"/>
    <w:rsid w:val="005F0D68"/>
    <w:rsid w:val="005F1453"/>
    <w:rsid w:val="005F1C6F"/>
    <w:rsid w:val="005F27DA"/>
    <w:rsid w:val="005F310F"/>
    <w:rsid w:val="005F3720"/>
    <w:rsid w:val="005F38E1"/>
    <w:rsid w:val="005F521A"/>
    <w:rsid w:val="005F589F"/>
    <w:rsid w:val="005F59B4"/>
    <w:rsid w:val="005F59E1"/>
    <w:rsid w:val="005F5E2E"/>
    <w:rsid w:val="005F604E"/>
    <w:rsid w:val="005F6AF2"/>
    <w:rsid w:val="005F74C7"/>
    <w:rsid w:val="005F7A62"/>
    <w:rsid w:val="00602942"/>
    <w:rsid w:val="00602D31"/>
    <w:rsid w:val="006037DC"/>
    <w:rsid w:val="0060569C"/>
    <w:rsid w:val="006069BB"/>
    <w:rsid w:val="00607502"/>
    <w:rsid w:val="00610875"/>
    <w:rsid w:val="00610F9C"/>
    <w:rsid w:val="00611240"/>
    <w:rsid w:val="00611DF8"/>
    <w:rsid w:val="00612584"/>
    <w:rsid w:val="0061321F"/>
    <w:rsid w:val="00613D5D"/>
    <w:rsid w:val="006147A9"/>
    <w:rsid w:val="00614B83"/>
    <w:rsid w:val="00614CAB"/>
    <w:rsid w:val="006150A7"/>
    <w:rsid w:val="0061559E"/>
    <w:rsid w:val="006179DB"/>
    <w:rsid w:val="00621329"/>
    <w:rsid w:val="00621F9F"/>
    <w:rsid w:val="006222BC"/>
    <w:rsid w:val="0062495A"/>
    <w:rsid w:val="00624E97"/>
    <w:rsid w:val="006251C6"/>
    <w:rsid w:val="00625721"/>
    <w:rsid w:val="006259F3"/>
    <w:rsid w:val="00627D2D"/>
    <w:rsid w:val="00630296"/>
    <w:rsid w:val="00630625"/>
    <w:rsid w:val="00630E71"/>
    <w:rsid w:val="00631644"/>
    <w:rsid w:val="00632CEC"/>
    <w:rsid w:val="00635C02"/>
    <w:rsid w:val="00637A38"/>
    <w:rsid w:val="00637A8B"/>
    <w:rsid w:val="00637FE1"/>
    <w:rsid w:val="00640589"/>
    <w:rsid w:val="0064093D"/>
    <w:rsid w:val="00640F2E"/>
    <w:rsid w:val="00640F84"/>
    <w:rsid w:val="00641587"/>
    <w:rsid w:val="00642193"/>
    <w:rsid w:val="00642EBF"/>
    <w:rsid w:val="00642F3A"/>
    <w:rsid w:val="0064351C"/>
    <w:rsid w:val="006435B2"/>
    <w:rsid w:val="00645288"/>
    <w:rsid w:val="00645CCF"/>
    <w:rsid w:val="00646F22"/>
    <w:rsid w:val="006470AF"/>
    <w:rsid w:val="006478F6"/>
    <w:rsid w:val="00647DC6"/>
    <w:rsid w:val="00647E0D"/>
    <w:rsid w:val="00650D7E"/>
    <w:rsid w:val="006514CD"/>
    <w:rsid w:val="006514D6"/>
    <w:rsid w:val="006517AA"/>
    <w:rsid w:val="00651AEE"/>
    <w:rsid w:val="00652171"/>
    <w:rsid w:val="00653F17"/>
    <w:rsid w:val="0065413E"/>
    <w:rsid w:val="0065455F"/>
    <w:rsid w:val="006558B2"/>
    <w:rsid w:val="0065599D"/>
    <w:rsid w:val="00655AB9"/>
    <w:rsid w:val="00655D4F"/>
    <w:rsid w:val="006565A2"/>
    <w:rsid w:val="0065676F"/>
    <w:rsid w:val="00660E5A"/>
    <w:rsid w:val="006610C0"/>
    <w:rsid w:val="00661EE9"/>
    <w:rsid w:val="00662187"/>
    <w:rsid w:val="0066247E"/>
    <w:rsid w:val="00662671"/>
    <w:rsid w:val="006627BD"/>
    <w:rsid w:val="00663D50"/>
    <w:rsid w:val="00664099"/>
    <w:rsid w:val="00664898"/>
    <w:rsid w:val="00664966"/>
    <w:rsid w:val="006649AC"/>
    <w:rsid w:val="00665ED9"/>
    <w:rsid w:val="00667564"/>
    <w:rsid w:val="00667A6A"/>
    <w:rsid w:val="00670092"/>
    <w:rsid w:val="006701DE"/>
    <w:rsid w:val="00670D34"/>
    <w:rsid w:val="006719FC"/>
    <w:rsid w:val="00671A6C"/>
    <w:rsid w:val="00671CF0"/>
    <w:rsid w:val="0067271F"/>
    <w:rsid w:val="00672978"/>
    <w:rsid w:val="00672AA0"/>
    <w:rsid w:val="00673101"/>
    <w:rsid w:val="00674318"/>
    <w:rsid w:val="00674E59"/>
    <w:rsid w:val="00675A0E"/>
    <w:rsid w:val="00675A4F"/>
    <w:rsid w:val="00675EB6"/>
    <w:rsid w:val="0067682F"/>
    <w:rsid w:val="00676F07"/>
    <w:rsid w:val="00677071"/>
    <w:rsid w:val="006771F8"/>
    <w:rsid w:val="0067786D"/>
    <w:rsid w:val="00677C32"/>
    <w:rsid w:val="00680927"/>
    <w:rsid w:val="00680EA0"/>
    <w:rsid w:val="00681288"/>
    <w:rsid w:val="00681E6F"/>
    <w:rsid w:val="00683101"/>
    <w:rsid w:val="006838B5"/>
    <w:rsid w:val="00684318"/>
    <w:rsid w:val="00684B61"/>
    <w:rsid w:val="00685E7D"/>
    <w:rsid w:val="00686238"/>
    <w:rsid w:val="00686B09"/>
    <w:rsid w:val="00686B72"/>
    <w:rsid w:val="00687237"/>
    <w:rsid w:val="0068772D"/>
    <w:rsid w:val="006878BF"/>
    <w:rsid w:val="006907D4"/>
    <w:rsid w:val="006914FC"/>
    <w:rsid w:val="00691BD9"/>
    <w:rsid w:val="00691BE7"/>
    <w:rsid w:val="00692990"/>
    <w:rsid w:val="0069333D"/>
    <w:rsid w:val="00693908"/>
    <w:rsid w:val="00694E93"/>
    <w:rsid w:val="00695259"/>
    <w:rsid w:val="00696437"/>
    <w:rsid w:val="00697AD5"/>
    <w:rsid w:val="00697AF6"/>
    <w:rsid w:val="00697F4B"/>
    <w:rsid w:val="006A0ACF"/>
    <w:rsid w:val="006A10FA"/>
    <w:rsid w:val="006A401E"/>
    <w:rsid w:val="006A46DF"/>
    <w:rsid w:val="006A4FEF"/>
    <w:rsid w:val="006A5A92"/>
    <w:rsid w:val="006A65E3"/>
    <w:rsid w:val="006A67B4"/>
    <w:rsid w:val="006A7C79"/>
    <w:rsid w:val="006B0B2D"/>
    <w:rsid w:val="006B1457"/>
    <w:rsid w:val="006B14AC"/>
    <w:rsid w:val="006B43D7"/>
    <w:rsid w:val="006B54D3"/>
    <w:rsid w:val="006B57E0"/>
    <w:rsid w:val="006B78A1"/>
    <w:rsid w:val="006C0194"/>
    <w:rsid w:val="006C0389"/>
    <w:rsid w:val="006C084F"/>
    <w:rsid w:val="006C0E91"/>
    <w:rsid w:val="006C2C6D"/>
    <w:rsid w:val="006C48AE"/>
    <w:rsid w:val="006C4934"/>
    <w:rsid w:val="006C5AF8"/>
    <w:rsid w:val="006C7FB1"/>
    <w:rsid w:val="006D0085"/>
    <w:rsid w:val="006D0168"/>
    <w:rsid w:val="006D0701"/>
    <w:rsid w:val="006D0751"/>
    <w:rsid w:val="006D0BAC"/>
    <w:rsid w:val="006D1008"/>
    <w:rsid w:val="006D1CA3"/>
    <w:rsid w:val="006D2972"/>
    <w:rsid w:val="006D2B90"/>
    <w:rsid w:val="006D2CA2"/>
    <w:rsid w:val="006D3986"/>
    <w:rsid w:val="006D39D4"/>
    <w:rsid w:val="006D509C"/>
    <w:rsid w:val="006D526C"/>
    <w:rsid w:val="006D52FB"/>
    <w:rsid w:val="006D5B05"/>
    <w:rsid w:val="006D606E"/>
    <w:rsid w:val="006D6AB0"/>
    <w:rsid w:val="006D6C86"/>
    <w:rsid w:val="006D7320"/>
    <w:rsid w:val="006E033D"/>
    <w:rsid w:val="006E0866"/>
    <w:rsid w:val="006E0936"/>
    <w:rsid w:val="006E145D"/>
    <w:rsid w:val="006E1BB8"/>
    <w:rsid w:val="006E2E46"/>
    <w:rsid w:val="006E710E"/>
    <w:rsid w:val="006E781C"/>
    <w:rsid w:val="006E7BCE"/>
    <w:rsid w:val="006F0AFC"/>
    <w:rsid w:val="006F0FAC"/>
    <w:rsid w:val="006F125C"/>
    <w:rsid w:val="006F1E59"/>
    <w:rsid w:val="006F33CA"/>
    <w:rsid w:val="006F347E"/>
    <w:rsid w:val="006F34F1"/>
    <w:rsid w:val="006F3613"/>
    <w:rsid w:val="006F3C2A"/>
    <w:rsid w:val="006F4DDF"/>
    <w:rsid w:val="006F71B4"/>
    <w:rsid w:val="006F729D"/>
    <w:rsid w:val="007006BB"/>
    <w:rsid w:val="00700A59"/>
    <w:rsid w:val="00700C25"/>
    <w:rsid w:val="00702E9A"/>
    <w:rsid w:val="00704102"/>
    <w:rsid w:val="00706442"/>
    <w:rsid w:val="00707418"/>
    <w:rsid w:val="00707751"/>
    <w:rsid w:val="00707972"/>
    <w:rsid w:val="00707A99"/>
    <w:rsid w:val="00707D5B"/>
    <w:rsid w:val="007103A5"/>
    <w:rsid w:val="00710991"/>
    <w:rsid w:val="00710D02"/>
    <w:rsid w:val="007119B5"/>
    <w:rsid w:val="007120CE"/>
    <w:rsid w:val="00713408"/>
    <w:rsid w:val="00713740"/>
    <w:rsid w:val="00713C84"/>
    <w:rsid w:val="007141C4"/>
    <w:rsid w:val="007151F4"/>
    <w:rsid w:val="00715ED5"/>
    <w:rsid w:val="00716007"/>
    <w:rsid w:val="0072040D"/>
    <w:rsid w:val="00720ECE"/>
    <w:rsid w:val="00721F03"/>
    <w:rsid w:val="007243F1"/>
    <w:rsid w:val="00724C5A"/>
    <w:rsid w:val="0072669D"/>
    <w:rsid w:val="007267BB"/>
    <w:rsid w:val="00726900"/>
    <w:rsid w:val="00726C91"/>
    <w:rsid w:val="00726CAA"/>
    <w:rsid w:val="007276DE"/>
    <w:rsid w:val="00731352"/>
    <w:rsid w:val="00731D81"/>
    <w:rsid w:val="00732EA1"/>
    <w:rsid w:val="00734FD6"/>
    <w:rsid w:val="00735106"/>
    <w:rsid w:val="00735476"/>
    <w:rsid w:val="007361D3"/>
    <w:rsid w:val="00736605"/>
    <w:rsid w:val="0073767A"/>
    <w:rsid w:val="00737731"/>
    <w:rsid w:val="00740CF2"/>
    <w:rsid w:val="00741472"/>
    <w:rsid w:val="00741D04"/>
    <w:rsid w:val="007426C0"/>
    <w:rsid w:val="00742BF4"/>
    <w:rsid w:val="00742CA4"/>
    <w:rsid w:val="00742F53"/>
    <w:rsid w:val="007439CD"/>
    <w:rsid w:val="007441A3"/>
    <w:rsid w:val="00745185"/>
    <w:rsid w:val="00745A46"/>
    <w:rsid w:val="00745DAF"/>
    <w:rsid w:val="00745E72"/>
    <w:rsid w:val="00746FB2"/>
    <w:rsid w:val="007476CE"/>
    <w:rsid w:val="0074774F"/>
    <w:rsid w:val="00750BDC"/>
    <w:rsid w:val="00750D1F"/>
    <w:rsid w:val="00754D8A"/>
    <w:rsid w:val="00754E98"/>
    <w:rsid w:val="007564CC"/>
    <w:rsid w:val="00756AFB"/>
    <w:rsid w:val="0075789F"/>
    <w:rsid w:val="007604DB"/>
    <w:rsid w:val="00760619"/>
    <w:rsid w:val="007610E4"/>
    <w:rsid w:val="0076124E"/>
    <w:rsid w:val="0076175D"/>
    <w:rsid w:val="00762127"/>
    <w:rsid w:val="00762786"/>
    <w:rsid w:val="00762F78"/>
    <w:rsid w:val="0076301E"/>
    <w:rsid w:val="00763807"/>
    <w:rsid w:val="0076388E"/>
    <w:rsid w:val="0076392B"/>
    <w:rsid w:val="00763AAB"/>
    <w:rsid w:val="00763E4D"/>
    <w:rsid w:val="007641DD"/>
    <w:rsid w:val="007652B0"/>
    <w:rsid w:val="007673E4"/>
    <w:rsid w:val="00770481"/>
    <w:rsid w:val="0077189E"/>
    <w:rsid w:val="007719A7"/>
    <w:rsid w:val="0077395C"/>
    <w:rsid w:val="00773F04"/>
    <w:rsid w:val="00774863"/>
    <w:rsid w:val="00774BAF"/>
    <w:rsid w:val="00774C82"/>
    <w:rsid w:val="00774CAB"/>
    <w:rsid w:val="00775B4A"/>
    <w:rsid w:val="00780594"/>
    <w:rsid w:val="00780AB6"/>
    <w:rsid w:val="00781037"/>
    <w:rsid w:val="00781297"/>
    <w:rsid w:val="007812FA"/>
    <w:rsid w:val="0078145F"/>
    <w:rsid w:val="00781AC3"/>
    <w:rsid w:val="00782A2E"/>
    <w:rsid w:val="0078359D"/>
    <w:rsid w:val="00783621"/>
    <w:rsid w:val="00784863"/>
    <w:rsid w:val="00784D5F"/>
    <w:rsid w:val="007859C3"/>
    <w:rsid w:val="00785D9D"/>
    <w:rsid w:val="00786136"/>
    <w:rsid w:val="007867B8"/>
    <w:rsid w:val="00786915"/>
    <w:rsid w:val="00786C84"/>
    <w:rsid w:val="007871E1"/>
    <w:rsid w:val="00787257"/>
    <w:rsid w:val="007876EC"/>
    <w:rsid w:val="007905DC"/>
    <w:rsid w:val="0079145A"/>
    <w:rsid w:val="00792225"/>
    <w:rsid w:val="007935FD"/>
    <w:rsid w:val="007941B2"/>
    <w:rsid w:val="00794723"/>
    <w:rsid w:val="00794D71"/>
    <w:rsid w:val="0079594D"/>
    <w:rsid w:val="00795C88"/>
    <w:rsid w:val="00796061"/>
    <w:rsid w:val="00796460"/>
    <w:rsid w:val="00796670"/>
    <w:rsid w:val="00796FFD"/>
    <w:rsid w:val="007A05E7"/>
    <w:rsid w:val="007A0E24"/>
    <w:rsid w:val="007A16CA"/>
    <w:rsid w:val="007A177F"/>
    <w:rsid w:val="007A1893"/>
    <w:rsid w:val="007A1D1C"/>
    <w:rsid w:val="007A2498"/>
    <w:rsid w:val="007A29FD"/>
    <w:rsid w:val="007A3278"/>
    <w:rsid w:val="007A3BDF"/>
    <w:rsid w:val="007A3D14"/>
    <w:rsid w:val="007A3FE6"/>
    <w:rsid w:val="007A4E93"/>
    <w:rsid w:val="007A4F8D"/>
    <w:rsid w:val="007A50E0"/>
    <w:rsid w:val="007A5C59"/>
    <w:rsid w:val="007A5C92"/>
    <w:rsid w:val="007A6479"/>
    <w:rsid w:val="007A6491"/>
    <w:rsid w:val="007A65B8"/>
    <w:rsid w:val="007A7114"/>
    <w:rsid w:val="007B01C7"/>
    <w:rsid w:val="007B15BF"/>
    <w:rsid w:val="007B166B"/>
    <w:rsid w:val="007B2915"/>
    <w:rsid w:val="007B34D2"/>
    <w:rsid w:val="007B456F"/>
    <w:rsid w:val="007B4E1F"/>
    <w:rsid w:val="007B55F9"/>
    <w:rsid w:val="007B58A9"/>
    <w:rsid w:val="007B62DB"/>
    <w:rsid w:val="007B6CF5"/>
    <w:rsid w:val="007B7569"/>
    <w:rsid w:val="007C0C82"/>
    <w:rsid w:val="007C10EB"/>
    <w:rsid w:val="007C2374"/>
    <w:rsid w:val="007C2874"/>
    <w:rsid w:val="007C29D7"/>
    <w:rsid w:val="007C2C05"/>
    <w:rsid w:val="007C366F"/>
    <w:rsid w:val="007C3E97"/>
    <w:rsid w:val="007C42C1"/>
    <w:rsid w:val="007C46F6"/>
    <w:rsid w:val="007C4A49"/>
    <w:rsid w:val="007C4ECF"/>
    <w:rsid w:val="007C6921"/>
    <w:rsid w:val="007C7417"/>
    <w:rsid w:val="007C76D5"/>
    <w:rsid w:val="007C7A1E"/>
    <w:rsid w:val="007D2C70"/>
    <w:rsid w:val="007D372E"/>
    <w:rsid w:val="007D38A3"/>
    <w:rsid w:val="007D42E0"/>
    <w:rsid w:val="007D5CEB"/>
    <w:rsid w:val="007D60A1"/>
    <w:rsid w:val="007D66E2"/>
    <w:rsid w:val="007D6799"/>
    <w:rsid w:val="007D6D5C"/>
    <w:rsid w:val="007E0A1E"/>
    <w:rsid w:val="007E1526"/>
    <w:rsid w:val="007E2B00"/>
    <w:rsid w:val="007E339B"/>
    <w:rsid w:val="007E6006"/>
    <w:rsid w:val="007E6B08"/>
    <w:rsid w:val="007E7D3D"/>
    <w:rsid w:val="007F02F1"/>
    <w:rsid w:val="007F0A2E"/>
    <w:rsid w:val="007F0A84"/>
    <w:rsid w:val="007F108C"/>
    <w:rsid w:val="007F1A4C"/>
    <w:rsid w:val="007F218C"/>
    <w:rsid w:val="007F24D4"/>
    <w:rsid w:val="007F2A6D"/>
    <w:rsid w:val="007F3EC0"/>
    <w:rsid w:val="007F3F98"/>
    <w:rsid w:val="007F517D"/>
    <w:rsid w:val="007F6649"/>
    <w:rsid w:val="008007C7"/>
    <w:rsid w:val="0080167E"/>
    <w:rsid w:val="008016C0"/>
    <w:rsid w:val="0080177B"/>
    <w:rsid w:val="00801860"/>
    <w:rsid w:val="00802618"/>
    <w:rsid w:val="00802B4E"/>
    <w:rsid w:val="00803339"/>
    <w:rsid w:val="00803592"/>
    <w:rsid w:val="00804689"/>
    <w:rsid w:val="0080509D"/>
    <w:rsid w:val="00805426"/>
    <w:rsid w:val="00805744"/>
    <w:rsid w:val="00805ECF"/>
    <w:rsid w:val="00805F60"/>
    <w:rsid w:val="008067E4"/>
    <w:rsid w:val="00806F11"/>
    <w:rsid w:val="008111C3"/>
    <w:rsid w:val="0081127A"/>
    <w:rsid w:val="008112F2"/>
    <w:rsid w:val="0081137E"/>
    <w:rsid w:val="008113C3"/>
    <w:rsid w:val="00811D06"/>
    <w:rsid w:val="00811EF8"/>
    <w:rsid w:val="008142A7"/>
    <w:rsid w:val="0081542D"/>
    <w:rsid w:val="008155BD"/>
    <w:rsid w:val="0081573D"/>
    <w:rsid w:val="00815D5C"/>
    <w:rsid w:val="00815FDB"/>
    <w:rsid w:val="008167ED"/>
    <w:rsid w:val="0081697C"/>
    <w:rsid w:val="008170DE"/>
    <w:rsid w:val="008172A9"/>
    <w:rsid w:val="00817B61"/>
    <w:rsid w:val="00817FFB"/>
    <w:rsid w:val="0082057A"/>
    <w:rsid w:val="00820BEA"/>
    <w:rsid w:val="00820EB5"/>
    <w:rsid w:val="0082107E"/>
    <w:rsid w:val="0082140A"/>
    <w:rsid w:val="008226BB"/>
    <w:rsid w:val="00824480"/>
    <w:rsid w:val="00824779"/>
    <w:rsid w:val="008266C3"/>
    <w:rsid w:val="00827F52"/>
    <w:rsid w:val="00831565"/>
    <w:rsid w:val="008316DF"/>
    <w:rsid w:val="00831E1A"/>
    <w:rsid w:val="00832C46"/>
    <w:rsid w:val="00832D90"/>
    <w:rsid w:val="008339DE"/>
    <w:rsid w:val="00834587"/>
    <w:rsid w:val="00835B3D"/>
    <w:rsid w:val="00835C30"/>
    <w:rsid w:val="00836136"/>
    <w:rsid w:val="00836CC8"/>
    <w:rsid w:val="00837646"/>
    <w:rsid w:val="00841435"/>
    <w:rsid w:val="00842B59"/>
    <w:rsid w:val="00842CD2"/>
    <w:rsid w:val="008435B2"/>
    <w:rsid w:val="00843A4C"/>
    <w:rsid w:val="00844D7B"/>
    <w:rsid w:val="00844DE6"/>
    <w:rsid w:val="00844DF0"/>
    <w:rsid w:val="00846754"/>
    <w:rsid w:val="00846B7D"/>
    <w:rsid w:val="008470B5"/>
    <w:rsid w:val="00847FF1"/>
    <w:rsid w:val="0085057A"/>
    <w:rsid w:val="00851141"/>
    <w:rsid w:val="008518EB"/>
    <w:rsid w:val="00852041"/>
    <w:rsid w:val="00852C21"/>
    <w:rsid w:val="00853E48"/>
    <w:rsid w:val="0085517E"/>
    <w:rsid w:val="00856127"/>
    <w:rsid w:val="008561E8"/>
    <w:rsid w:val="00856769"/>
    <w:rsid w:val="0085685C"/>
    <w:rsid w:val="008572C8"/>
    <w:rsid w:val="00857BA2"/>
    <w:rsid w:val="00860FA3"/>
    <w:rsid w:val="00861EF9"/>
    <w:rsid w:val="008624B8"/>
    <w:rsid w:val="008625E9"/>
    <w:rsid w:val="00862A42"/>
    <w:rsid w:val="00862D32"/>
    <w:rsid w:val="00864BF7"/>
    <w:rsid w:val="00865F70"/>
    <w:rsid w:val="00866269"/>
    <w:rsid w:val="00866D8F"/>
    <w:rsid w:val="008671FF"/>
    <w:rsid w:val="008707AC"/>
    <w:rsid w:val="00870FF1"/>
    <w:rsid w:val="00871384"/>
    <w:rsid w:val="008723DF"/>
    <w:rsid w:val="0087354D"/>
    <w:rsid w:val="00874629"/>
    <w:rsid w:val="00874918"/>
    <w:rsid w:val="00874C96"/>
    <w:rsid w:val="00874EC9"/>
    <w:rsid w:val="00875361"/>
    <w:rsid w:val="00875A86"/>
    <w:rsid w:val="008763B6"/>
    <w:rsid w:val="00877686"/>
    <w:rsid w:val="00877DCD"/>
    <w:rsid w:val="00880001"/>
    <w:rsid w:val="00880565"/>
    <w:rsid w:val="0088063D"/>
    <w:rsid w:val="00881963"/>
    <w:rsid w:val="00883859"/>
    <w:rsid w:val="00883D0F"/>
    <w:rsid w:val="0088442E"/>
    <w:rsid w:val="008869C2"/>
    <w:rsid w:val="008870AE"/>
    <w:rsid w:val="0088799A"/>
    <w:rsid w:val="008902EA"/>
    <w:rsid w:val="00890772"/>
    <w:rsid w:val="008908E0"/>
    <w:rsid w:val="008909C2"/>
    <w:rsid w:val="00890C9D"/>
    <w:rsid w:val="00892F2F"/>
    <w:rsid w:val="008938B2"/>
    <w:rsid w:val="0089515B"/>
    <w:rsid w:val="00895E42"/>
    <w:rsid w:val="008978AA"/>
    <w:rsid w:val="008A0EE4"/>
    <w:rsid w:val="008A1FB7"/>
    <w:rsid w:val="008A2581"/>
    <w:rsid w:val="008A2D82"/>
    <w:rsid w:val="008A301A"/>
    <w:rsid w:val="008A323D"/>
    <w:rsid w:val="008A4553"/>
    <w:rsid w:val="008A54F0"/>
    <w:rsid w:val="008A57DF"/>
    <w:rsid w:val="008A5B38"/>
    <w:rsid w:val="008A5E0E"/>
    <w:rsid w:val="008A63F0"/>
    <w:rsid w:val="008A6C06"/>
    <w:rsid w:val="008A77D6"/>
    <w:rsid w:val="008A7EFE"/>
    <w:rsid w:val="008B0110"/>
    <w:rsid w:val="008B0738"/>
    <w:rsid w:val="008B0C3F"/>
    <w:rsid w:val="008B10FA"/>
    <w:rsid w:val="008B1DEC"/>
    <w:rsid w:val="008B2592"/>
    <w:rsid w:val="008B2F8B"/>
    <w:rsid w:val="008B3273"/>
    <w:rsid w:val="008B39F7"/>
    <w:rsid w:val="008B3F34"/>
    <w:rsid w:val="008B42EF"/>
    <w:rsid w:val="008B538F"/>
    <w:rsid w:val="008B55D0"/>
    <w:rsid w:val="008B6040"/>
    <w:rsid w:val="008B633C"/>
    <w:rsid w:val="008B6D93"/>
    <w:rsid w:val="008B73A5"/>
    <w:rsid w:val="008B774C"/>
    <w:rsid w:val="008B7781"/>
    <w:rsid w:val="008C0B84"/>
    <w:rsid w:val="008C222B"/>
    <w:rsid w:val="008C2B95"/>
    <w:rsid w:val="008C2EF4"/>
    <w:rsid w:val="008C3082"/>
    <w:rsid w:val="008C35C8"/>
    <w:rsid w:val="008C3DED"/>
    <w:rsid w:val="008C4245"/>
    <w:rsid w:val="008C4CDB"/>
    <w:rsid w:val="008C56E1"/>
    <w:rsid w:val="008C5FF3"/>
    <w:rsid w:val="008C71F5"/>
    <w:rsid w:val="008C7D5F"/>
    <w:rsid w:val="008D0D07"/>
    <w:rsid w:val="008D1D3B"/>
    <w:rsid w:val="008D27C3"/>
    <w:rsid w:val="008D2BCE"/>
    <w:rsid w:val="008D46EA"/>
    <w:rsid w:val="008D4835"/>
    <w:rsid w:val="008D4D59"/>
    <w:rsid w:val="008E0075"/>
    <w:rsid w:val="008E0A17"/>
    <w:rsid w:val="008E17EE"/>
    <w:rsid w:val="008E241F"/>
    <w:rsid w:val="008E2C72"/>
    <w:rsid w:val="008E2CBA"/>
    <w:rsid w:val="008E2D43"/>
    <w:rsid w:val="008E32A6"/>
    <w:rsid w:val="008E3D75"/>
    <w:rsid w:val="008E55EB"/>
    <w:rsid w:val="008E71E9"/>
    <w:rsid w:val="008F0CCC"/>
    <w:rsid w:val="008F2406"/>
    <w:rsid w:val="008F363D"/>
    <w:rsid w:val="008F546E"/>
    <w:rsid w:val="008F56FD"/>
    <w:rsid w:val="008F5846"/>
    <w:rsid w:val="008F5F2A"/>
    <w:rsid w:val="008F6118"/>
    <w:rsid w:val="00901EA1"/>
    <w:rsid w:val="00902AD7"/>
    <w:rsid w:val="00902B5A"/>
    <w:rsid w:val="00903F4B"/>
    <w:rsid w:val="00904102"/>
    <w:rsid w:val="009043AA"/>
    <w:rsid w:val="009049E4"/>
    <w:rsid w:val="00905020"/>
    <w:rsid w:val="00905183"/>
    <w:rsid w:val="00905D34"/>
    <w:rsid w:val="00906A16"/>
    <w:rsid w:val="00906A78"/>
    <w:rsid w:val="0091034F"/>
    <w:rsid w:val="00910D6F"/>
    <w:rsid w:val="00911F57"/>
    <w:rsid w:val="009121A3"/>
    <w:rsid w:val="0091249D"/>
    <w:rsid w:val="00912750"/>
    <w:rsid w:val="00912890"/>
    <w:rsid w:val="00912A7E"/>
    <w:rsid w:val="00913090"/>
    <w:rsid w:val="00913995"/>
    <w:rsid w:val="00914922"/>
    <w:rsid w:val="00914B85"/>
    <w:rsid w:val="00914F2F"/>
    <w:rsid w:val="00914FC8"/>
    <w:rsid w:val="0091508E"/>
    <w:rsid w:val="009153AC"/>
    <w:rsid w:val="0091598C"/>
    <w:rsid w:val="0091653A"/>
    <w:rsid w:val="00916BB7"/>
    <w:rsid w:val="00920529"/>
    <w:rsid w:val="00924321"/>
    <w:rsid w:val="009247DA"/>
    <w:rsid w:val="00926B41"/>
    <w:rsid w:val="009275DC"/>
    <w:rsid w:val="009326FA"/>
    <w:rsid w:val="00932B52"/>
    <w:rsid w:val="00932BDD"/>
    <w:rsid w:val="0093328F"/>
    <w:rsid w:val="00933451"/>
    <w:rsid w:val="00934952"/>
    <w:rsid w:val="00935458"/>
    <w:rsid w:val="0093552D"/>
    <w:rsid w:val="00936347"/>
    <w:rsid w:val="0093675C"/>
    <w:rsid w:val="009372A9"/>
    <w:rsid w:val="009378F8"/>
    <w:rsid w:val="00937ADC"/>
    <w:rsid w:val="009417D9"/>
    <w:rsid w:val="00941D06"/>
    <w:rsid w:val="00941F0A"/>
    <w:rsid w:val="00941F7A"/>
    <w:rsid w:val="00941F9F"/>
    <w:rsid w:val="00942AD5"/>
    <w:rsid w:val="009441AC"/>
    <w:rsid w:val="009441AF"/>
    <w:rsid w:val="00944573"/>
    <w:rsid w:val="00946B84"/>
    <w:rsid w:val="00947091"/>
    <w:rsid w:val="00947685"/>
    <w:rsid w:val="009479A4"/>
    <w:rsid w:val="0095010C"/>
    <w:rsid w:val="00950585"/>
    <w:rsid w:val="00950E3D"/>
    <w:rsid w:val="009512A4"/>
    <w:rsid w:val="009518F0"/>
    <w:rsid w:val="00951BCF"/>
    <w:rsid w:val="009525C7"/>
    <w:rsid w:val="009529BC"/>
    <w:rsid w:val="00952A91"/>
    <w:rsid w:val="00954787"/>
    <w:rsid w:val="009554AC"/>
    <w:rsid w:val="009569EE"/>
    <w:rsid w:val="0095781F"/>
    <w:rsid w:val="00957FA2"/>
    <w:rsid w:val="0096068D"/>
    <w:rsid w:val="0096142D"/>
    <w:rsid w:val="0096201C"/>
    <w:rsid w:val="00962477"/>
    <w:rsid w:val="0096431E"/>
    <w:rsid w:val="00964386"/>
    <w:rsid w:val="009648FD"/>
    <w:rsid w:val="00966CA5"/>
    <w:rsid w:val="009671BA"/>
    <w:rsid w:val="009676B2"/>
    <w:rsid w:val="00970E04"/>
    <w:rsid w:val="009718B1"/>
    <w:rsid w:val="00971CEB"/>
    <w:rsid w:val="0097204E"/>
    <w:rsid w:val="009722DB"/>
    <w:rsid w:val="00973614"/>
    <w:rsid w:val="009746E6"/>
    <w:rsid w:val="00975056"/>
    <w:rsid w:val="00976C3B"/>
    <w:rsid w:val="009771CC"/>
    <w:rsid w:val="00977414"/>
    <w:rsid w:val="00977FD6"/>
    <w:rsid w:val="00980CC3"/>
    <w:rsid w:val="00980EDF"/>
    <w:rsid w:val="009822EE"/>
    <w:rsid w:val="0098258A"/>
    <w:rsid w:val="00982EF5"/>
    <w:rsid w:val="00984F0F"/>
    <w:rsid w:val="009850A5"/>
    <w:rsid w:val="00986BD7"/>
    <w:rsid w:val="0098722A"/>
    <w:rsid w:val="00987D2C"/>
    <w:rsid w:val="00987EA3"/>
    <w:rsid w:val="0099162E"/>
    <w:rsid w:val="009934AA"/>
    <w:rsid w:val="00993A3C"/>
    <w:rsid w:val="0099403E"/>
    <w:rsid w:val="00995693"/>
    <w:rsid w:val="00996653"/>
    <w:rsid w:val="009A07ED"/>
    <w:rsid w:val="009A07F1"/>
    <w:rsid w:val="009A0A40"/>
    <w:rsid w:val="009A0FC7"/>
    <w:rsid w:val="009A13E0"/>
    <w:rsid w:val="009A34C0"/>
    <w:rsid w:val="009A474C"/>
    <w:rsid w:val="009A4D20"/>
    <w:rsid w:val="009A5404"/>
    <w:rsid w:val="009A6183"/>
    <w:rsid w:val="009A68CD"/>
    <w:rsid w:val="009B0A84"/>
    <w:rsid w:val="009B1631"/>
    <w:rsid w:val="009B1BF0"/>
    <w:rsid w:val="009B412A"/>
    <w:rsid w:val="009B4149"/>
    <w:rsid w:val="009B42EE"/>
    <w:rsid w:val="009B5665"/>
    <w:rsid w:val="009B57FD"/>
    <w:rsid w:val="009B5A3A"/>
    <w:rsid w:val="009B75B6"/>
    <w:rsid w:val="009B796C"/>
    <w:rsid w:val="009C0716"/>
    <w:rsid w:val="009C1C30"/>
    <w:rsid w:val="009C20F3"/>
    <w:rsid w:val="009C2F9A"/>
    <w:rsid w:val="009C3B18"/>
    <w:rsid w:val="009C5F90"/>
    <w:rsid w:val="009C647C"/>
    <w:rsid w:val="009C65F8"/>
    <w:rsid w:val="009C7092"/>
    <w:rsid w:val="009D2E3B"/>
    <w:rsid w:val="009D3C16"/>
    <w:rsid w:val="009D4050"/>
    <w:rsid w:val="009D40EC"/>
    <w:rsid w:val="009D469F"/>
    <w:rsid w:val="009D4B33"/>
    <w:rsid w:val="009D6C1E"/>
    <w:rsid w:val="009D7781"/>
    <w:rsid w:val="009D77B7"/>
    <w:rsid w:val="009E055C"/>
    <w:rsid w:val="009E0F92"/>
    <w:rsid w:val="009E1C5B"/>
    <w:rsid w:val="009E2744"/>
    <w:rsid w:val="009E2E10"/>
    <w:rsid w:val="009E2FA4"/>
    <w:rsid w:val="009E3590"/>
    <w:rsid w:val="009E526A"/>
    <w:rsid w:val="009E5D14"/>
    <w:rsid w:val="009E62DB"/>
    <w:rsid w:val="009E6EA3"/>
    <w:rsid w:val="009F2A21"/>
    <w:rsid w:val="009F3047"/>
    <w:rsid w:val="009F348A"/>
    <w:rsid w:val="009F451A"/>
    <w:rsid w:val="009F4763"/>
    <w:rsid w:val="009F550E"/>
    <w:rsid w:val="009F5692"/>
    <w:rsid w:val="009F600E"/>
    <w:rsid w:val="009F6394"/>
    <w:rsid w:val="009F7869"/>
    <w:rsid w:val="009F7C6C"/>
    <w:rsid w:val="00A00250"/>
    <w:rsid w:val="00A00BDF"/>
    <w:rsid w:val="00A012BA"/>
    <w:rsid w:val="00A0246C"/>
    <w:rsid w:val="00A02757"/>
    <w:rsid w:val="00A0374A"/>
    <w:rsid w:val="00A04783"/>
    <w:rsid w:val="00A04BA6"/>
    <w:rsid w:val="00A05A12"/>
    <w:rsid w:val="00A05C5A"/>
    <w:rsid w:val="00A05DB9"/>
    <w:rsid w:val="00A05F85"/>
    <w:rsid w:val="00A07399"/>
    <w:rsid w:val="00A074AF"/>
    <w:rsid w:val="00A10193"/>
    <w:rsid w:val="00A108A2"/>
    <w:rsid w:val="00A1253D"/>
    <w:rsid w:val="00A13C87"/>
    <w:rsid w:val="00A142DF"/>
    <w:rsid w:val="00A14D33"/>
    <w:rsid w:val="00A157BE"/>
    <w:rsid w:val="00A16B3A"/>
    <w:rsid w:val="00A16C91"/>
    <w:rsid w:val="00A177DB"/>
    <w:rsid w:val="00A205A6"/>
    <w:rsid w:val="00A20D36"/>
    <w:rsid w:val="00A20D3A"/>
    <w:rsid w:val="00A219C8"/>
    <w:rsid w:val="00A227D7"/>
    <w:rsid w:val="00A24D8E"/>
    <w:rsid w:val="00A2618D"/>
    <w:rsid w:val="00A27F1F"/>
    <w:rsid w:val="00A30FB8"/>
    <w:rsid w:val="00A31E73"/>
    <w:rsid w:val="00A3243E"/>
    <w:rsid w:val="00A325B0"/>
    <w:rsid w:val="00A332FA"/>
    <w:rsid w:val="00A3330F"/>
    <w:rsid w:val="00A33BBF"/>
    <w:rsid w:val="00A342B2"/>
    <w:rsid w:val="00A34BED"/>
    <w:rsid w:val="00A36D82"/>
    <w:rsid w:val="00A4019B"/>
    <w:rsid w:val="00A405C6"/>
    <w:rsid w:val="00A40744"/>
    <w:rsid w:val="00A41336"/>
    <w:rsid w:val="00A41CBF"/>
    <w:rsid w:val="00A422F4"/>
    <w:rsid w:val="00A431BA"/>
    <w:rsid w:val="00A43ACE"/>
    <w:rsid w:val="00A44042"/>
    <w:rsid w:val="00A44755"/>
    <w:rsid w:val="00A44BCB"/>
    <w:rsid w:val="00A4529D"/>
    <w:rsid w:val="00A4541F"/>
    <w:rsid w:val="00A45719"/>
    <w:rsid w:val="00A50038"/>
    <w:rsid w:val="00A503B9"/>
    <w:rsid w:val="00A50624"/>
    <w:rsid w:val="00A52BAE"/>
    <w:rsid w:val="00A52EF5"/>
    <w:rsid w:val="00A531D0"/>
    <w:rsid w:val="00A54067"/>
    <w:rsid w:val="00A54AB2"/>
    <w:rsid w:val="00A54EF8"/>
    <w:rsid w:val="00A5676D"/>
    <w:rsid w:val="00A57103"/>
    <w:rsid w:val="00A6099A"/>
    <w:rsid w:val="00A60B2A"/>
    <w:rsid w:val="00A61364"/>
    <w:rsid w:val="00A61858"/>
    <w:rsid w:val="00A6226B"/>
    <w:rsid w:val="00A63137"/>
    <w:rsid w:val="00A63896"/>
    <w:rsid w:val="00A658ED"/>
    <w:rsid w:val="00A65A86"/>
    <w:rsid w:val="00A65F40"/>
    <w:rsid w:val="00A65FE3"/>
    <w:rsid w:val="00A66CE1"/>
    <w:rsid w:val="00A66CF3"/>
    <w:rsid w:val="00A67002"/>
    <w:rsid w:val="00A67242"/>
    <w:rsid w:val="00A67A31"/>
    <w:rsid w:val="00A67D18"/>
    <w:rsid w:val="00A70DC8"/>
    <w:rsid w:val="00A71130"/>
    <w:rsid w:val="00A7332C"/>
    <w:rsid w:val="00A73E05"/>
    <w:rsid w:val="00A75957"/>
    <w:rsid w:val="00A75E9D"/>
    <w:rsid w:val="00A76586"/>
    <w:rsid w:val="00A76908"/>
    <w:rsid w:val="00A76B2B"/>
    <w:rsid w:val="00A76D05"/>
    <w:rsid w:val="00A775F1"/>
    <w:rsid w:val="00A7789E"/>
    <w:rsid w:val="00A77AD8"/>
    <w:rsid w:val="00A80FB9"/>
    <w:rsid w:val="00A81EB8"/>
    <w:rsid w:val="00A820E8"/>
    <w:rsid w:val="00A82414"/>
    <w:rsid w:val="00A84AF0"/>
    <w:rsid w:val="00A8502A"/>
    <w:rsid w:val="00A8583E"/>
    <w:rsid w:val="00A86E7A"/>
    <w:rsid w:val="00A910B6"/>
    <w:rsid w:val="00A91F52"/>
    <w:rsid w:val="00A92112"/>
    <w:rsid w:val="00A92533"/>
    <w:rsid w:val="00A93301"/>
    <w:rsid w:val="00A93858"/>
    <w:rsid w:val="00A93C68"/>
    <w:rsid w:val="00A940FD"/>
    <w:rsid w:val="00A94516"/>
    <w:rsid w:val="00A95027"/>
    <w:rsid w:val="00A95191"/>
    <w:rsid w:val="00A95791"/>
    <w:rsid w:val="00A95963"/>
    <w:rsid w:val="00A95A21"/>
    <w:rsid w:val="00A97033"/>
    <w:rsid w:val="00AA0508"/>
    <w:rsid w:val="00AA1D61"/>
    <w:rsid w:val="00AA259B"/>
    <w:rsid w:val="00AA34D1"/>
    <w:rsid w:val="00AA3553"/>
    <w:rsid w:val="00AA4633"/>
    <w:rsid w:val="00AA49C7"/>
    <w:rsid w:val="00AA601D"/>
    <w:rsid w:val="00AA685F"/>
    <w:rsid w:val="00AA69DC"/>
    <w:rsid w:val="00AA73DB"/>
    <w:rsid w:val="00AA7588"/>
    <w:rsid w:val="00AA75E0"/>
    <w:rsid w:val="00AA763F"/>
    <w:rsid w:val="00AB0297"/>
    <w:rsid w:val="00AB0E8E"/>
    <w:rsid w:val="00AB1303"/>
    <w:rsid w:val="00AB1785"/>
    <w:rsid w:val="00AB2665"/>
    <w:rsid w:val="00AB36C5"/>
    <w:rsid w:val="00AB48D2"/>
    <w:rsid w:val="00AB5253"/>
    <w:rsid w:val="00AB5FF5"/>
    <w:rsid w:val="00AB6BE5"/>
    <w:rsid w:val="00AB72B2"/>
    <w:rsid w:val="00AB7309"/>
    <w:rsid w:val="00AB7DAA"/>
    <w:rsid w:val="00AC0273"/>
    <w:rsid w:val="00AC0869"/>
    <w:rsid w:val="00AC0929"/>
    <w:rsid w:val="00AC0E44"/>
    <w:rsid w:val="00AC2835"/>
    <w:rsid w:val="00AC2F0F"/>
    <w:rsid w:val="00AC3F28"/>
    <w:rsid w:val="00AC6E12"/>
    <w:rsid w:val="00AC76BC"/>
    <w:rsid w:val="00AC7784"/>
    <w:rsid w:val="00AC7AD9"/>
    <w:rsid w:val="00AD0844"/>
    <w:rsid w:val="00AD16B6"/>
    <w:rsid w:val="00AD1D13"/>
    <w:rsid w:val="00AD1DEA"/>
    <w:rsid w:val="00AD24F9"/>
    <w:rsid w:val="00AD2D6A"/>
    <w:rsid w:val="00AD3B79"/>
    <w:rsid w:val="00AD3FAB"/>
    <w:rsid w:val="00AD4335"/>
    <w:rsid w:val="00AD53D3"/>
    <w:rsid w:val="00AD6310"/>
    <w:rsid w:val="00AD6456"/>
    <w:rsid w:val="00AD6AF4"/>
    <w:rsid w:val="00AD761B"/>
    <w:rsid w:val="00AE197B"/>
    <w:rsid w:val="00AE1D11"/>
    <w:rsid w:val="00AE27CD"/>
    <w:rsid w:val="00AE3270"/>
    <w:rsid w:val="00AE33B2"/>
    <w:rsid w:val="00AE3E10"/>
    <w:rsid w:val="00AE5E31"/>
    <w:rsid w:val="00AE6F24"/>
    <w:rsid w:val="00AF1197"/>
    <w:rsid w:val="00AF11B0"/>
    <w:rsid w:val="00AF1589"/>
    <w:rsid w:val="00AF454E"/>
    <w:rsid w:val="00AF47BB"/>
    <w:rsid w:val="00AF4F3D"/>
    <w:rsid w:val="00AF592F"/>
    <w:rsid w:val="00AF62AD"/>
    <w:rsid w:val="00AF62EE"/>
    <w:rsid w:val="00AF63A6"/>
    <w:rsid w:val="00AF7000"/>
    <w:rsid w:val="00AF77FA"/>
    <w:rsid w:val="00AF7EB3"/>
    <w:rsid w:val="00B015AF"/>
    <w:rsid w:val="00B018CC"/>
    <w:rsid w:val="00B02014"/>
    <w:rsid w:val="00B02121"/>
    <w:rsid w:val="00B02FC2"/>
    <w:rsid w:val="00B035C7"/>
    <w:rsid w:val="00B03637"/>
    <w:rsid w:val="00B0419C"/>
    <w:rsid w:val="00B0490F"/>
    <w:rsid w:val="00B05823"/>
    <w:rsid w:val="00B05874"/>
    <w:rsid w:val="00B06A30"/>
    <w:rsid w:val="00B06C80"/>
    <w:rsid w:val="00B07BBA"/>
    <w:rsid w:val="00B10442"/>
    <w:rsid w:val="00B117D6"/>
    <w:rsid w:val="00B1355E"/>
    <w:rsid w:val="00B137BB"/>
    <w:rsid w:val="00B1385F"/>
    <w:rsid w:val="00B13913"/>
    <w:rsid w:val="00B15927"/>
    <w:rsid w:val="00B16937"/>
    <w:rsid w:val="00B20718"/>
    <w:rsid w:val="00B21CB0"/>
    <w:rsid w:val="00B2347B"/>
    <w:rsid w:val="00B2373D"/>
    <w:rsid w:val="00B2378F"/>
    <w:rsid w:val="00B24DB7"/>
    <w:rsid w:val="00B25C8A"/>
    <w:rsid w:val="00B26D84"/>
    <w:rsid w:val="00B272A2"/>
    <w:rsid w:val="00B27A14"/>
    <w:rsid w:val="00B27B0A"/>
    <w:rsid w:val="00B3135E"/>
    <w:rsid w:val="00B322AB"/>
    <w:rsid w:val="00B3317A"/>
    <w:rsid w:val="00B336B4"/>
    <w:rsid w:val="00B33889"/>
    <w:rsid w:val="00B33D0E"/>
    <w:rsid w:val="00B344F4"/>
    <w:rsid w:val="00B3537C"/>
    <w:rsid w:val="00B353A0"/>
    <w:rsid w:val="00B35B54"/>
    <w:rsid w:val="00B36650"/>
    <w:rsid w:val="00B36E19"/>
    <w:rsid w:val="00B374B8"/>
    <w:rsid w:val="00B405B6"/>
    <w:rsid w:val="00B42378"/>
    <w:rsid w:val="00B4384B"/>
    <w:rsid w:val="00B439BD"/>
    <w:rsid w:val="00B44CCF"/>
    <w:rsid w:val="00B4549E"/>
    <w:rsid w:val="00B4671F"/>
    <w:rsid w:val="00B46AA9"/>
    <w:rsid w:val="00B47541"/>
    <w:rsid w:val="00B4775E"/>
    <w:rsid w:val="00B47A13"/>
    <w:rsid w:val="00B47D5F"/>
    <w:rsid w:val="00B51973"/>
    <w:rsid w:val="00B51ADF"/>
    <w:rsid w:val="00B522FC"/>
    <w:rsid w:val="00B523EE"/>
    <w:rsid w:val="00B55949"/>
    <w:rsid w:val="00B571EE"/>
    <w:rsid w:val="00B6004A"/>
    <w:rsid w:val="00B6035B"/>
    <w:rsid w:val="00B605AF"/>
    <w:rsid w:val="00B60E06"/>
    <w:rsid w:val="00B6128C"/>
    <w:rsid w:val="00B61F48"/>
    <w:rsid w:val="00B62699"/>
    <w:rsid w:val="00B64325"/>
    <w:rsid w:val="00B64813"/>
    <w:rsid w:val="00B66B98"/>
    <w:rsid w:val="00B6704E"/>
    <w:rsid w:val="00B674D1"/>
    <w:rsid w:val="00B72A24"/>
    <w:rsid w:val="00B7319E"/>
    <w:rsid w:val="00B73D90"/>
    <w:rsid w:val="00B73EEE"/>
    <w:rsid w:val="00B74DCE"/>
    <w:rsid w:val="00B74E8E"/>
    <w:rsid w:val="00B75841"/>
    <w:rsid w:val="00B75B76"/>
    <w:rsid w:val="00B76215"/>
    <w:rsid w:val="00B76335"/>
    <w:rsid w:val="00B770CD"/>
    <w:rsid w:val="00B77CC9"/>
    <w:rsid w:val="00B80835"/>
    <w:rsid w:val="00B80851"/>
    <w:rsid w:val="00B808D4"/>
    <w:rsid w:val="00B80E87"/>
    <w:rsid w:val="00B82110"/>
    <w:rsid w:val="00B82386"/>
    <w:rsid w:val="00B834F6"/>
    <w:rsid w:val="00B84855"/>
    <w:rsid w:val="00B849CB"/>
    <w:rsid w:val="00B859A0"/>
    <w:rsid w:val="00B86C6E"/>
    <w:rsid w:val="00B87FD9"/>
    <w:rsid w:val="00B90B3F"/>
    <w:rsid w:val="00B935E9"/>
    <w:rsid w:val="00B9541D"/>
    <w:rsid w:val="00B9613A"/>
    <w:rsid w:val="00B96380"/>
    <w:rsid w:val="00B96EF3"/>
    <w:rsid w:val="00B9759B"/>
    <w:rsid w:val="00B97822"/>
    <w:rsid w:val="00BA142E"/>
    <w:rsid w:val="00BA16AA"/>
    <w:rsid w:val="00BA1D41"/>
    <w:rsid w:val="00BA1D51"/>
    <w:rsid w:val="00BA25FA"/>
    <w:rsid w:val="00BA28DD"/>
    <w:rsid w:val="00BA39E9"/>
    <w:rsid w:val="00BA3C7E"/>
    <w:rsid w:val="00BA3EA6"/>
    <w:rsid w:val="00BA5065"/>
    <w:rsid w:val="00BA6AA5"/>
    <w:rsid w:val="00BA6B50"/>
    <w:rsid w:val="00BA7031"/>
    <w:rsid w:val="00BA71BA"/>
    <w:rsid w:val="00BA7DB8"/>
    <w:rsid w:val="00BB1593"/>
    <w:rsid w:val="00BB2157"/>
    <w:rsid w:val="00BB2A31"/>
    <w:rsid w:val="00BB3032"/>
    <w:rsid w:val="00BB39ED"/>
    <w:rsid w:val="00BB61BA"/>
    <w:rsid w:val="00BB732E"/>
    <w:rsid w:val="00BB7BE7"/>
    <w:rsid w:val="00BB7EE0"/>
    <w:rsid w:val="00BC040E"/>
    <w:rsid w:val="00BC0719"/>
    <w:rsid w:val="00BC10AE"/>
    <w:rsid w:val="00BC17F3"/>
    <w:rsid w:val="00BC1D3F"/>
    <w:rsid w:val="00BC1F8B"/>
    <w:rsid w:val="00BC29D7"/>
    <w:rsid w:val="00BC2B2E"/>
    <w:rsid w:val="00BC36E0"/>
    <w:rsid w:val="00BC3AA0"/>
    <w:rsid w:val="00BC3F57"/>
    <w:rsid w:val="00BC49C9"/>
    <w:rsid w:val="00BC5418"/>
    <w:rsid w:val="00BC6A21"/>
    <w:rsid w:val="00BC6F1E"/>
    <w:rsid w:val="00BC73F2"/>
    <w:rsid w:val="00BD03C4"/>
    <w:rsid w:val="00BD1E38"/>
    <w:rsid w:val="00BD28F6"/>
    <w:rsid w:val="00BD3E10"/>
    <w:rsid w:val="00BD56A0"/>
    <w:rsid w:val="00BD572D"/>
    <w:rsid w:val="00BD7895"/>
    <w:rsid w:val="00BD7BFE"/>
    <w:rsid w:val="00BD7BFF"/>
    <w:rsid w:val="00BE0AE5"/>
    <w:rsid w:val="00BE1F48"/>
    <w:rsid w:val="00BE23CA"/>
    <w:rsid w:val="00BE273F"/>
    <w:rsid w:val="00BE2E29"/>
    <w:rsid w:val="00BE2FBF"/>
    <w:rsid w:val="00BE3C12"/>
    <w:rsid w:val="00BE3C63"/>
    <w:rsid w:val="00BE3F5F"/>
    <w:rsid w:val="00BE5AF3"/>
    <w:rsid w:val="00BE60E3"/>
    <w:rsid w:val="00BE6C05"/>
    <w:rsid w:val="00BE7058"/>
    <w:rsid w:val="00BE7372"/>
    <w:rsid w:val="00BE7BB8"/>
    <w:rsid w:val="00BF0CFA"/>
    <w:rsid w:val="00BF0F4C"/>
    <w:rsid w:val="00BF1786"/>
    <w:rsid w:val="00BF1E57"/>
    <w:rsid w:val="00BF291A"/>
    <w:rsid w:val="00BF2E15"/>
    <w:rsid w:val="00BF3D9B"/>
    <w:rsid w:val="00BF40EA"/>
    <w:rsid w:val="00BF4507"/>
    <w:rsid w:val="00BF4AA7"/>
    <w:rsid w:val="00BF4DC9"/>
    <w:rsid w:val="00BF531D"/>
    <w:rsid w:val="00BF5867"/>
    <w:rsid w:val="00BF6495"/>
    <w:rsid w:val="00BF6BDC"/>
    <w:rsid w:val="00BF6C4C"/>
    <w:rsid w:val="00BF7650"/>
    <w:rsid w:val="00BF7EEA"/>
    <w:rsid w:val="00C01900"/>
    <w:rsid w:val="00C025A0"/>
    <w:rsid w:val="00C02A8A"/>
    <w:rsid w:val="00C02E0A"/>
    <w:rsid w:val="00C02E6A"/>
    <w:rsid w:val="00C030C2"/>
    <w:rsid w:val="00C060DD"/>
    <w:rsid w:val="00C063B8"/>
    <w:rsid w:val="00C07A12"/>
    <w:rsid w:val="00C10D01"/>
    <w:rsid w:val="00C10EF2"/>
    <w:rsid w:val="00C1157D"/>
    <w:rsid w:val="00C119B0"/>
    <w:rsid w:val="00C125B8"/>
    <w:rsid w:val="00C12895"/>
    <w:rsid w:val="00C12C5B"/>
    <w:rsid w:val="00C12D69"/>
    <w:rsid w:val="00C12FCD"/>
    <w:rsid w:val="00C136D3"/>
    <w:rsid w:val="00C16C5C"/>
    <w:rsid w:val="00C16CE7"/>
    <w:rsid w:val="00C1765D"/>
    <w:rsid w:val="00C20037"/>
    <w:rsid w:val="00C22D51"/>
    <w:rsid w:val="00C23776"/>
    <w:rsid w:val="00C238F8"/>
    <w:rsid w:val="00C23CA1"/>
    <w:rsid w:val="00C243B0"/>
    <w:rsid w:val="00C24705"/>
    <w:rsid w:val="00C250F0"/>
    <w:rsid w:val="00C30392"/>
    <w:rsid w:val="00C306C8"/>
    <w:rsid w:val="00C30DFB"/>
    <w:rsid w:val="00C31859"/>
    <w:rsid w:val="00C31C7D"/>
    <w:rsid w:val="00C32EAD"/>
    <w:rsid w:val="00C33B15"/>
    <w:rsid w:val="00C349E0"/>
    <w:rsid w:val="00C35926"/>
    <w:rsid w:val="00C377BF"/>
    <w:rsid w:val="00C3787F"/>
    <w:rsid w:val="00C410F7"/>
    <w:rsid w:val="00C417F8"/>
    <w:rsid w:val="00C41CD7"/>
    <w:rsid w:val="00C431F2"/>
    <w:rsid w:val="00C43BDD"/>
    <w:rsid w:val="00C443E5"/>
    <w:rsid w:val="00C451EA"/>
    <w:rsid w:val="00C45CED"/>
    <w:rsid w:val="00C45E34"/>
    <w:rsid w:val="00C4753F"/>
    <w:rsid w:val="00C50622"/>
    <w:rsid w:val="00C50664"/>
    <w:rsid w:val="00C5253E"/>
    <w:rsid w:val="00C532BF"/>
    <w:rsid w:val="00C533F8"/>
    <w:rsid w:val="00C5471D"/>
    <w:rsid w:val="00C548E8"/>
    <w:rsid w:val="00C54DE2"/>
    <w:rsid w:val="00C5530E"/>
    <w:rsid w:val="00C56903"/>
    <w:rsid w:val="00C56B85"/>
    <w:rsid w:val="00C56E29"/>
    <w:rsid w:val="00C56F53"/>
    <w:rsid w:val="00C6005C"/>
    <w:rsid w:val="00C61255"/>
    <w:rsid w:val="00C61697"/>
    <w:rsid w:val="00C617E6"/>
    <w:rsid w:val="00C648BD"/>
    <w:rsid w:val="00C64FE1"/>
    <w:rsid w:val="00C6549A"/>
    <w:rsid w:val="00C655AC"/>
    <w:rsid w:val="00C65E32"/>
    <w:rsid w:val="00C66D1E"/>
    <w:rsid w:val="00C66F52"/>
    <w:rsid w:val="00C671C4"/>
    <w:rsid w:val="00C67653"/>
    <w:rsid w:val="00C67770"/>
    <w:rsid w:val="00C708F6"/>
    <w:rsid w:val="00C70ADB"/>
    <w:rsid w:val="00C7190B"/>
    <w:rsid w:val="00C7210A"/>
    <w:rsid w:val="00C72F62"/>
    <w:rsid w:val="00C72F76"/>
    <w:rsid w:val="00C72FEB"/>
    <w:rsid w:val="00C7341E"/>
    <w:rsid w:val="00C73638"/>
    <w:rsid w:val="00C737E1"/>
    <w:rsid w:val="00C73CCE"/>
    <w:rsid w:val="00C73D4B"/>
    <w:rsid w:val="00C74A8C"/>
    <w:rsid w:val="00C74EBF"/>
    <w:rsid w:val="00C751CA"/>
    <w:rsid w:val="00C758E1"/>
    <w:rsid w:val="00C76CD1"/>
    <w:rsid w:val="00C76FC1"/>
    <w:rsid w:val="00C77240"/>
    <w:rsid w:val="00C77964"/>
    <w:rsid w:val="00C807BE"/>
    <w:rsid w:val="00C80B69"/>
    <w:rsid w:val="00C80EC8"/>
    <w:rsid w:val="00C8144A"/>
    <w:rsid w:val="00C8335E"/>
    <w:rsid w:val="00C83F5B"/>
    <w:rsid w:val="00C85EA7"/>
    <w:rsid w:val="00C867A3"/>
    <w:rsid w:val="00C86FB2"/>
    <w:rsid w:val="00C87115"/>
    <w:rsid w:val="00C874AC"/>
    <w:rsid w:val="00C9051A"/>
    <w:rsid w:val="00C90F31"/>
    <w:rsid w:val="00C910D4"/>
    <w:rsid w:val="00C92A84"/>
    <w:rsid w:val="00C93B04"/>
    <w:rsid w:val="00C93C67"/>
    <w:rsid w:val="00C951E1"/>
    <w:rsid w:val="00C9541C"/>
    <w:rsid w:val="00C95681"/>
    <w:rsid w:val="00C95A0F"/>
    <w:rsid w:val="00C95E40"/>
    <w:rsid w:val="00C96D65"/>
    <w:rsid w:val="00C97157"/>
    <w:rsid w:val="00CA0E63"/>
    <w:rsid w:val="00CA1535"/>
    <w:rsid w:val="00CA2055"/>
    <w:rsid w:val="00CA28D0"/>
    <w:rsid w:val="00CA299E"/>
    <w:rsid w:val="00CA2ECB"/>
    <w:rsid w:val="00CA4337"/>
    <w:rsid w:val="00CA4576"/>
    <w:rsid w:val="00CA4D8C"/>
    <w:rsid w:val="00CA52B4"/>
    <w:rsid w:val="00CA5BE7"/>
    <w:rsid w:val="00CA5F36"/>
    <w:rsid w:val="00CB04D9"/>
    <w:rsid w:val="00CB134C"/>
    <w:rsid w:val="00CB14AC"/>
    <w:rsid w:val="00CB1654"/>
    <w:rsid w:val="00CB1B55"/>
    <w:rsid w:val="00CB23D5"/>
    <w:rsid w:val="00CB3928"/>
    <w:rsid w:val="00CB479E"/>
    <w:rsid w:val="00CB7CE8"/>
    <w:rsid w:val="00CC000B"/>
    <w:rsid w:val="00CC0314"/>
    <w:rsid w:val="00CC18DE"/>
    <w:rsid w:val="00CC1F27"/>
    <w:rsid w:val="00CC2B6B"/>
    <w:rsid w:val="00CC2F95"/>
    <w:rsid w:val="00CC37F6"/>
    <w:rsid w:val="00CC434A"/>
    <w:rsid w:val="00CC4765"/>
    <w:rsid w:val="00CC556E"/>
    <w:rsid w:val="00CC572D"/>
    <w:rsid w:val="00CC62F0"/>
    <w:rsid w:val="00CC6B17"/>
    <w:rsid w:val="00CC6FBB"/>
    <w:rsid w:val="00CC786F"/>
    <w:rsid w:val="00CC7968"/>
    <w:rsid w:val="00CD0120"/>
    <w:rsid w:val="00CD36F4"/>
    <w:rsid w:val="00CD602B"/>
    <w:rsid w:val="00CD6A8F"/>
    <w:rsid w:val="00CD6D3C"/>
    <w:rsid w:val="00CD77F4"/>
    <w:rsid w:val="00CD781F"/>
    <w:rsid w:val="00CE06B6"/>
    <w:rsid w:val="00CE07B3"/>
    <w:rsid w:val="00CE1A99"/>
    <w:rsid w:val="00CE2418"/>
    <w:rsid w:val="00CE38E1"/>
    <w:rsid w:val="00CE426F"/>
    <w:rsid w:val="00CE4B20"/>
    <w:rsid w:val="00CE524A"/>
    <w:rsid w:val="00CE5464"/>
    <w:rsid w:val="00CE5797"/>
    <w:rsid w:val="00CE58F4"/>
    <w:rsid w:val="00CE6FCE"/>
    <w:rsid w:val="00CF0FA5"/>
    <w:rsid w:val="00CF13D5"/>
    <w:rsid w:val="00CF1F02"/>
    <w:rsid w:val="00CF2806"/>
    <w:rsid w:val="00CF3214"/>
    <w:rsid w:val="00CF3D9C"/>
    <w:rsid w:val="00CF3ED9"/>
    <w:rsid w:val="00CF4A85"/>
    <w:rsid w:val="00CF4EAD"/>
    <w:rsid w:val="00CF595E"/>
    <w:rsid w:val="00CF5F2A"/>
    <w:rsid w:val="00CF6494"/>
    <w:rsid w:val="00CF6860"/>
    <w:rsid w:val="00CF7290"/>
    <w:rsid w:val="00CF736E"/>
    <w:rsid w:val="00D0075D"/>
    <w:rsid w:val="00D016B8"/>
    <w:rsid w:val="00D0257B"/>
    <w:rsid w:val="00D031B3"/>
    <w:rsid w:val="00D03517"/>
    <w:rsid w:val="00D039E0"/>
    <w:rsid w:val="00D0494A"/>
    <w:rsid w:val="00D04E59"/>
    <w:rsid w:val="00D05446"/>
    <w:rsid w:val="00D0610A"/>
    <w:rsid w:val="00D06AE7"/>
    <w:rsid w:val="00D06CA3"/>
    <w:rsid w:val="00D07E58"/>
    <w:rsid w:val="00D109D2"/>
    <w:rsid w:val="00D10BC2"/>
    <w:rsid w:val="00D1120D"/>
    <w:rsid w:val="00D112FC"/>
    <w:rsid w:val="00D11707"/>
    <w:rsid w:val="00D1267E"/>
    <w:rsid w:val="00D12B94"/>
    <w:rsid w:val="00D13D90"/>
    <w:rsid w:val="00D13E0D"/>
    <w:rsid w:val="00D17083"/>
    <w:rsid w:val="00D17279"/>
    <w:rsid w:val="00D17BD6"/>
    <w:rsid w:val="00D20372"/>
    <w:rsid w:val="00D20526"/>
    <w:rsid w:val="00D21DE8"/>
    <w:rsid w:val="00D22F35"/>
    <w:rsid w:val="00D26603"/>
    <w:rsid w:val="00D26C11"/>
    <w:rsid w:val="00D277AB"/>
    <w:rsid w:val="00D27DAD"/>
    <w:rsid w:val="00D27F8E"/>
    <w:rsid w:val="00D31417"/>
    <w:rsid w:val="00D3213F"/>
    <w:rsid w:val="00D32A8A"/>
    <w:rsid w:val="00D32EF1"/>
    <w:rsid w:val="00D332E0"/>
    <w:rsid w:val="00D3359D"/>
    <w:rsid w:val="00D337DE"/>
    <w:rsid w:val="00D3403C"/>
    <w:rsid w:val="00D343FB"/>
    <w:rsid w:val="00D346A3"/>
    <w:rsid w:val="00D35E47"/>
    <w:rsid w:val="00D360A1"/>
    <w:rsid w:val="00D37FDA"/>
    <w:rsid w:val="00D4055C"/>
    <w:rsid w:val="00D41339"/>
    <w:rsid w:val="00D41BF7"/>
    <w:rsid w:val="00D4231B"/>
    <w:rsid w:val="00D424AE"/>
    <w:rsid w:val="00D42539"/>
    <w:rsid w:val="00D42886"/>
    <w:rsid w:val="00D443B6"/>
    <w:rsid w:val="00D44C5C"/>
    <w:rsid w:val="00D4591C"/>
    <w:rsid w:val="00D45AC5"/>
    <w:rsid w:val="00D45C40"/>
    <w:rsid w:val="00D46A24"/>
    <w:rsid w:val="00D46B1C"/>
    <w:rsid w:val="00D47460"/>
    <w:rsid w:val="00D4761A"/>
    <w:rsid w:val="00D47DBB"/>
    <w:rsid w:val="00D50BBC"/>
    <w:rsid w:val="00D51748"/>
    <w:rsid w:val="00D520D6"/>
    <w:rsid w:val="00D5571D"/>
    <w:rsid w:val="00D55CEF"/>
    <w:rsid w:val="00D55F15"/>
    <w:rsid w:val="00D56802"/>
    <w:rsid w:val="00D57585"/>
    <w:rsid w:val="00D57AEF"/>
    <w:rsid w:val="00D603FC"/>
    <w:rsid w:val="00D61831"/>
    <w:rsid w:val="00D62172"/>
    <w:rsid w:val="00D62404"/>
    <w:rsid w:val="00D63080"/>
    <w:rsid w:val="00D6332E"/>
    <w:rsid w:val="00D645CD"/>
    <w:rsid w:val="00D652E1"/>
    <w:rsid w:val="00D6559D"/>
    <w:rsid w:val="00D65673"/>
    <w:rsid w:val="00D6573C"/>
    <w:rsid w:val="00D65958"/>
    <w:rsid w:val="00D65FE9"/>
    <w:rsid w:val="00D662AA"/>
    <w:rsid w:val="00D66413"/>
    <w:rsid w:val="00D66C09"/>
    <w:rsid w:val="00D66D5D"/>
    <w:rsid w:val="00D67549"/>
    <w:rsid w:val="00D704B0"/>
    <w:rsid w:val="00D705BF"/>
    <w:rsid w:val="00D71A2E"/>
    <w:rsid w:val="00D727FE"/>
    <w:rsid w:val="00D7431E"/>
    <w:rsid w:val="00D74C97"/>
    <w:rsid w:val="00D75163"/>
    <w:rsid w:val="00D753DE"/>
    <w:rsid w:val="00D7582C"/>
    <w:rsid w:val="00D7613D"/>
    <w:rsid w:val="00D76287"/>
    <w:rsid w:val="00D762C7"/>
    <w:rsid w:val="00D76EE1"/>
    <w:rsid w:val="00D802A4"/>
    <w:rsid w:val="00D80910"/>
    <w:rsid w:val="00D81A0A"/>
    <w:rsid w:val="00D81C0C"/>
    <w:rsid w:val="00D8424F"/>
    <w:rsid w:val="00D8489D"/>
    <w:rsid w:val="00D85403"/>
    <w:rsid w:val="00D86B91"/>
    <w:rsid w:val="00D87F7C"/>
    <w:rsid w:val="00D90CCF"/>
    <w:rsid w:val="00D91C6D"/>
    <w:rsid w:val="00D920FB"/>
    <w:rsid w:val="00D949AE"/>
    <w:rsid w:val="00D9548C"/>
    <w:rsid w:val="00D96498"/>
    <w:rsid w:val="00D97DD8"/>
    <w:rsid w:val="00DA00F7"/>
    <w:rsid w:val="00DA1FE8"/>
    <w:rsid w:val="00DA27F9"/>
    <w:rsid w:val="00DA456E"/>
    <w:rsid w:val="00DA4D43"/>
    <w:rsid w:val="00DA6029"/>
    <w:rsid w:val="00DA6214"/>
    <w:rsid w:val="00DA704C"/>
    <w:rsid w:val="00DA76BD"/>
    <w:rsid w:val="00DA7F06"/>
    <w:rsid w:val="00DB0125"/>
    <w:rsid w:val="00DB064C"/>
    <w:rsid w:val="00DB2246"/>
    <w:rsid w:val="00DB22D1"/>
    <w:rsid w:val="00DB22EE"/>
    <w:rsid w:val="00DB2FA6"/>
    <w:rsid w:val="00DB3CAD"/>
    <w:rsid w:val="00DB4318"/>
    <w:rsid w:val="00DB4B63"/>
    <w:rsid w:val="00DB5642"/>
    <w:rsid w:val="00DB64EF"/>
    <w:rsid w:val="00DB7B04"/>
    <w:rsid w:val="00DB7E44"/>
    <w:rsid w:val="00DC104D"/>
    <w:rsid w:val="00DC1131"/>
    <w:rsid w:val="00DC119D"/>
    <w:rsid w:val="00DC27EA"/>
    <w:rsid w:val="00DC2C67"/>
    <w:rsid w:val="00DC337C"/>
    <w:rsid w:val="00DC4D73"/>
    <w:rsid w:val="00DC4E13"/>
    <w:rsid w:val="00DC53DB"/>
    <w:rsid w:val="00DC55CA"/>
    <w:rsid w:val="00DC5622"/>
    <w:rsid w:val="00DC56E5"/>
    <w:rsid w:val="00DC65C2"/>
    <w:rsid w:val="00DC6B38"/>
    <w:rsid w:val="00DC7B12"/>
    <w:rsid w:val="00DD05A2"/>
    <w:rsid w:val="00DD0792"/>
    <w:rsid w:val="00DD1A30"/>
    <w:rsid w:val="00DD1D61"/>
    <w:rsid w:val="00DD22A4"/>
    <w:rsid w:val="00DD2F7A"/>
    <w:rsid w:val="00DD3083"/>
    <w:rsid w:val="00DD383A"/>
    <w:rsid w:val="00DD4082"/>
    <w:rsid w:val="00DD46DD"/>
    <w:rsid w:val="00DD471A"/>
    <w:rsid w:val="00DD48CF"/>
    <w:rsid w:val="00DD5A98"/>
    <w:rsid w:val="00DD5E5D"/>
    <w:rsid w:val="00DD7299"/>
    <w:rsid w:val="00DE0F94"/>
    <w:rsid w:val="00DE1165"/>
    <w:rsid w:val="00DE1BDD"/>
    <w:rsid w:val="00DE2D1D"/>
    <w:rsid w:val="00DE2E61"/>
    <w:rsid w:val="00DE3EB7"/>
    <w:rsid w:val="00DE6674"/>
    <w:rsid w:val="00DE6694"/>
    <w:rsid w:val="00DE6BF8"/>
    <w:rsid w:val="00DE6E6F"/>
    <w:rsid w:val="00DE711D"/>
    <w:rsid w:val="00DE743B"/>
    <w:rsid w:val="00DF042B"/>
    <w:rsid w:val="00DF049C"/>
    <w:rsid w:val="00DF06A3"/>
    <w:rsid w:val="00DF1DBB"/>
    <w:rsid w:val="00DF2392"/>
    <w:rsid w:val="00DF3C5B"/>
    <w:rsid w:val="00DF3F18"/>
    <w:rsid w:val="00DF41D1"/>
    <w:rsid w:val="00DF4B53"/>
    <w:rsid w:val="00DF5370"/>
    <w:rsid w:val="00DF796D"/>
    <w:rsid w:val="00E00DFB"/>
    <w:rsid w:val="00E01794"/>
    <w:rsid w:val="00E01BCD"/>
    <w:rsid w:val="00E02418"/>
    <w:rsid w:val="00E029A0"/>
    <w:rsid w:val="00E04BD6"/>
    <w:rsid w:val="00E04EE8"/>
    <w:rsid w:val="00E050C8"/>
    <w:rsid w:val="00E050F9"/>
    <w:rsid w:val="00E05152"/>
    <w:rsid w:val="00E05288"/>
    <w:rsid w:val="00E0551F"/>
    <w:rsid w:val="00E05DEC"/>
    <w:rsid w:val="00E05FA1"/>
    <w:rsid w:val="00E10271"/>
    <w:rsid w:val="00E10C47"/>
    <w:rsid w:val="00E125E7"/>
    <w:rsid w:val="00E12E87"/>
    <w:rsid w:val="00E13E0B"/>
    <w:rsid w:val="00E14C89"/>
    <w:rsid w:val="00E1645C"/>
    <w:rsid w:val="00E16590"/>
    <w:rsid w:val="00E16819"/>
    <w:rsid w:val="00E17106"/>
    <w:rsid w:val="00E1710D"/>
    <w:rsid w:val="00E17604"/>
    <w:rsid w:val="00E209BB"/>
    <w:rsid w:val="00E20D33"/>
    <w:rsid w:val="00E21561"/>
    <w:rsid w:val="00E21D88"/>
    <w:rsid w:val="00E22225"/>
    <w:rsid w:val="00E234CA"/>
    <w:rsid w:val="00E23F1E"/>
    <w:rsid w:val="00E244EF"/>
    <w:rsid w:val="00E2480B"/>
    <w:rsid w:val="00E24ACC"/>
    <w:rsid w:val="00E24FBD"/>
    <w:rsid w:val="00E25080"/>
    <w:rsid w:val="00E25AE3"/>
    <w:rsid w:val="00E26BAF"/>
    <w:rsid w:val="00E26FE7"/>
    <w:rsid w:val="00E2748A"/>
    <w:rsid w:val="00E303D0"/>
    <w:rsid w:val="00E30A56"/>
    <w:rsid w:val="00E3187D"/>
    <w:rsid w:val="00E319A5"/>
    <w:rsid w:val="00E32345"/>
    <w:rsid w:val="00E32A9D"/>
    <w:rsid w:val="00E32AFF"/>
    <w:rsid w:val="00E32CDA"/>
    <w:rsid w:val="00E33201"/>
    <w:rsid w:val="00E332D8"/>
    <w:rsid w:val="00E33CBE"/>
    <w:rsid w:val="00E351F3"/>
    <w:rsid w:val="00E355E1"/>
    <w:rsid w:val="00E35A19"/>
    <w:rsid w:val="00E35CA0"/>
    <w:rsid w:val="00E372C0"/>
    <w:rsid w:val="00E373E2"/>
    <w:rsid w:val="00E37880"/>
    <w:rsid w:val="00E40006"/>
    <w:rsid w:val="00E403BC"/>
    <w:rsid w:val="00E41514"/>
    <w:rsid w:val="00E415B7"/>
    <w:rsid w:val="00E43C9F"/>
    <w:rsid w:val="00E43FCD"/>
    <w:rsid w:val="00E44FB7"/>
    <w:rsid w:val="00E45A7D"/>
    <w:rsid w:val="00E4628A"/>
    <w:rsid w:val="00E464F6"/>
    <w:rsid w:val="00E51B72"/>
    <w:rsid w:val="00E52141"/>
    <w:rsid w:val="00E524DC"/>
    <w:rsid w:val="00E53AD2"/>
    <w:rsid w:val="00E53BB2"/>
    <w:rsid w:val="00E5421D"/>
    <w:rsid w:val="00E544B1"/>
    <w:rsid w:val="00E549F6"/>
    <w:rsid w:val="00E556D0"/>
    <w:rsid w:val="00E558F7"/>
    <w:rsid w:val="00E56173"/>
    <w:rsid w:val="00E56F98"/>
    <w:rsid w:val="00E57718"/>
    <w:rsid w:val="00E61301"/>
    <w:rsid w:val="00E61E12"/>
    <w:rsid w:val="00E61FC3"/>
    <w:rsid w:val="00E622CA"/>
    <w:rsid w:val="00E624A2"/>
    <w:rsid w:val="00E62CE2"/>
    <w:rsid w:val="00E645AB"/>
    <w:rsid w:val="00E648EF"/>
    <w:rsid w:val="00E65043"/>
    <w:rsid w:val="00E654C5"/>
    <w:rsid w:val="00E654D2"/>
    <w:rsid w:val="00E67285"/>
    <w:rsid w:val="00E70195"/>
    <w:rsid w:val="00E74D04"/>
    <w:rsid w:val="00E75026"/>
    <w:rsid w:val="00E75BDA"/>
    <w:rsid w:val="00E7614E"/>
    <w:rsid w:val="00E76641"/>
    <w:rsid w:val="00E7672A"/>
    <w:rsid w:val="00E76AD1"/>
    <w:rsid w:val="00E77BE1"/>
    <w:rsid w:val="00E803AA"/>
    <w:rsid w:val="00E81147"/>
    <w:rsid w:val="00E8189F"/>
    <w:rsid w:val="00E8287F"/>
    <w:rsid w:val="00E85731"/>
    <w:rsid w:val="00E867D8"/>
    <w:rsid w:val="00E90393"/>
    <w:rsid w:val="00E908CD"/>
    <w:rsid w:val="00E915FF"/>
    <w:rsid w:val="00E91A12"/>
    <w:rsid w:val="00E92543"/>
    <w:rsid w:val="00E9282E"/>
    <w:rsid w:val="00E92880"/>
    <w:rsid w:val="00E92ABF"/>
    <w:rsid w:val="00E948F0"/>
    <w:rsid w:val="00E95DBF"/>
    <w:rsid w:val="00E95F95"/>
    <w:rsid w:val="00E96078"/>
    <w:rsid w:val="00E96201"/>
    <w:rsid w:val="00E9697A"/>
    <w:rsid w:val="00EA0423"/>
    <w:rsid w:val="00EA0959"/>
    <w:rsid w:val="00EA321B"/>
    <w:rsid w:val="00EA3B83"/>
    <w:rsid w:val="00EA49BB"/>
    <w:rsid w:val="00EA5F1F"/>
    <w:rsid w:val="00EA6FE3"/>
    <w:rsid w:val="00EA730A"/>
    <w:rsid w:val="00EA745E"/>
    <w:rsid w:val="00EA78ED"/>
    <w:rsid w:val="00EB05B2"/>
    <w:rsid w:val="00EB19B2"/>
    <w:rsid w:val="00EB238D"/>
    <w:rsid w:val="00EB288B"/>
    <w:rsid w:val="00EB2A70"/>
    <w:rsid w:val="00EB2FBA"/>
    <w:rsid w:val="00EB53EA"/>
    <w:rsid w:val="00EB5854"/>
    <w:rsid w:val="00EB59B1"/>
    <w:rsid w:val="00EB5B43"/>
    <w:rsid w:val="00EB5D15"/>
    <w:rsid w:val="00EB619C"/>
    <w:rsid w:val="00EC0DF0"/>
    <w:rsid w:val="00EC1D80"/>
    <w:rsid w:val="00EC221B"/>
    <w:rsid w:val="00EC2707"/>
    <w:rsid w:val="00EC280F"/>
    <w:rsid w:val="00EC287A"/>
    <w:rsid w:val="00EC32BB"/>
    <w:rsid w:val="00EC34AE"/>
    <w:rsid w:val="00EC3789"/>
    <w:rsid w:val="00EC3D8C"/>
    <w:rsid w:val="00EC4F49"/>
    <w:rsid w:val="00EC5184"/>
    <w:rsid w:val="00EC53A5"/>
    <w:rsid w:val="00EC5C33"/>
    <w:rsid w:val="00EC5C42"/>
    <w:rsid w:val="00EC65FE"/>
    <w:rsid w:val="00EC6703"/>
    <w:rsid w:val="00EC6872"/>
    <w:rsid w:val="00EC6F43"/>
    <w:rsid w:val="00EC76AE"/>
    <w:rsid w:val="00EC7778"/>
    <w:rsid w:val="00ED0801"/>
    <w:rsid w:val="00ED1181"/>
    <w:rsid w:val="00ED222B"/>
    <w:rsid w:val="00ED2364"/>
    <w:rsid w:val="00ED2D10"/>
    <w:rsid w:val="00ED35EF"/>
    <w:rsid w:val="00ED475A"/>
    <w:rsid w:val="00ED529F"/>
    <w:rsid w:val="00ED72A2"/>
    <w:rsid w:val="00ED7633"/>
    <w:rsid w:val="00ED763D"/>
    <w:rsid w:val="00ED7809"/>
    <w:rsid w:val="00ED786E"/>
    <w:rsid w:val="00EE0062"/>
    <w:rsid w:val="00EE120A"/>
    <w:rsid w:val="00EE13CE"/>
    <w:rsid w:val="00EE2359"/>
    <w:rsid w:val="00EE33B6"/>
    <w:rsid w:val="00EE3CA0"/>
    <w:rsid w:val="00EE517B"/>
    <w:rsid w:val="00EE51A1"/>
    <w:rsid w:val="00EE51F5"/>
    <w:rsid w:val="00EE5E8F"/>
    <w:rsid w:val="00EE5FEB"/>
    <w:rsid w:val="00EE694C"/>
    <w:rsid w:val="00EE7828"/>
    <w:rsid w:val="00EE7E8A"/>
    <w:rsid w:val="00EF0510"/>
    <w:rsid w:val="00EF13BB"/>
    <w:rsid w:val="00EF1B47"/>
    <w:rsid w:val="00EF2044"/>
    <w:rsid w:val="00EF217A"/>
    <w:rsid w:val="00EF2FB7"/>
    <w:rsid w:val="00EF303A"/>
    <w:rsid w:val="00EF79D0"/>
    <w:rsid w:val="00EF7B45"/>
    <w:rsid w:val="00F00A5E"/>
    <w:rsid w:val="00F00CEA"/>
    <w:rsid w:val="00F018A4"/>
    <w:rsid w:val="00F01AD1"/>
    <w:rsid w:val="00F027AD"/>
    <w:rsid w:val="00F0348B"/>
    <w:rsid w:val="00F0421D"/>
    <w:rsid w:val="00F04BB1"/>
    <w:rsid w:val="00F05423"/>
    <w:rsid w:val="00F056AE"/>
    <w:rsid w:val="00F05884"/>
    <w:rsid w:val="00F0619A"/>
    <w:rsid w:val="00F061D9"/>
    <w:rsid w:val="00F067A8"/>
    <w:rsid w:val="00F072D6"/>
    <w:rsid w:val="00F072DC"/>
    <w:rsid w:val="00F07699"/>
    <w:rsid w:val="00F10096"/>
    <w:rsid w:val="00F1030E"/>
    <w:rsid w:val="00F10B9C"/>
    <w:rsid w:val="00F115F6"/>
    <w:rsid w:val="00F12DBE"/>
    <w:rsid w:val="00F1337E"/>
    <w:rsid w:val="00F1435C"/>
    <w:rsid w:val="00F14508"/>
    <w:rsid w:val="00F153D3"/>
    <w:rsid w:val="00F159D2"/>
    <w:rsid w:val="00F17E59"/>
    <w:rsid w:val="00F20BEA"/>
    <w:rsid w:val="00F20D5C"/>
    <w:rsid w:val="00F217A4"/>
    <w:rsid w:val="00F23559"/>
    <w:rsid w:val="00F24882"/>
    <w:rsid w:val="00F25472"/>
    <w:rsid w:val="00F25A1D"/>
    <w:rsid w:val="00F2613A"/>
    <w:rsid w:val="00F264CA"/>
    <w:rsid w:val="00F267E4"/>
    <w:rsid w:val="00F26E87"/>
    <w:rsid w:val="00F278C4"/>
    <w:rsid w:val="00F27E9A"/>
    <w:rsid w:val="00F27F95"/>
    <w:rsid w:val="00F32B60"/>
    <w:rsid w:val="00F336FE"/>
    <w:rsid w:val="00F33D1C"/>
    <w:rsid w:val="00F33D21"/>
    <w:rsid w:val="00F33D2B"/>
    <w:rsid w:val="00F340C3"/>
    <w:rsid w:val="00F342E8"/>
    <w:rsid w:val="00F34973"/>
    <w:rsid w:val="00F35EFA"/>
    <w:rsid w:val="00F3705F"/>
    <w:rsid w:val="00F4188B"/>
    <w:rsid w:val="00F41A99"/>
    <w:rsid w:val="00F41F8F"/>
    <w:rsid w:val="00F41F96"/>
    <w:rsid w:val="00F44BB6"/>
    <w:rsid w:val="00F44BD1"/>
    <w:rsid w:val="00F44D94"/>
    <w:rsid w:val="00F4505F"/>
    <w:rsid w:val="00F45D8D"/>
    <w:rsid w:val="00F461C0"/>
    <w:rsid w:val="00F477BA"/>
    <w:rsid w:val="00F47E92"/>
    <w:rsid w:val="00F505D9"/>
    <w:rsid w:val="00F50662"/>
    <w:rsid w:val="00F50B97"/>
    <w:rsid w:val="00F5192E"/>
    <w:rsid w:val="00F51A14"/>
    <w:rsid w:val="00F51E8E"/>
    <w:rsid w:val="00F53631"/>
    <w:rsid w:val="00F5563C"/>
    <w:rsid w:val="00F5630A"/>
    <w:rsid w:val="00F567DB"/>
    <w:rsid w:val="00F57515"/>
    <w:rsid w:val="00F57720"/>
    <w:rsid w:val="00F6034F"/>
    <w:rsid w:val="00F60691"/>
    <w:rsid w:val="00F60E24"/>
    <w:rsid w:val="00F622DE"/>
    <w:rsid w:val="00F6297B"/>
    <w:rsid w:val="00F63A10"/>
    <w:rsid w:val="00F645DC"/>
    <w:rsid w:val="00F64CB9"/>
    <w:rsid w:val="00F64F88"/>
    <w:rsid w:val="00F6615E"/>
    <w:rsid w:val="00F6696A"/>
    <w:rsid w:val="00F66D53"/>
    <w:rsid w:val="00F66EB6"/>
    <w:rsid w:val="00F6714C"/>
    <w:rsid w:val="00F67688"/>
    <w:rsid w:val="00F67893"/>
    <w:rsid w:val="00F67B13"/>
    <w:rsid w:val="00F70313"/>
    <w:rsid w:val="00F70733"/>
    <w:rsid w:val="00F71322"/>
    <w:rsid w:val="00F71516"/>
    <w:rsid w:val="00F71548"/>
    <w:rsid w:val="00F71B6F"/>
    <w:rsid w:val="00F71C38"/>
    <w:rsid w:val="00F71FD6"/>
    <w:rsid w:val="00F72111"/>
    <w:rsid w:val="00F73015"/>
    <w:rsid w:val="00F73599"/>
    <w:rsid w:val="00F73D7E"/>
    <w:rsid w:val="00F751CB"/>
    <w:rsid w:val="00F757D6"/>
    <w:rsid w:val="00F75DC1"/>
    <w:rsid w:val="00F76772"/>
    <w:rsid w:val="00F76CFB"/>
    <w:rsid w:val="00F80A58"/>
    <w:rsid w:val="00F819F0"/>
    <w:rsid w:val="00F82046"/>
    <w:rsid w:val="00F82111"/>
    <w:rsid w:val="00F82AC0"/>
    <w:rsid w:val="00F82FE7"/>
    <w:rsid w:val="00F83EAC"/>
    <w:rsid w:val="00F85A5A"/>
    <w:rsid w:val="00F85D18"/>
    <w:rsid w:val="00F869B7"/>
    <w:rsid w:val="00F86CD4"/>
    <w:rsid w:val="00F87724"/>
    <w:rsid w:val="00F90097"/>
    <w:rsid w:val="00F91415"/>
    <w:rsid w:val="00F92714"/>
    <w:rsid w:val="00F930D9"/>
    <w:rsid w:val="00F93163"/>
    <w:rsid w:val="00F93659"/>
    <w:rsid w:val="00F93847"/>
    <w:rsid w:val="00F93C07"/>
    <w:rsid w:val="00F94247"/>
    <w:rsid w:val="00F9434F"/>
    <w:rsid w:val="00F97078"/>
    <w:rsid w:val="00F9733C"/>
    <w:rsid w:val="00F97506"/>
    <w:rsid w:val="00FA206F"/>
    <w:rsid w:val="00FA21D7"/>
    <w:rsid w:val="00FA479A"/>
    <w:rsid w:val="00FA551A"/>
    <w:rsid w:val="00FA5808"/>
    <w:rsid w:val="00FA5EB6"/>
    <w:rsid w:val="00FA6BE3"/>
    <w:rsid w:val="00FA6F1A"/>
    <w:rsid w:val="00FA7195"/>
    <w:rsid w:val="00FA7CF7"/>
    <w:rsid w:val="00FA7DF6"/>
    <w:rsid w:val="00FA7E2A"/>
    <w:rsid w:val="00FB018F"/>
    <w:rsid w:val="00FB0BD4"/>
    <w:rsid w:val="00FB2538"/>
    <w:rsid w:val="00FB307F"/>
    <w:rsid w:val="00FB3ADB"/>
    <w:rsid w:val="00FB3DE1"/>
    <w:rsid w:val="00FB6322"/>
    <w:rsid w:val="00FB6DD0"/>
    <w:rsid w:val="00FC10EA"/>
    <w:rsid w:val="00FC2A9E"/>
    <w:rsid w:val="00FC2E4B"/>
    <w:rsid w:val="00FC5E82"/>
    <w:rsid w:val="00FC6F17"/>
    <w:rsid w:val="00FC7B48"/>
    <w:rsid w:val="00FD02B7"/>
    <w:rsid w:val="00FD02F2"/>
    <w:rsid w:val="00FD0FDB"/>
    <w:rsid w:val="00FD1A4E"/>
    <w:rsid w:val="00FD2B02"/>
    <w:rsid w:val="00FD39EF"/>
    <w:rsid w:val="00FD509A"/>
    <w:rsid w:val="00FD5285"/>
    <w:rsid w:val="00FD5B6A"/>
    <w:rsid w:val="00FD6075"/>
    <w:rsid w:val="00FE0795"/>
    <w:rsid w:val="00FE0DB3"/>
    <w:rsid w:val="00FE0FC0"/>
    <w:rsid w:val="00FE263F"/>
    <w:rsid w:val="00FE284D"/>
    <w:rsid w:val="00FE312E"/>
    <w:rsid w:val="00FE3316"/>
    <w:rsid w:val="00FE34E3"/>
    <w:rsid w:val="00FE39B8"/>
    <w:rsid w:val="00FE3A76"/>
    <w:rsid w:val="00FE3BE5"/>
    <w:rsid w:val="00FE3CD6"/>
    <w:rsid w:val="00FE3DAE"/>
    <w:rsid w:val="00FE4825"/>
    <w:rsid w:val="00FE49BF"/>
    <w:rsid w:val="00FE633E"/>
    <w:rsid w:val="00FE68EC"/>
    <w:rsid w:val="00FE6BD6"/>
    <w:rsid w:val="00FF1304"/>
    <w:rsid w:val="00FF3E2D"/>
    <w:rsid w:val="00FF41FF"/>
    <w:rsid w:val="00FF4B4B"/>
    <w:rsid w:val="00FF4EE1"/>
    <w:rsid w:val="00FF6091"/>
    <w:rsid w:val="00FF60DF"/>
    <w:rsid w:val="00FF62F0"/>
    <w:rsid w:val="00FF6FCF"/>
    <w:rsid w:val="00FF70B9"/>
    <w:rsid w:val="00FF766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9FE1EF"/>
  <w15:chartTrackingRefBased/>
  <w15:docId w15:val="{1A83B89C-0621-494D-905D-043BF2994A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65E0B"/>
    <w:pPr>
      <w:ind w:left="720"/>
      <w:contextualSpacing/>
    </w:pPr>
  </w:style>
  <w:style w:type="character" w:styleId="Hyperlink">
    <w:name w:val="Hyperlink"/>
    <w:basedOn w:val="DefaultParagraphFont"/>
    <w:uiPriority w:val="99"/>
    <w:unhideWhenUsed/>
    <w:rsid w:val="00165E0B"/>
    <w:rPr>
      <w:color w:val="0563C1" w:themeColor="hyperlink"/>
      <w:u w:val="single"/>
    </w:rPr>
  </w:style>
  <w:style w:type="character" w:styleId="UnresolvedMention">
    <w:name w:val="Unresolved Mention"/>
    <w:basedOn w:val="DefaultParagraphFont"/>
    <w:uiPriority w:val="99"/>
    <w:semiHidden/>
    <w:unhideWhenUsed/>
    <w:rsid w:val="00165E0B"/>
    <w:rPr>
      <w:color w:val="605E5C"/>
      <w:shd w:val="clear" w:color="auto" w:fill="E1DFDD"/>
    </w:rPr>
  </w:style>
  <w:style w:type="character" w:styleId="Strong">
    <w:name w:val="Strong"/>
    <w:basedOn w:val="DefaultParagraphFont"/>
    <w:uiPriority w:val="22"/>
    <w:qFormat/>
    <w:rsid w:val="00B439BD"/>
    <w:rPr>
      <w:b/>
      <w:bCs/>
    </w:rPr>
  </w:style>
  <w:style w:type="character" w:styleId="CommentReference">
    <w:name w:val="annotation reference"/>
    <w:basedOn w:val="DefaultParagraphFont"/>
    <w:uiPriority w:val="99"/>
    <w:semiHidden/>
    <w:unhideWhenUsed/>
    <w:rsid w:val="00B439BD"/>
    <w:rPr>
      <w:sz w:val="16"/>
      <w:szCs w:val="16"/>
    </w:rPr>
  </w:style>
  <w:style w:type="paragraph" w:styleId="CommentText">
    <w:name w:val="annotation text"/>
    <w:basedOn w:val="Normal"/>
    <w:link w:val="CommentTextChar"/>
    <w:uiPriority w:val="99"/>
    <w:unhideWhenUsed/>
    <w:rsid w:val="00B439BD"/>
    <w:pPr>
      <w:spacing w:line="240" w:lineRule="auto"/>
    </w:pPr>
    <w:rPr>
      <w:sz w:val="20"/>
      <w:szCs w:val="20"/>
    </w:rPr>
  </w:style>
  <w:style w:type="character" w:customStyle="1" w:styleId="CommentTextChar">
    <w:name w:val="Comment Text Char"/>
    <w:basedOn w:val="DefaultParagraphFont"/>
    <w:link w:val="CommentText"/>
    <w:uiPriority w:val="99"/>
    <w:rsid w:val="00B439BD"/>
    <w:rPr>
      <w:sz w:val="20"/>
      <w:szCs w:val="20"/>
    </w:rPr>
  </w:style>
  <w:style w:type="paragraph" w:styleId="CommentSubject">
    <w:name w:val="annotation subject"/>
    <w:basedOn w:val="CommentText"/>
    <w:next w:val="CommentText"/>
    <w:link w:val="CommentSubjectChar"/>
    <w:uiPriority w:val="99"/>
    <w:semiHidden/>
    <w:unhideWhenUsed/>
    <w:rsid w:val="00B439BD"/>
    <w:rPr>
      <w:b/>
      <w:bCs/>
    </w:rPr>
  </w:style>
  <w:style w:type="character" w:customStyle="1" w:styleId="CommentSubjectChar">
    <w:name w:val="Comment Subject Char"/>
    <w:basedOn w:val="CommentTextChar"/>
    <w:link w:val="CommentSubject"/>
    <w:uiPriority w:val="99"/>
    <w:semiHidden/>
    <w:rsid w:val="00B439BD"/>
    <w:rPr>
      <w:b/>
      <w:bCs/>
      <w:sz w:val="20"/>
      <w:szCs w:val="20"/>
    </w:rPr>
  </w:style>
  <w:style w:type="paragraph" w:styleId="BalloonText">
    <w:name w:val="Balloon Text"/>
    <w:basedOn w:val="Normal"/>
    <w:link w:val="BalloonTextChar"/>
    <w:uiPriority w:val="99"/>
    <w:semiHidden/>
    <w:unhideWhenUsed/>
    <w:rsid w:val="00B439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39BD"/>
    <w:rPr>
      <w:rFonts w:ascii="Segoe UI" w:hAnsi="Segoe UI" w:cs="Segoe UI"/>
      <w:sz w:val="18"/>
      <w:szCs w:val="18"/>
    </w:rPr>
  </w:style>
  <w:style w:type="paragraph" w:customStyle="1" w:styleId="EndNoteBibliographyTitle">
    <w:name w:val="EndNote Bibliography Title"/>
    <w:basedOn w:val="Normal"/>
    <w:link w:val="EndNoteBibliographyTitleChar"/>
    <w:rsid w:val="00B439B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439BD"/>
    <w:rPr>
      <w:rFonts w:ascii="Calibri" w:hAnsi="Calibri" w:cs="Calibri"/>
      <w:noProof/>
      <w:lang w:val="en-US"/>
    </w:rPr>
  </w:style>
  <w:style w:type="paragraph" w:customStyle="1" w:styleId="EndNoteBibliography">
    <w:name w:val="EndNote Bibliography"/>
    <w:basedOn w:val="Normal"/>
    <w:link w:val="EndNoteBibliographyChar"/>
    <w:rsid w:val="00B439B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439BD"/>
    <w:rPr>
      <w:rFonts w:ascii="Calibri" w:hAnsi="Calibri" w:cs="Calibri"/>
      <w:noProof/>
      <w:lang w:val="en-US"/>
    </w:rPr>
  </w:style>
  <w:style w:type="paragraph" w:styleId="Revision">
    <w:name w:val="Revision"/>
    <w:hidden/>
    <w:uiPriority w:val="99"/>
    <w:semiHidden/>
    <w:rsid w:val="00667A6A"/>
    <w:pPr>
      <w:spacing w:after="0" w:line="240" w:lineRule="auto"/>
    </w:pPr>
  </w:style>
  <w:style w:type="character" w:styleId="FollowedHyperlink">
    <w:name w:val="FollowedHyperlink"/>
    <w:basedOn w:val="DefaultParagraphFont"/>
    <w:uiPriority w:val="99"/>
    <w:semiHidden/>
    <w:unhideWhenUsed/>
    <w:rsid w:val="00BC0719"/>
    <w:rPr>
      <w:color w:val="954F72" w:themeColor="followedHyperlink"/>
      <w:u w:val="single"/>
    </w:rPr>
  </w:style>
  <w:style w:type="paragraph" w:styleId="Header">
    <w:name w:val="header"/>
    <w:basedOn w:val="Normal"/>
    <w:link w:val="HeaderChar"/>
    <w:uiPriority w:val="99"/>
    <w:unhideWhenUsed/>
    <w:rsid w:val="00B26D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6D84"/>
  </w:style>
  <w:style w:type="paragraph" w:styleId="Footer">
    <w:name w:val="footer"/>
    <w:basedOn w:val="Normal"/>
    <w:link w:val="FooterChar"/>
    <w:uiPriority w:val="99"/>
    <w:unhideWhenUsed/>
    <w:rsid w:val="00B26D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6D84"/>
  </w:style>
  <w:style w:type="character" w:styleId="HTMLCode">
    <w:name w:val="HTML Code"/>
    <w:basedOn w:val="DefaultParagraphFont"/>
    <w:uiPriority w:val="99"/>
    <w:semiHidden/>
    <w:unhideWhenUsed/>
    <w:rsid w:val="00F027AD"/>
    <w:rPr>
      <w:rFonts w:ascii="Courier New" w:eastAsia="Times New Roman" w:hAnsi="Courier New" w:cs="Courier New"/>
      <w:sz w:val="20"/>
      <w:szCs w:val="20"/>
    </w:rPr>
  </w:style>
  <w:style w:type="character" w:styleId="LineNumber">
    <w:name w:val="line number"/>
    <w:basedOn w:val="DefaultParagraphFont"/>
    <w:uiPriority w:val="99"/>
    <w:semiHidden/>
    <w:unhideWhenUsed/>
    <w:rsid w:val="00182A98"/>
  </w:style>
  <w:style w:type="table" w:styleId="TableGrid">
    <w:name w:val="Table Grid"/>
    <w:basedOn w:val="TableNormal"/>
    <w:uiPriority w:val="39"/>
    <w:rsid w:val="00BF1E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146019">
      <w:bodyDiv w:val="1"/>
      <w:marLeft w:val="0"/>
      <w:marRight w:val="0"/>
      <w:marTop w:val="0"/>
      <w:marBottom w:val="0"/>
      <w:divBdr>
        <w:top w:val="none" w:sz="0" w:space="0" w:color="auto"/>
        <w:left w:val="none" w:sz="0" w:space="0" w:color="auto"/>
        <w:bottom w:val="none" w:sz="0" w:space="0" w:color="auto"/>
        <w:right w:val="none" w:sz="0" w:space="0" w:color="auto"/>
      </w:divBdr>
    </w:div>
    <w:div w:id="256015586">
      <w:bodyDiv w:val="1"/>
      <w:marLeft w:val="0"/>
      <w:marRight w:val="0"/>
      <w:marTop w:val="0"/>
      <w:marBottom w:val="0"/>
      <w:divBdr>
        <w:top w:val="none" w:sz="0" w:space="0" w:color="auto"/>
        <w:left w:val="none" w:sz="0" w:space="0" w:color="auto"/>
        <w:bottom w:val="none" w:sz="0" w:space="0" w:color="auto"/>
        <w:right w:val="none" w:sz="0" w:space="0" w:color="auto"/>
      </w:divBdr>
    </w:div>
    <w:div w:id="327103917">
      <w:bodyDiv w:val="1"/>
      <w:marLeft w:val="0"/>
      <w:marRight w:val="0"/>
      <w:marTop w:val="0"/>
      <w:marBottom w:val="0"/>
      <w:divBdr>
        <w:top w:val="none" w:sz="0" w:space="0" w:color="auto"/>
        <w:left w:val="none" w:sz="0" w:space="0" w:color="auto"/>
        <w:bottom w:val="none" w:sz="0" w:space="0" w:color="auto"/>
        <w:right w:val="none" w:sz="0" w:space="0" w:color="auto"/>
      </w:divBdr>
    </w:div>
    <w:div w:id="438992659">
      <w:bodyDiv w:val="1"/>
      <w:marLeft w:val="0"/>
      <w:marRight w:val="0"/>
      <w:marTop w:val="0"/>
      <w:marBottom w:val="0"/>
      <w:divBdr>
        <w:top w:val="none" w:sz="0" w:space="0" w:color="auto"/>
        <w:left w:val="none" w:sz="0" w:space="0" w:color="auto"/>
        <w:bottom w:val="none" w:sz="0" w:space="0" w:color="auto"/>
        <w:right w:val="none" w:sz="0" w:space="0" w:color="auto"/>
      </w:divBdr>
    </w:div>
    <w:div w:id="598290533">
      <w:bodyDiv w:val="1"/>
      <w:marLeft w:val="0"/>
      <w:marRight w:val="0"/>
      <w:marTop w:val="0"/>
      <w:marBottom w:val="0"/>
      <w:divBdr>
        <w:top w:val="none" w:sz="0" w:space="0" w:color="auto"/>
        <w:left w:val="none" w:sz="0" w:space="0" w:color="auto"/>
        <w:bottom w:val="none" w:sz="0" w:space="0" w:color="auto"/>
        <w:right w:val="none" w:sz="0" w:space="0" w:color="auto"/>
      </w:divBdr>
    </w:div>
    <w:div w:id="920601481">
      <w:bodyDiv w:val="1"/>
      <w:marLeft w:val="0"/>
      <w:marRight w:val="0"/>
      <w:marTop w:val="0"/>
      <w:marBottom w:val="0"/>
      <w:divBdr>
        <w:top w:val="none" w:sz="0" w:space="0" w:color="auto"/>
        <w:left w:val="none" w:sz="0" w:space="0" w:color="auto"/>
        <w:bottom w:val="none" w:sz="0" w:space="0" w:color="auto"/>
        <w:right w:val="none" w:sz="0" w:space="0" w:color="auto"/>
      </w:divBdr>
    </w:div>
    <w:div w:id="928928975">
      <w:bodyDiv w:val="1"/>
      <w:marLeft w:val="0"/>
      <w:marRight w:val="0"/>
      <w:marTop w:val="0"/>
      <w:marBottom w:val="0"/>
      <w:divBdr>
        <w:top w:val="none" w:sz="0" w:space="0" w:color="auto"/>
        <w:left w:val="none" w:sz="0" w:space="0" w:color="auto"/>
        <w:bottom w:val="none" w:sz="0" w:space="0" w:color="auto"/>
        <w:right w:val="none" w:sz="0" w:space="0" w:color="auto"/>
      </w:divBdr>
    </w:div>
    <w:div w:id="1027415189">
      <w:bodyDiv w:val="1"/>
      <w:marLeft w:val="0"/>
      <w:marRight w:val="0"/>
      <w:marTop w:val="0"/>
      <w:marBottom w:val="0"/>
      <w:divBdr>
        <w:top w:val="none" w:sz="0" w:space="0" w:color="auto"/>
        <w:left w:val="none" w:sz="0" w:space="0" w:color="auto"/>
        <w:bottom w:val="none" w:sz="0" w:space="0" w:color="auto"/>
        <w:right w:val="none" w:sz="0" w:space="0" w:color="auto"/>
      </w:divBdr>
    </w:div>
    <w:div w:id="1066605376">
      <w:bodyDiv w:val="1"/>
      <w:marLeft w:val="0"/>
      <w:marRight w:val="0"/>
      <w:marTop w:val="0"/>
      <w:marBottom w:val="0"/>
      <w:divBdr>
        <w:top w:val="none" w:sz="0" w:space="0" w:color="auto"/>
        <w:left w:val="none" w:sz="0" w:space="0" w:color="auto"/>
        <w:bottom w:val="none" w:sz="0" w:space="0" w:color="auto"/>
        <w:right w:val="none" w:sz="0" w:space="0" w:color="auto"/>
      </w:divBdr>
    </w:div>
    <w:div w:id="1376810091">
      <w:bodyDiv w:val="1"/>
      <w:marLeft w:val="0"/>
      <w:marRight w:val="0"/>
      <w:marTop w:val="0"/>
      <w:marBottom w:val="0"/>
      <w:divBdr>
        <w:top w:val="none" w:sz="0" w:space="0" w:color="auto"/>
        <w:left w:val="none" w:sz="0" w:space="0" w:color="auto"/>
        <w:bottom w:val="none" w:sz="0" w:space="0" w:color="auto"/>
        <w:right w:val="none" w:sz="0" w:space="0" w:color="auto"/>
      </w:divBdr>
    </w:div>
    <w:div w:id="1490944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ristopher.Stevens@scu.edu.au" TargetMode="External"/><Relationship Id="rId13" Type="http://schemas.openxmlformats.org/officeDocument/2006/relationships/hyperlink" Target="https://automeris.io"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library.wmo.int/index.php?lvl=notice_display&amp;id=22265"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url.au.m.mimecastprotect.com/s/_MQoCJyBN8UZopALcVfBIyq9xj?domain=doi.org" TargetMode="External"/><Relationship Id="rId5" Type="http://schemas.openxmlformats.org/officeDocument/2006/relationships/webSettings" Target="webSettings.xml"/><Relationship Id="rId15" Type="http://schemas.openxmlformats.org/officeDocument/2006/relationships/hyperlink" Target="https://CRAN.R-project.org/package=metaviz" TargetMode="External"/><Relationship Id="rId10" Type="http://schemas.openxmlformats.org/officeDocument/2006/relationships/hyperlink" Target="https://www.equator-network.org/" TargetMode="External"/><Relationship Id="rId4" Type="http://schemas.openxmlformats.org/officeDocument/2006/relationships/settings" Target="settings.xml"/><Relationship Id="rId9" Type="http://schemas.openxmlformats.org/officeDocument/2006/relationships/hyperlink" Target="https://url.au.m.mimecastprotect.com/s/_MQoCJyBN8UZopALcVfBIyq9xj?domain=doi.org" TargetMode="External"/><Relationship Id="rId14" Type="http://schemas.openxmlformats.org/officeDocument/2006/relationships/hyperlink" Target="http://dmetar.protectlab.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F117FB-1D3E-4A8B-97D0-0B372B923B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3</TotalTime>
  <Pages>17</Pages>
  <Words>19966</Words>
  <Characters>113807</Characters>
  <Application>Microsoft Office Word</Application>
  <DocSecurity>0</DocSecurity>
  <Lines>948</Lines>
  <Paragraphs>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Stevens</dc:creator>
  <cp:keywords/>
  <dc:description/>
  <cp:lastModifiedBy>Chris Stevens</cp:lastModifiedBy>
  <cp:revision>214</cp:revision>
  <dcterms:created xsi:type="dcterms:W3CDTF">2024-12-18T13:56:00Z</dcterms:created>
  <dcterms:modified xsi:type="dcterms:W3CDTF">2025-06-04T03:52:00Z</dcterms:modified>
</cp:coreProperties>
</file>